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D5A74A" w14:textId="2597E82E" w:rsidR="00CF178C" w:rsidRPr="00753F1A" w:rsidRDefault="001E7009" w:rsidP="00A04210">
      <w:pPr>
        <w:pStyle w:val="Heading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BC130A" w:rsidRPr="00BC130A">
        <w:rPr>
          <w:lang w:val="en-US"/>
        </w:rPr>
        <w:t>Network Analysis of Attitudes Toward Inequality: Estimating the Impact of Anger and Simulating Attitude Change</w:t>
      </w:r>
    </w:p>
    <w:p w14:paraId="6A096E40" w14:textId="60EEA6CA" w:rsidR="00CF178C" w:rsidRPr="001E7009" w:rsidRDefault="001E7009" w:rsidP="001E7009">
      <w:pPr>
        <w:pStyle w:val="Heading1"/>
      </w:pPr>
      <w:r>
        <w:t xml:space="preserve">II. </w:t>
      </w:r>
      <w:r w:rsidR="00CF178C" w:rsidRPr="001E7009">
        <w:t>Abstract</w:t>
      </w:r>
      <w:r w:rsidR="00A04210" w:rsidRPr="001E7009">
        <w:t xml:space="preserve"> and keywords</w:t>
      </w:r>
    </w:p>
    <w:p w14:paraId="5AE6725E" w14:textId="1B4AE882" w:rsidR="00760EEE" w:rsidRDefault="00760EEE" w:rsidP="0058352C">
      <w:r w:rsidRPr="00760EEE">
        <w:t>This article explores the growing field of subjective inequality, addressing the limitations of prior social justice research, which often employed unsystematic approaches or focused narrowly on population-level attitudes. Using a</w:t>
      </w:r>
      <w:bookmarkStart w:id="0" w:name="_Hlk164420428"/>
      <w:r w:rsidRPr="00760EEE">
        <w:t xml:space="preserve"> tripartite analytical </w:t>
      </w:r>
      <w:r w:rsidR="006805DD">
        <w:t>strategy</w:t>
      </w:r>
      <w:r w:rsidRPr="00760EEE">
        <w:t xml:space="preserve"> </w:t>
      </w:r>
      <w:bookmarkEnd w:id="0"/>
      <w:r w:rsidRPr="00760EEE">
        <w:t xml:space="preserve">on ISSP data from the U.S., we </w:t>
      </w:r>
      <w:r w:rsidRPr="00732737">
        <w:rPr>
          <w:i/>
          <w:iCs/>
        </w:rPr>
        <w:t>model</w:t>
      </w:r>
      <w:r w:rsidRPr="00760EEE">
        <w:t xml:space="preserve"> attitudes towards economic inequality as a </w:t>
      </w:r>
      <w:r w:rsidR="00796CA3">
        <w:t>belief system, w</w:t>
      </w:r>
      <w:r w:rsidR="005653F2">
        <w:t>h</w:t>
      </w:r>
      <w:r w:rsidR="00796CA3">
        <w:t xml:space="preserve">ich is a </w:t>
      </w:r>
      <w:r w:rsidRPr="00760EEE">
        <w:t xml:space="preserve">network of interacting cognitive evaluations, </w:t>
      </w:r>
      <w:r w:rsidR="00796CA3">
        <w:t>that reveals</w:t>
      </w:r>
      <w:r w:rsidR="00796CA3" w:rsidRPr="00760EEE">
        <w:t xml:space="preserve"> </w:t>
      </w:r>
      <w:r w:rsidRPr="00760EEE">
        <w:t xml:space="preserve">a small-world structure. Central to this network are the perception of income inequality and support for public redistribution. Additionally, we </w:t>
      </w:r>
      <w:r w:rsidR="0062590A" w:rsidRPr="00732737">
        <w:rPr>
          <w:i/>
          <w:iCs/>
        </w:rPr>
        <w:t>estimate</w:t>
      </w:r>
      <w:r w:rsidRPr="00760EEE">
        <w:t xml:space="preserve"> how anger towards inequality impacts this </w:t>
      </w:r>
      <w:r w:rsidR="00796CA3">
        <w:t>belief system</w:t>
      </w:r>
      <w:r w:rsidRPr="00760EEE">
        <w:t xml:space="preserve">, using a moderated </w:t>
      </w:r>
      <w:r w:rsidR="00796CA3">
        <w:t xml:space="preserve">network </w:t>
      </w:r>
      <w:r w:rsidRPr="00760EEE">
        <w:t xml:space="preserve">model to demonstrate that anger significantly influences nearly one-third of the network's </w:t>
      </w:r>
      <w:r w:rsidR="00796CA3">
        <w:t>ties</w:t>
      </w:r>
      <w:r w:rsidRPr="00760EEE">
        <w:t xml:space="preserve">. Lastly, by </w:t>
      </w:r>
      <w:r w:rsidRPr="00732737">
        <w:rPr>
          <w:i/>
          <w:iCs/>
        </w:rPr>
        <w:t>simulating</w:t>
      </w:r>
      <w:r w:rsidRPr="00760EEE">
        <w:t xml:space="preserve"> changes in attitude, we find that modifications at the network's central nodes lead to more significant overall shifts than those at its periphery. This comprehensive approach provides nuanced insights into the complex dynamics of public opinion on inequality.</w:t>
      </w:r>
    </w:p>
    <w:p w14:paraId="6DF068DF" w14:textId="77777777" w:rsidR="00A04210" w:rsidRDefault="00A04210" w:rsidP="0058352C"/>
    <w:p w14:paraId="56A2B00B" w14:textId="7275402B" w:rsidR="00A04210" w:rsidRPr="00753F1A" w:rsidRDefault="00A04210" w:rsidP="0058352C">
      <w:r>
        <w:t xml:space="preserve">Keywords: </w:t>
      </w:r>
      <w:r w:rsidR="005653F2">
        <w:t>Attitude network</w:t>
      </w:r>
      <w:r>
        <w:t xml:space="preserve">; </w:t>
      </w:r>
      <w:r w:rsidR="005653F2">
        <w:t xml:space="preserve">Belief systems; </w:t>
      </w:r>
      <w:r>
        <w:t>Attitudes toward inequality; Social Justice research.</w:t>
      </w:r>
    </w:p>
    <w:p w14:paraId="6B9571AF" w14:textId="77777777" w:rsidR="0027000C" w:rsidRDefault="0027000C" w:rsidP="0058352C"/>
    <w:p w14:paraId="624328D9" w14:textId="13903E67" w:rsidR="00A04210" w:rsidRPr="001E7009" w:rsidRDefault="001E7009" w:rsidP="00EA6C09">
      <w:pPr>
        <w:pStyle w:val="Heading1"/>
      </w:pPr>
      <w:r>
        <w:lastRenderedPageBreak/>
        <w:t>III.</w:t>
      </w:r>
      <w:r w:rsidR="00A04210" w:rsidRPr="001E7009">
        <w:t xml:space="preserve"> Main text</w:t>
      </w:r>
    </w:p>
    <w:p w14:paraId="38A1AD71" w14:textId="7DB4E56E" w:rsidR="00CF178C" w:rsidRPr="00753F1A" w:rsidRDefault="00CF178C" w:rsidP="007E7B00">
      <w:pPr>
        <w:pStyle w:val="Heading2"/>
      </w:pPr>
      <w:r w:rsidRPr="00753F1A">
        <w:rPr>
          <w:rFonts w:asciiTheme="majorHAnsi" w:hAnsiTheme="majorHAnsi" w:cstheme="majorBidi"/>
        </w:rPr>
        <w:t>1.</w:t>
      </w:r>
      <w:r w:rsidRPr="00753F1A">
        <w:t xml:space="preserve"> Introduction</w:t>
      </w:r>
    </w:p>
    <w:p w14:paraId="346A6F2A" w14:textId="78C70A8C" w:rsidR="0058352C" w:rsidRPr="00753F1A" w:rsidRDefault="0058352C" w:rsidP="00DB73F8">
      <w:r w:rsidRPr="00753F1A">
        <w:t>Inequality represents one of the greatest challenges in contemporary societies</w:t>
      </w:r>
      <w:r w:rsidR="00DE1D52" w:rsidRPr="00753F1A">
        <w:t>, and it has been extensively studied in the U.S</w:t>
      </w:r>
      <w:r w:rsidRPr="00753F1A">
        <w:t>. The rise of disparities between social groups has reached unprecedented levels over the last decades</w:t>
      </w:r>
      <w:r w:rsidR="00D2322B" w:rsidRPr="00753F1A">
        <w:t xml:space="preserve"> </w:t>
      </w:r>
      <w:r w:rsidR="00D2322B" w:rsidRPr="00753F1A">
        <w:fldChar w:fldCharType="begin"/>
      </w:r>
      <w:r w:rsidR="00D2322B" w:rsidRPr="00753F1A">
        <w:instrText xml:space="preserve"> ADDIN ZOTERO_ITEM CSL_CITATION {"citationID":"4OVV3XZy","properties":{"formattedCitation":"(Atkinson et al., 2011; Keeley, 2015; Lansing &amp; Markiewicz, 2018)","plainCitation":"(Atkinson et al., 2011; Keeley, 2015; Lansing &amp; Markiewicz, 2018)","noteIndex":0},"citationItems":[{"id":1466,"uris":["http://zotero.org/groups/5379819/items/7NET3T7W"],"itemData":{"id":1466,"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id":1468,"uris":["http://zotero.org/groups/5379819/items/UFTMRTPJ"],"itemData":{"id":1468,"type":"book","collection-title":"OECD Insights","ISBN":"978-92-64-24600-3","language":"en","note":"DOI: 10.1787/9789264246010-en","publisher":"OECD","source":"DOI.org (Crossref)","title":"Income Inequality: The Gap between Rich and Poor","title-short":"Income Inequality","URL":"https://www.oecd-ilibrary.org/social-issues-migration-health/income-inequality_9789264246010-en","author":[{"family":"Keeley","given":"Brian"}],"accessed":{"date-parts":[["2024",2,14]]},"issued":{"date-parts":[["2015",12,15]]}}},{"id":1469,"uris":["http://zotero.org/groups/5379819/items/LWCWB5AW"],"itemData":{"id":1469,"type":"article-journal","container-title":"The Economic Journal","DOI":"10.1111/ecoj.12411","ISSN":"00130133","issue":"608","journalAbbreviation":"Econ J","language":"en","page":"262-297","source":"DOI.org (Crossref)","title":"Top Incomes, Rising Inequality and Welfare","volume":"128","author":[{"family":"Lansing","given":"Kevin J."},{"family":"Markiewicz","given":"Agnieszka"}],"issued":{"date-parts":[["2018",2]]}}}],"schema":"https://github.com/citation-style-language/schema/raw/master/csl-citation.json"} </w:instrText>
      </w:r>
      <w:r w:rsidR="00D2322B" w:rsidRPr="00753F1A">
        <w:fldChar w:fldCharType="separate"/>
      </w:r>
      <w:r w:rsidR="00D2322B" w:rsidRPr="00753F1A">
        <w:rPr>
          <w:noProof/>
        </w:rPr>
        <w:t>(Atkinson et al., 2011; Keeley, 2015; Lansing &amp; Markiewicz, 2018)</w:t>
      </w:r>
      <w:r w:rsidR="00D2322B" w:rsidRPr="00753F1A">
        <w:fldChar w:fldCharType="end"/>
      </w:r>
      <w:r w:rsidRPr="00753F1A">
        <w:t xml:space="preserve">, establishing wide differences in the conditions under which people develop their lives </w:t>
      </w:r>
      <w:r w:rsidR="00D2322B" w:rsidRPr="00753F1A">
        <w:fldChar w:fldCharType="begin"/>
      </w:r>
      <w:r w:rsidR="00D2322B" w:rsidRPr="00753F1A">
        <w:instrText xml:space="preserve"> ADDIN ZOTERO_ITEM CSL_CITATION {"citationID":"GFiglJb1","properties":{"formattedCitation":"(Wilkinson &amp; Pickett, 2009)","plainCitation":"(Wilkinson &amp; Pickett, 2009)","noteIndex":0},"citationItems":[{"id":1471,"uris":["http://zotero.org/groups/5379819/items/X42D6JA5"],"itemData":{"id":147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schema":"https://github.com/citation-style-language/schema/raw/master/csl-citation.json"} </w:instrText>
      </w:r>
      <w:r w:rsidR="00D2322B" w:rsidRPr="00753F1A">
        <w:fldChar w:fldCharType="separate"/>
      </w:r>
      <w:r w:rsidR="00D2322B" w:rsidRPr="00753F1A">
        <w:rPr>
          <w:noProof/>
        </w:rPr>
        <w:t>(Wilkinson &amp; Pickett, 2009)</w:t>
      </w:r>
      <w:r w:rsidR="00D2322B" w:rsidRPr="00753F1A">
        <w:fldChar w:fldCharType="end"/>
      </w:r>
      <w:r w:rsidR="00D2322B" w:rsidRPr="00753F1A">
        <w:t xml:space="preserve">. </w:t>
      </w:r>
      <w:r w:rsidRPr="00753F1A">
        <w:t>However, the widening of social gaps has not led to a corresponding increase in people's concern about inequality</w:t>
      </w:r>
      <w:r w:rsidR="00D2322B" w:rsidRPr="00753F1A">
        <w:t xml:space="preserve"> </w:t>
      </w:r>
      <w:r w:rsidR="00D2322B" w:rsidRPr="00753F1A">
        <w:fldChar w:fldCharType="begin"/>
      </w:r>
      <w:r w:rsidR="00536A96">
        <w:instrText xml:space="preserve"> ADDIN ZOTERO_ITEM CSL_CITATION {"citationID":"Bgd7sBFq","properties":{"formattedCitation":"(Kenworthy &amp; McCall, 2007; Lierse et al., 2022; L\\uc0\\u252{}bker, 2004)","plainCitation":"(Kenworthy &amp; McCall, 2007; Lierse et al., 2022; Lübker, 2004)","noteIndex":0},"citationItems":[{"id":1473,"uris":["http://zotero.org/groups/5379819/items/K5C3ZJ2P"],"itemData":{"id":1473,"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id":1475,"uris":["http://zotero.org/groups/5379819/items/MUGJ3T6H"],"itemData":{"id":1475,"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schema":"https://github.com/citation-style-language/schema/raw/master/csl-citation.json"} </w:instrText>
      </w:r>
      <w:r w:rsidR="00D2322B" w:rsidRPr="00753F1A">
        <w:fldChar w:fldCharType="separate"/>
      </w:r>
      <w:r w:rsidR="00536A96" w:rsidRPr="00536A96">
        <w:rPr>
          <w:kern w:val="0"/>
          <w:lang w:val="en-GB"/>
        </w:rPr>
        <w:t>(Kenworthy &amp; McCall, 2007; Lierse et al., 2022; Lübker, 2004)</w:t>
      </w:r>
      <w:r w:rsidR="00D2322B" w:rsidRPr="00753F1A">
        <w:fldChar w:fldCharType="end"/>
      </w:r>
      <w:r w:rsidRPr="00753F1A">
        <w:t xml:space="preserve">, highlighting that individuals tend to misunderstand the size of inequality, usually underestimating but sometimes overestimating it </w:t>
      </w:r>
      <w:r w:rsidR="0074629F" w:rsidRPr="00753F1A">
        <w:fldChar w:fldCharType="begin"/>
      </w:r>
      <w:r w:rsidR="0074629F" w:rsidRPr="00753F1A">
        <w:instrText xml:space="preserve"> ADDIN ZOTERO_ITEM CSL_CITATION {"citationID":"vFvau8Py","properties":{"formattedCitation":"(Chambers et al., 2014)","plainCitation":"(Chambers et al., 2014)","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schema":"https://github.com/citation-style-language/schema/raw/master/csl-citation.json"} </w:instrText>
      </w:r>
      <w:r w:rsidR="0074629F" w:rsidRPr="00753F1A">
        <w:fldChar w:fldCharType="separate"/>
      </w:r>
      <w:r w:rsidR="0074629F" w:rsidRPr="00753F1A">
        <w:rPr>
          <w:noProof/>
        </w:rPr>
        <w:t>(Chambers et al., 2014)</w:t>
      </w:r>
      <w:r w:rsidR="0074629F" w:rsidRPr="00753F1A">
        <w:fldChar w:fldCharType="end"/>
      </w:r>
      <w:r w:rsidR="00D2322B" w:rsidRPr="00753F1A">
        <w:t>.</w:t>
      </w:r>
      <w:r w:rsidRPr="00753F1A">
        <w:t xml:space="preserve"> Therefore, the distribution of resources across societies does not have a direct link to how people understand inequality</w:t>
      </w:r>
      <w:r w:rsidR="0074629F" w:rsidRPr="00753F1A">
        <w:t xml:space="preserve"> </w:t>
      </w:r>
      <w:r w:rsidR="0074629F" w:rsidRPr="00753F1A">
        <w:fldChar w:fldCharType="begin"/>
      </w:r>
      <w:r w:rsidR="004B7006">
        <w:instrText xml:space="preserve"> ADDIN ZOTERO_ITEM CSL_CITATION {"citationID":"cYoAvteX","properties":{"formattedCitation":"(K. Trump, 2023)","plainCitation":"(K. Trump, 2023)","dontUpdate":true,"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629F" w:rsidRPr="00753F1A">
        <w:fldChar w:fldCharType="separate"/>
      </w:r>
      <w:r w:rsidR="0074629F" w:rsidRPr="00753F1A">
        <w:rPr>
          <w:noProof/>
        </w:rPr>
        <w:t>(Trump, 2023)</w:t>
      </w:r>
      <w:r w:rsidR="0074629F" w:rsidRPr="00753F1A">
        <w:fldChar w:fldCharType="end"/>
      </w:r>
      <w:r w:rsidRPr="00753F1A">
        <w:t xml:space="preserve">. The rise of disparities, coupled with the complex relationship between objective and subjective inequality, has made the study of people's attitudes towards inequality a field of great scientific development in recent years across sociology </w:t>
      </w:r>
      <w:r w:rsidR="0074629F" w:rsidRPr="00753F1A">
        <w:fldChar w:fldCharType="begin"/>
      </w:r>
      <w:r w:rsidR="0074629F" w:rsidRPr="00753F1A">
        <w:instrText xml:space="preserve"> ADDIN ZOTERO_ITEM CSL_CITATION {"citationID":"GayBfEfh","properties":{"formattedCitation":"(Mijs, 2019)","plainCitation":"(Mijs, 2019)","noteIndex":0},"citationItems":[{"id":1323,"uris":["http://zotero.org/groups/5379819/items/GFFNB3FS"],"itemData":{"id":1323,"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schema":"https://github.com/citation-style-language/schema/raw/master/csl-citation.json"} </w:instrText>
      </w:r>
      <w:r w:rsidR="0074629F" w:rsidRPr="00753F1A">
        <w:fldChar w:fldCharType="separate"/>
      </w:r>
      <w:r w:rsidR="0074629F" w:rsidRPr="00753F1A">
        <w:rPr>
          <w:noProof/>
        </w:rPr>
        <w:t>(Mijs, 2019)</w:t>
      </w:r>
      <w:r w:rsidR="0074629F" w:rsidRPr="00753F1A">
        <w:fldChar w:fldCharType="end"/>
      </w:r>
      <w:r w:rsidR="0074629F" w:rsidRPr="00753F1A">
        <w:t>,</w:t>
      </w:r>
      <w:r w:rsidRPr="00753F1A">
        <w:t xml:space="preserve"> political science</w:t>
      </w:r>
      <w:r w:rsidR="0074629F" w:rsidRPr="00753F1A">
        <w:t xml:space="preserve"> </w:t>
      </w:r>
      <w:r w:rsidR="0074629F" w:rsidRPr="00753F1A">
        <w:fldChar w:fldCharType="begin"/>
      </w:r>
      <w:r w:rsidR="0074629F" w:rsidRPr="00753F1A">
        <w:instrText xml:space="preserve"> ADDIN ZOTERO_ITEM CSL_CITATION {"citationID":"9vmP6pA4","properties":{"formattedCitation":"(Larsen, 2016)","plainCitation":"(Larsen, 2016)","noteIndex":0},"citationItems":[{"id":1481,"uris":["http://zotero.org/groups/5379819/items/THXCWIXM"],"itemData":{"id":1481,"type":"article-journal","abstract":"The acceptance of income differences varies across countries. This article suggests belief in three narratives of modernity to account for this: the “tunnel effect,” related to perceptions of generational mobility; the “procedural justice effect,” related to the perceived fairness in the process of getting ahead; and the “middle-class effect,” related to perceptions of the social structure of society. The importance of the suggested narratives is tested by means of the International Social Survey Program (ISSP) 2009 module, which includes 38 countries. The finding is that belief in the three narratives can account for a considerable part of the cross-national variation. Beliefs in procedural justice and the existence of a middle-class society clearly go together with high acceptance of current income differences, while the “tunnel effect” is more complex. In general, belief in generational mobility goes together with acceptance of current income differences. But personal experience of such upward social mobility actually lowers acceptance of current income differences, especially if overall generational mobility in society is believed to be backward. The framework explains most country-cases, which points to the existence of general patterns. But the models also indicate that the Philippines, and to a lesser extent the US and France, are special cases.","container-title":"Acta Sociologica","DOI":"10.1177/0001699315622801","ISSN":"0001-6993, 1502-3869","issue":"2","journalAbbreviation":"Acta Sociologica","language":"en","page":"93-111","source":"DOI.org (Crossref)","title":"How three narratives of modernity justify economic inequality","volume":"59","author":[{"family":"Larsen","given":"Christian Albrekt"}],"issued":{"date-parts":[["2016",5]]}}}],"schema":"https://github.com/citation-style-language/schema/raw/master/csl-citation.json"} </w:instrText>
      </w:r>
      <w:r w:rsidR="0074629F" w:rsidRPr="00753F1A">
        <w:fldChar w:fldCharType="separate"/>
      </w:r>
      <w:r w:rsidR="0074629F" w:rsidRPr="00753F1A">
        <w:rPr>
          <w:noProof/>
        </w:rPr>
        <w:t>(Larsen, 2016)</w:t>
      </w:r>
      <w:r w:rsidR="0074629F" w:rsidRPr="00753F1A">
        <w:fldChar w:fldCharType="end"/>
      </w:r>
      <w:r w:rsidRPr="00753F1A">
        <w:t>, economics</w:t>
      </w:r>
      <w:r w:rsidR="0074629F" w:rsidRPr="00753F1A">
        <w:t xml:space="preserve"> </w:t>
      </w:r>
      <w:r w:rsidR="0074629F" w:rsidRPr="00753F1A">
        <w:fldChar w:fldCharType="begin"/>
      </w:r>
      <w:r w:rsidR="0074629F" w:rsidRPr="00753F1A">
        <w:instrText xml:space="preserve"> ADDIN ZOTERO_ITEM CSL_CITATION {"citationID":"oqU3sOZl","properties":{"formattedCitation":"(Luttig, 2013)","plainCitation":"(Luttig, 2013)","noteIndex":0},"citationItems":[{"id":1482,"uris":["http://zotero.org/groups/5379819/items/4PKKTIKC"],"itemData":{"id":1482,"type":"article-journal","container-title":"Public Opinion Quarterly","DOI":"10.1093/poq/nft025","ISSN":"0033-362X, 1537-5331","issue":"3","journalAbbreviation":"Public Opinion Quarterly","language":"en","page":"811-821","source":"DOI.org (Crossref)","title":"The Structure of Inequality and Americans' Attitudes toward Redistribution","volume":"77","author":[{"family":"Luttig","given":"M."}],"issued":{"date-parts":[["2013",9,1]]}}}],"schema":"https://github.com/citation-style-language/schema/raw/master/csl-citation.json"} </w:instrText>
      </w:r>
      <w:r w:rsidR="0074629F" w:rsidRPr="00753F1A">
        <w:fldChar w:fldCharType="separate"/>
      </w:r>
      <w:r w:rsidR="0074629F" w:rsidRPr="00753F1A">
        <w:rPr>
          <w:noProof/>
        </w:rPr>
        <w:t>(Luttig, 2013)</w:t>
      </w:r>
      <w:r w:rsidR="0074629F" w:rsidRPr="00753F1A">
        <w:fldChar w:fldCharType="end"/>
      </w:r>
      <w:r w:rsidR="002E6E04">
        <w:t xml:space="preserve">, </w:t>
      </w:r>
      <w:r w:rsidRPr="00753F1A">
        <w:t>and social psychology</w:t>
      </w:r>
      <w:r w:rsidR="0074629F" w:rsidRPr="00753F1A">
        <w:t xml:space="preserve"> </w:t>
      </w:r>
      <w:r w:rsidR="0074629F" w:rsidRPr="00753F1A">
        <w:fldChar w:fldCharType="begin"/>
      </w:r>
      <w:r w:rsidR="0074629F" w:rsidRPr="00753F1A">
        <w:instrText xml:space="preserve"> ADDIN ZOTERO_ITEM CSL_CITATION {"citationID":"CAQdRwwk","properties":{"formattedCitation":"(Hegtvedt &amp; Isom, 2014)","plainCitation":"(Hegtvedt &amp; Isom, 2014)","noteIndex":0},"citationItems":[{"id":1483,"uris":["http://zotero.org/groups/5379819/items/CIH7YWE8"],"itemData":{"id":1483,"type":"chapter","container-title":"Handbook of the Social Psychology of Inequality","event-place":"Dordrecht","ISBN":"978-94-017-9001-7","language":"en","note":"collection-title: Handbooks of Sociology and Social Research\nDOI: 10.1007/978-94-017-9002-4_4","page":"65-94","publisher":"Springer Netherlands","publisher-place":"Dordrecht","source":"DOI.org (Crossref)","title":"Inequality: A Matter of Justice?","title-short":"Inequality","URL":"https://link.springer.com/10.1007/978-94-017-9002-4_4","editor":[{"family":"McLeod","given":"Jane D."},{"family":"Lawler","given":"Edward J."},{"family":"Schwalbe","given":"Michael"}],"author":[{"family":"Hegtvedt","given":"Karen A."},{"family":"Isom","given":"Deena"}],"accessed":{"date-parts":[["2024",2,14]]},"issued":{"date-parts":[["2014"]]}}}],"schema":"https://github.com/citation-style-language/schema/raw/master/csl-citation.json"} </w:instrText>
      </w:r>
      <w:r w:rsidR="0074629F" w:rsidRPr="00753F1A">
        <w:fldChar w:fldCharType="separate"/>
      </w:r>
      <w:r w:rsidR="0074629F" w:rsidRPr="00753F1A">
        <w:rPr>
          <w:noProof/>
        </w:rPr>
        <w:t>(Hegtvedt &amp; Isom, 2014)</w:t>
      </w:r>
      <w:r w:rsidR="0074629F" w:rsidRPr="00753F1A">
        <w:fldChar w:fldCharType="end"/>
      </w:r>
      <w:r w:rsidRPr="00753F1A">
        <w:t xml:space="preserve">. </w:t>
      </w:r>
    </w:p>
    <w:p w14:paraId="1198E7A2" w14:textId="51323DC6" w:rsidR="0058352C" w:rsidRPr="00753F1A" w:rsidRDefault="0058352C" w:rsidP="00DB73F8">
      <w:r w:rsidRPr="00753F1A">
        <w:t xml:space="preserve">However, research on distributive justice </w:t>
      </w:r>
      <w:r w:rsidR="00234F84">
        <w:t>is</w:t>
      </w:r>
      <w:r w:rsidR="00234F84" w:rsidRPr="00753F1A">
        <w:t xml:space="preserve"> </w:t>
      </w:r>
      <w:r w:rsidRPr="00753F1A">
        <w:t>characterized by two limitations. First, the disparate perceptions, beliefs</w:t>
      </w:r>
      <w:r w:rsidR="002C5925">
        <w:t xml:space="preserve">, and </w:t>
      </w:r>
      <w:r w:rsidR="002C5925" w:rsidRPr="00753F1A">
        <w:t>judgments</w:t>
      </w:r>
      <w:r w:rsidRPr="00753F1A">
        <w:t xml:space="preserve"> composing the construct of attitudes toward inequality have been analyzed unsystematically </w:t>
      </w:r>
      <w:r w:rsidR="00DE1D52" w:rsidRPr="00753F1A">
        <w:fldChar w:fldCharType="begin"/>
      </w:r>
      <w:r w:rsidR="00DE1D52" w:rsidRPr="00753F1A">
        <w:instrText xml:space="preserve"> ADDIN ZOTERO_ITEM CSL_CITATION {"citationID":"t8un5CUi","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E1D52" w:rsidRPr="00753F1A">
        <w:fldChar w:fldCharType="separate"/>
      </w:r>
      <w:r w:rsidR="00DE1D52" w:rsidRPr="00753F1A">
        <w:rPr>
          <w:noProof/>
        </w:rPr>
        <w:t>(Janmaat, 2013)</w:t>
      </w:r>
      <w:r w:rsidR="00DE1D52" w:rsidRPr="00753F1A">
        <w:fldChar w:fldCharType="end"/>
      </w:r>
      <w:r w:rsidR="00DE1D52" w:rsidRPr="00753F1A">
        <w:t xml:space="preserve">. </w:t>
      </w:r>
      <w:r w:rsidRPr="00753F1A">
        <w:t>Researchers working in this field have usually focused</w:t>
      </w:r>
      <w:r w:rsidR="00DE1D52" w:rsidRPr="00753F1A">
        <w:t xml:space="preserve"> either</w:t>
      </w:r>
      <w:r w:rsidRPr="00753F1A">
        <w:t xml:space="preserve"> on a single dimension of this construct </w:t>
      </w:r>
      <w:r w:rsidR="00DE1D52" w:rsidRPr="00753F1A">
        <w:t xml:space="preserve">or on a limited number of indicators per dimension, </w:t>
      </w:r>
      <w:r w:rsidRPr="00753F1A">
        <w:t xml:space="preserve">neglecting important interactions between a larger set of </w:t>
      </w:r>
      <w:r w:rsidR="00DE1D52" w:rsidRPr="00753F1A">
        <w:t>cognitive evaluations of this phenomenon</w:t>
      </w:r>
      <w:r w:rsidRPr="00753F1A">
        <w:t xml:space="preserve">. Moreover, research has often been impeded by a </w:t>
      </w:r>
      <w:r w:rsidR="00E66DA1" w:rsidRPr="00E66DA1">
        <w:t xml:space="preserve">reductionist </w:t>
      </w:r>
      <w:r w:rsidRPr="00753F1A">
        <w:t xml:space="preserve">approach, where attitudes toward inequality are studied in isolation from </w:t>
      </w:r>
      <w:r w:rsidR="00DE1D52" w:rsidRPr="00753F1A">
        <w:t>those related to taxation</w:t>
      </w:r>
      <w:r w:rsidR="002370FF" w:rsidRPr="00753F1A">
        <w:t>,</w:t>
      </w:r>
      <w:r w:rsidR="00DE1D52" w:rsidRPr="00753F1A">
        <w:t xml:space="preserve"> redistribution</w:t>
      </w:r>
      <w:r w:rsidR="002E6E04">
        <w:t>,</w:t>
      </w:r>
      <w:r w:rsidR="002370FF" w:rsidRPr="00753F1A">
        <w:t xml:space="preserve"> and </w:t>
      </w:r>
      <w:r w:rsidR="004B6A10">
        <w:t>wages</w:t>
      </w:r>
      <w:r w:rsidR="00E66DA1">
        <w:t xml:space="preserve"> </w:t>
      </w:r>
      <w:r w:rsidR="00E66DA1" w:rsidRPr="00753F1A">
        <w:fldChar w:fldCharType="begin"/>
      </w:r>
      <w:r w:rsidR="00E66DA1" w:rsidRPr="00753F1A">
        <w:instrText xml:space="preserve"> ADDIN ZOTERO_ITEM CSL_CITATION {"citationID":"NRqVPvqZ","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E66DA1" w:rsidRPr="00753F1A">
        <w:fldChar w:fldCharType="separate"/>
      </w:r>
      <w:r w:rsidR="00E66DA1" w:rsidRPr="00753F1A">
        <w:rPr>
          <w:noProof/>
        </w:rPr>
        <w:t>(Franetovic &amp; Bertero, 2023)</w:t>
      </w:r>
      <w:r w:rsidR="00E66DA1" w:rsidRPr="00753F1A">
        <w:fldChar w:fldCharType="end"/>
      </w:r>
      <w:r w:rsidR="00DE1D52" w:rsidRPr="00753F1A">
        <w:t xml:space="preserve">. Secondly, social justice research has long investigated the </w:t>
      </w:r>
      <w:r w:rsidR="00DE1D52" w:rsidRPr="00753F1A">
        <w:rPr>
          <w:i/>
          <w:iCs/>
        </w:rPr>
        <w:t>levels</w:t>
      </w:r>
      <w:r w:rsidR="00DE1D52" w:rsidRPr="00753F1A">
        <w:t xml:space="preserve"> of these attitudes</w:t>
      </w:r>
      <w:r w:rsidR="002370FF" w:rsidRPr="00753F1A">
        <w:t xml:space="preserve"> (the endorsement by individuals)</w:t>
      </w:r>
      <w:r w:rsidR="00DE1D52" w:rsidRPr="00753F1A">
        <w:t xml:space="preserve">, while neglecting the </w:t>
      </w:r>
      <w:r w:rsidR="00234F84">
        <w:t>cognitive</w:t>
      </w:r>
      <w:r w:rsidR="00234F84" w:rsidRPr="00753F1A">
        <w:t xml:space="preserve"> </w:t>
      </w:r>
      <w:r w:rsidR="00DE1D52" w:rsidRPr="00753F1A">
        <w:t>structure in which they are embedded. Indeed, attitudes are not held in isolation</w:t>
      </w:r>
      <w:r w:rsidR="00234F84">
        <w:t xml:space="preserve">, they are </w:t>
      </w:r>
      <w:r w:rsidR="00786AFF">
        <w:t>embedded in</w:t>
      </w:r>
      <w:r w:rsidR="00234F84">
        <w:t xml:space="preserve"> a belief system</w:t>
      </w:r>
      <w:r w:rsidR="00DE1D52" w:rsidRPr="00753F1A">
        <w:t xml:space="preserve"> </w:t>
      </w:r>
      <w:r w:rsidR="00DE1D52" w:rsidRPr="00753F1A">
        <w:fldChar w:fldCharType="begin"/>
      </w:r>
      <w:r w:rsidR="00DE1D52" w:rsidRPr="00753F1A">
        <w:instrText xml:space="preserve"> ADDIN ZOTERO_ITEM CSL_CITATION {"citationID":"VkRBwdTQ","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DE1D52" w:rsidRPr="00753F1A">
        <w:fldChar w:fldCharType="separate"/>
      </w:r>
      <w:r w:rsidR="00DE1D52" w:rsidRPr="00753F1A">
        <w:rPr>
          <w:noProof/>
        </w:rPr>
        <w:t>(Converse, 2006)</w:t>
      </w:r>
      <w:r w:rsidR="00DE1D52" w:rsidRPr="00753F1A">
        <w:fldChar w:fldCharType="end"/>
      </w:r>
      <w:r w:rsidR="00DE1D52" w:rsidRPr="00753F1A">
        <w:t xml:space="preserve">. The inquiries on the </w:t>
      </w:r>
      <w:r w:rsidR="00DE1D52" w:rsidRPr="002E6E04">
        <w:rPr>
          <w:i/>
          <w:iCs/>
        </w:rPr>
        <w:t>structure</w:t>
      </w:r>
      <w:r w:rsidR="00DE1D52" w:rsidRPr="00753F1A">
        <w:t xml:space="preserve"> of attitudes </w:t>
      </w:r>
      <w:r w:rsidR="001C1580" w:rsidRPr="00753F1A">
        <w:t>toward</w:t>
      </w:r>
      <w:r w:rsidR="00DE1D52" w:rsidRPr="00753F1A">
        <w:t xml:space="preserve"> inequality complement those carried out with </w:t>
      </w:r>
      <w:r w:rsidR="00DE1D52" w:rsidRPr="00753F1A">
        <w:lastRenderedPageBreak/>
        <w:t xml:space="preserve">standard approaches and shift the focus from the normative stances individuals assume on inequality to how these are packed together to form a belief system </w:t>
      </w:r>
      <w:r w:rsidR="00DE1D52" w:rsidRPr="00753F1A">
        <w:fldChar w:fldCharType="begin"/>
      </w:r>
      <w:r w:rsidR="00DE1D52" w:rsidRPr="00753F1A">
        <w:instrText xml:space="preserve"> ADDIN ZOTERO_ITEM CSL_CITATION {"citationID":"hYmBSL5k","properties":{"formattedCitation":"(Brandt &amp; Sleegers, 2021; Dalege et al., 2016)","plainCitation":"(Brandt &amp; Sleegers, 2021; Dalege et al., 2016)","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DE1D52" w:rsidRPr="00753F1A">
        <w:fldChar w:fldCharType="separate"/>
      </w:r>
      <w:r w:rsidR="00DE1D52" w:rsidRPr="00753F1A">
        <w:rPr>
          <w:noProof/>
        </w:rPr>
        <w:t>(Brandt &amp; Sleegers, 2021; Dalege et al., 2016)</w:t>
      </w:r>
      <w:r w:rsidR="00DE1D52" w:rsidRPr="00753F1A">
        <w:fldChar w:fldCharType="end"/>
      </w:r>
      <w:r w:rsidR="00DE1D52" w:rsidRPr="00753F1A">
        <w:t>.</w:t>
      </w:r>
    </w:p>
    <w:p w14:paraId="67270063" w14:textId="6B68CC80" w:rsidR="009C7021" w:rsidRDefault="009C7021" w:rsidP="00DB73F8">
      <w:r w:rsidRPr="009C7021">
        <w:t>This article addresses these shortcomings by using an attitude network approach to study attitudes toward inequality in the United States, one of the countries where social disparities are most visible and impactful</w:t>
      </w:r>
      <w:r w:rsidR="009F2E43">
        <w:t xml:space="preserve"> </w:t>
      </w:r>
      <w:r w:rsidR="009F2E43">
        <w:fldChar w:fldCharType="begin"/>
      </w:r>
      <w:r w:rsidR="009F2E43">
        <w:instrText xml:space="preserve"> ADDIN ZOTERO_ITEM CSL_CITATION {"citationID":"pR3HnWcV","properties":{"formattedCitation":"(Wilkinson &amp; Pickett, 2009)","plainCitation":"(Wilkinson &amp; Pickett, 2009)","noteIndex":0},"citationItems":[{"id":1471,"uris":["http://zotero.org/groups/5379819/items/X42D6JA5"],"itemData":{"id":147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schema":"https://github.com/citation-style-language/schema/raw/master/csl-citation.json"} </w:instrText>
      </w:r>
      <w:r w:rsidR="009F2E43">
        <w:fldChar w:fldCharType="separate"/>
      </w:r>
      <w:r w:rsidR="009F2E43">
        <w:rPr>
          <w:noProof/>
        </w:rPr>
        <w:t>(Wilkinson &amp; Pickett, 2009)</w:t>
      </w:r>
      <w:r w:rsidR="009F2E43">
        <w:fldChar w:fldCharType="end"/>
      </w:r>
      <w:r w:rsidRPr="009C7021">
        <w:t xml:space="preserve">. </w:t>
      </w:r>
      <w:r w:rsidR="0014162F">
        <w:t>T</w:t>
      </w:r>
      <w:r w:rsidRPr="009C7021">
        <w:t>he increasing levels of concentration of income and wealth</w:t>
      </w:r>
      <w:r w:rsidR="009F2F44">
        <w:t xml:space="preserve"> </w:t>
      </w:r>
      <w:r w:rsidR="009F2F44">
        <w:fldChar w:fldCharType="begin"/>
      </w:r>
      <w:r w:rsidR="009F2F44">
        <w:instrText xml:space="preserve"> ADDIN ZOTERO_ITEM CSL_CITATION {"citationID":"wvIJC4aK","properties":{"formattedCitation":"(Piketty &amp; Saez, 2014)","plainCitation":"(Piketty &amp; Saez, 2014)","noteIndex":0},"citationItems":[{"id":1593,"uris":["http://zotero.org/groups/5379819/items/Z2N5JSBQ"],"itemData":{"id":1593,"type":"article-journal","abstract":"This Review presents basic facts regarding the long-run evolution of income and wealth inequality in Europe and the United States. Income and wealth inequality was very high a century ago, particularly in Europe, but dropped dramatically in the first half of the 20th century. Income inequality has surged back in the United States since the 1970s so that the United States is much more unequal than Europe today. We discuss possible interpretations and lessons for the future.","container-title":"Science","DOI":"10.1126/science.1251936","ISSN":"0036-8075, 1095-9203","issue":"6186","journalAbbreviation":"Science","language":"en","page":"838-843","source":"DOI.org (Crossref)","title":"Inequality in the long run","volume":"344","author":[{"family":"Piketty","given":"Thomas"},{"family":"Saez","given":"Emmanuel"}],"issued":{"date-parts":[["2014",5,23]]}}}],"schema":"https://github.com/citation-style-language/schema/raw/master/csl-citation.json"} </w:instrText>
      </w:r>
      <w:r w:rsidR="009F2F44">
        <w:fldChar w:fldCharType="separate"/>
      </w:r>
      <w:r w:rsidR="009F2F44">
        <w:rPr>
          <w:noProof/>
        </w:rPr>
        <w:t>(Piketty &amp; Saez, 2014)</w:t>
      </w:r>
      <w:r w:rsidR="009F2F44">
        <w:fldChar w:fldCharType="end"/>
      </w:r>
      <w:r w:rsidRPr="009C7021">
        <w:t xml:space="preserve">, </w:t>
      </w:r>
      <w:r w:rsidR="00FA1058">
        <w:rPr>
          <w:rStyle w:val="rynqvb"/>
          <w:lang w:val="en"/>
        </w:rPr>
        <w:t xml:space="preserve">are accompanied by a rise </w:t>
      </w:r>
      <w:r w:rsidRPr="009C7021">
        <w:t xml:space="preserve">in socioeconomic segregation throughout different scenarios of social life </w:t>
      </w:r>
      <w:r w:rsidR="00FA1058">
        <w:t xml:space="preserve">in the United States </w:t>
      </w:r>
      <w:r w:rsidRPr="009C7021">
        <w:t>during recent decades</w:t>
      </w:r>
      <w:r w:rsidR="001C2AA0">
        <w:t xml:space="preserve"> </w:t>
      </w:r>
      <w:r w:rsidR="001C2AA0">
        <w:fldChar w:fldCharType="begin"/>
      </w:r>
      <w:r w:rsidR="001C2AA0">
        <w:instrText xml:space="preserve"> ADDIN ZOTERO_ITEM CSL_CITATION {"citationID":"CYJOveUL","properties":{"formattedCitation":"(Mijs &amp; Roe, 2021)","plainCitation":"(Mijs &amp; Roe, 2021)","noteIndex":0},"citationItems":[{"id":1591,"uris":["http://zotero.org/groups/5379819/items/JYQCB7QZ"],"itemData":{"id":1591,"type":"article-journal","abstract":"Abstract\n            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10.1111/soc4.12884","ISSN":"1751-9020, 1751-9020","issue":"6","journalAbbreviation":"Sociology Compass","language":"en","page":"e12884","source":"DOI.org (Crossref)","title":"Is America coming apart? Socioeconomic segregation in neighborhoods, schools, workplaces, and social networks, 1970–2020","title-short":"Is America coming apart?","volume":"15","author":[{"family":"Mijs","given":"Jonathan J. B."},{"family":"Roe","given":"Elizabeth L."}],"issued":{"date-parts":[["2021",6]]}}}],"schema":"https://github.com/citation-style-language/schema/raw/master/csl-citation.json"} </w:instrText>
      </w:r>
      <w:r w:rsidR="001C2AA0">
        <w:fldChar w:fldCharType="separate"/>
      </w:r>
      <w:r w:rsidR="001C2AA0">
        <w:rPr>
          <w:noProof/>
        </w:rPr>
        <w:t>(Mijs &amp; Roe, 2021)</w:t>
      </w:r>
      <w:r w:rsidR="001C2AA0">
        <w:fldChar w:fldCharType="end"/>
      </w:r>
      <w:r w:rsidRPr="009C7021">
        <w:t xml:space="preserve">. Likewise, </w:t>
      </w:r>
      <w:r w:rsidR="0014162F" w:rsidRPr="0014162F">
        <w:t>Americans are characterized by</w:t>
      </w:r>
      <w:r w:rsidR="0014162F">
        <w:t xml:space="preserve"> a significative</w:t>
      </w:r>
      <w:r w:rsidRPr="009C7021">
        <w:t xml:space="preserve"> mismatch between </w:t>
      </w:r>
      <w:r w:rsidR="0014162F">
        <w:rPr>
          <w:rStyle w:val="rynqvb"/>
          <w:lang w:val="en"/>
        </w:rPr>
        <w:t xml:space="preserve">the sustained increase in </w:t>
      </w:r>
      <w:r w:rsidRPr="009C7021">
        <w:t xml:space="preserve">economic inequality and </w:t>
      </w:r>
      <w:r w:rsidR="0014162F">
        <w:t>their</w:t>
      </w:r>
      <w:r w:rsidRPr="009C7021">
        <w:t xml:space="preserve"> </w:t>
      </w:r>
      <w:r w:rsidR="0014162F" w:rsidRPr="0014162F">
        <w:t>limited and ambivalent support for redistributive policies</w:t>
      </w:r>
      <w:r w:rsidR="0014162F">
        <w:t xml:space="preserve"> </w:t>
      </w:r>
      <w:r w:rsidR="000521D1">
        <w:fldChar w:fldCharType="begin"/>
      </w:r>
      <w:r w:rsidR="000521D1">
        <w:instrText xml:space="preserve"> ADDIN ZOTERO_ITEM CSL_CITATION {"citationID":"xAvRxbu6","properties":{"formattedCitation":"(Wright, 2018)","plainCitation":"(Wright, 2018)","noteIndex":0},"citationItems":[{"id":1597,"uris":["http://zotero.org/groups/5379819/items/LTZQFWPT"],"itemData":{"id":1597,"type":"article-journal","container-title":"Political Behavior","DOI":"10.1007/s11109-017-9399-3","ISSN":"0190-9320, 1573-6687","issue":"2","journalAbbreviation":"Polit Behav","language":"en","page":"321-343","source":"DOI.org (Crossref)","title":"The Political Implications of American Concerns About Economic Inequality","volume":"40","author":[{"family":"Wright","given":"Graham"}],"issued":{"date-parts":[["2018",6]]}}}],"schema":"https://github.com/citation-style-language/schema/raw/master/csl-citation.json"} </w:instrText>
      </w:r>
      <w:r w:rsidR="000521D1">
        <w:fldChar w:fldCharType="separate"/>
      </w:r>
      <w:r w:rsidR="000521D1">
        <w:rPr>
          <w:noProof/>
        </w:rPr>
        <w:t>(Wright, 2018)</w:t>
      </w:r>
      <w:r w:rsidR="000521D1">
        <w:fldChar w:fldCharType="end"/>
      </w:r>
      <w:r w:rsidR="0014162F">
        <w:t xml:space="preserve">, </w:t>
      </w:r>
      <w:r w:rsidR="00B4701D">
        <w:t xml:space="preserve">commonly explained by </w:t>
      </w:r>
      <w:r w:rsidR="0014162F">
        <w:t>a</w:t>
      </w:r>
      <w:r w:rsidR="00B4701D">
        <w:t xml:space="preserve"> strong perception</w:t>
      </w:r>
      <w:r w:rsidR="0014162F">
        <w:t xml:space="preserve"> of</w:t>
      </w:r>
      <w:r w:rsidR="00B4701D">
        <w:t xml:space="preserve"> meritocracy and </w:t>
      </w:r>
      <w:r w:rsidR="0014162F">
        <w:t>social mobility</w:t>
      </w:r>
      <w:r w:rsidR="004B7006">
        <w:t xml:space="preserve"> </w:t>
      </w:r>
      <w:r w:rsidR="004B7006">
        <w:fldChar w:fldCharType="begin"/>
      </w:r>
      <w:r w:rsidR="00536A96">
        <w:instrText xml:space="preserve"> ADDIN ZOTERO_ITEM CSL_CITATION {"citationID":"wXfaSDng","properties":{"formattedCitation":"(A. Alesina &amp; Glaeser, 2004; Shariff et al., 2016)","plainCitation":"(A. Alesina &amp; Glaeser, 2004; Shariff et al., 2016)","noteIndex":0},"citationItems":[{"id":1541,"uris":["http://zotero.org/groups/5379819/items/PCDUA6NP"],"itemData":{"id":1541,"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id":1595,"uris":["http://zotero.org/groups/5379819/items/Q8KGCWFB"],"itemData":{"id":1595,"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schema":"https://github.com/citation-style-language/schema/raw/master/csl-citation.json"} </w:instrText>
      </w:r>
      <w:r w:rsidR="004B7006">
        <w:fldChar w:fldCharType="separate"/>
      </w:r>
      <w:r w:rsidR="00536A96">
        <w:rPr>
          <w:noProof/>
        </w:rPr>
        <w:t>(A. Alesina &amp; Glaeser, 2004; Shariff et al., 2016)</w:t>
      </w:r>
      <w:r w:rsidR="004B7006">
        <w:fldChar w:fldCharType="end"/>
      </w:r>
      <w:r w:rsidRPr="009C7021">
        <w:t>. All these distributive elements make it a country of great interest, which has received tremendous academic attention within the field of social justice research</w:t>
      </w:r>
      <w:r w:rsidR="004B7006">
        <w:t xml:space="preserve"> </w:t>
      </w:r>
      <w:fldSimple w:instr=" PRINTDATE  \* MERGEFORMAT ">
        <w:r w:rsidR="00C15BFB">
          <w:rPr>
            <w:noProof/>
          </w:rPr>
          <w:t>4/25/24 11:00:00 AM</w:t>
        </w:r>
      </w:fldSimple>
      <w:r w:rsidRPr="009C7021">
        <w:t>. However, to date, there is a lack of a holistic and systemic approach capable of understanding how the wide range of Americans' attitudes toward inequality are structured and related to each other.</w:t>
      </w:r>
    </w:p>
    <w:p w14:paraId="7CF40A48" w14:textId="22881C3E" w:rsidR="00DB73F8" w:rsidRPr="00753F1A" w:rsidRDefault="006805DD" w:rsidP="00DB73F8">
      <w:r>
        <w:t xml:space="preserve">To explore how attitudes towards inequality are structured in the U.S., we </w:t>
      </w:r>
      <w:r w:rsidR="00CC1CAE">
        <w:t>craft</w:t>
      </w:r>
      <w:r w:rsidR="00CC1CAE" w:rsidRPr="006805DD">
        <w:t xml:space="preserve"> </w:t>
      </w:r>
      <w:r>
        <w:t xml:space="preserve">a </w:t>
      </w:r>
      <w:r w:rsidRPr="006805DD">
        <w:t>tripartite analytical strategy.</w:t>
      </w:r>
      <w:r>
        <w:t xml:space="preserve"> </w:t>
      </w:r>
      <w:r w:rsidR="0058352C" w:rsidRPr="00753F1A">
        <w:t xml:space="preserve">First, </w:t>
      </w:r>
      <w:r>
        <w:t xml:space="preserve">we </w:t>
      </w:r>
      <w:r w:rsidRPr="00732737">
        <w:rPr>
          <w:i/>
          <w:iCs/>
        </w:rPr>
        <w:t>model</w:t>
      </w:r>
      <w:r>
        <w:t xml:space="preserve"> </w:t>
      </w:r>
      <w:r w:rsidR="0058352C" w:rsidRPr="00753F1A">
        <w:t xml:space="preserve">attitudes toward inequality as a network of interconnected </w:t>
      </w:r>
      <w:r w:rsidR="003C3CBD" w:rsidRPr="00753F1A">
        <w:t>cognitive evaluations</w:t>
      </w:r>
      <w:r w:rsidR="0058352C" w:rsidRPr="00753F1A">
        <w:t xml:space="preserve"> regarding inequality, redistribution, taxation</w:t>
      </w:r>
      <w:r w:rsidR="002E6E04">
        <w:t>,</w:t>
      </w:r>
      <w:r w:rsidR="002370FF" w:rsidRPr="00753F1A">
        <w:t xml:space="preserve"> and </w:t>
      </w:r>
      <w:r w:rsidR="004B6A10">
        <w:t>wages</w:t>
      </w:r>
      <w:r w:rsidR="0058352C" w:rsidRPr="00753F1A">
        <w:t xml:space="preserve">. </w:t>
      </w:r>
      <w:r w:rsidR="003C3CBD" w:rsidRPr="00753F1A">
        <w:t xml:space="preserve">The network approach to attitudes improves the understanding of how they are structured in the U.S., allowing for the discovery of interactions that are usually hidden by the adoption of a latent variable framework. </w:t>
      </w:r>
      <w:r w:rsidR="0058352C" w:rsidRPr="00753F1A">
        <w:t xml:space="preserve">Second, </w:t>
      </w:r>
      <w:r>
        <w:t>we</w:t>
      </w:r>
      <w:r w:rsidR="003C3CBD" w:rsidRPr="00753F1A">
        <w:t xml:space="preserve"> </w:t>
      </w:r>
      <w:r w:rsidR="003C3CBD" w:rsidRPr="00753F1A">
        <w:rPr>
          <w:i/>
          <w:iCs/>
        </w:rPr>
        <w:t>estimate</w:t>
      </w:r>
      <w:r w:rsidR="003C3CBD" w:rsidRPr="00753F1A">
        <w:t xml:space="preserve"> the different configurations the attitude network can assume within the population. In particular, the role of anger toward inequality is investigated to show how different levels of emotional attachment to this issue prompt individuals to organize their cognition</w:t>
      </w:r>
      <w:r w:rsidR="00CC1CAE">
        <w:t>s</w:t>
      </w:r>
      <w:r w:rsidR="003C3CBD" w:rsidRPr="00753F1A">
        <w:t xml:space="preserve"> differently. </w:t>
      </w:r>
      <w:r>
        <w:t>Finally, t</w:t>
      </w:r>
      <w:r w:rsidR="003C3CBD" w:rsidRPr="00753F1A">
        <w:t xml:space="preserve">he network approach </w:t>
      </w:r>
      <w:r w:rsidR="00DB73F8" w:rsidRPr="00753F1A">
        <w:t>is</w:t>
      </w:r>
      <w:r w:rsidR="003C3CBD" w:rsidRPr="00753F1A">
        <w:t xml:space="preserve"> exploited to </w:t>
      </w:r>
      <w:r w:rsidR="003C3CBD" w:rsidRPr="002E6E04">
        <w:rPr>
          <w:i/>
          <w:iCs/>
        </w:rPr>
        <w:t>simulate</w:t>
      </w:r>
      <w:r w:rsidR="003C3CBD" w:rsidRPr="00753F1A">
        <w:t xml:space="preserve"> attitude change. </w:t>
      </w:r>
      <w:r w:rsidR="00DB73F8" w:rsidRPr="00753F1A">
        <w:t>On the ground</w:t>
      </w:r>
      <w:r w:rsidR="002E6E04">
        <w:t>s</w:t>
      </w:r>
      <w:r w:rsidR="00DB73F8" w:rsidRPr="00753F1A">
        <w:t xml:space="preserve"> of the belief system literature, </w:t>
      </w:r>
      <w:r>
        <w:t>we investigate</w:t>
      </w:r>
      <w:r w:rsidR="00DB73F8" w:rsidRPr="00753F1A">
        <w:t xml:space="preserve"> w</w:t>
      </w:r>
      <w:r w:rsidR="0027000C" w:rsidRPr="00753F1A">
        <w:t>he</w:t>
      </w:r>
      <w:r w:rsidR="00DB73F8" w:rsidRPr="00753F1A">
        <w:t xml:space="preserve">ther opinion change affecting central -versus peripheral- network components </w:t>
      </w:r>
      <w:proofErr w:type="gramStart"/>
      <w:r w:rsidRPr="00753F1A">
        <w:t>produce</w:t>
      </w:r>
      <w:r>
        <w:t>s</w:t>
      </w:r>
      <w:proofErr w:type="gramEnd"/>
      <w:r w:rsidR="00DB73F8" w:rsidRPr="00753F1A">
        <w:t xml:space="preserve"> wider variation in the belief system. </w:t>
      </w:r>
    </w:p>
    <w:p w14:paraId="569614F8" w14:textId="5AB03B3B" w:rsidR="00DB73F8" w:rsidRPr="00753F1A" w:rsidRDefault="006805DD" w:rsidP="00DB73F8">
      <w:r>
        <w:lastRenderedPageBreak/>
        <w:t>Our</w:t>
      </w:r>
      <w:r w:rsidRPr="00753F1A">
        <w:t xml:space="preserve"> </w:t>
      </w:r>
      <w:r w:rsidR="00DB73F8" w:rsidRPr="00753F1A">
        <w:t>contribu</w:t>
      </w:r>
      <w:r w:rsidR="0027000C" w:rsidRPr="00753F1A">
        <w:t>ti</w:t>
      </w:r>
      <w:r w:rsidR="00DB73F8" w:rsidRPr="00753F1A">
        <w:t>on</w:t>
      </w:r>
      <w:r w:rsidR="0058352C" w:rsidRPr="00753F1A">
        <w:t xml:space="preserve"> is structured as follows. </w:t>
      </w:r>
      <w:r w:rsidR="00DB73F8" w:rsidRPr="00753F1A">
        <w:t>The theory section reviews the most important findings gathered by social justice research on attitudes toward inequality. Later, the network approach to attitude</w:t>
      </w:r>
      <w:r w:rsidR="00DD5F1E" w:rsidRPr="00753F1A">
        <w:t>s</w:t>
      </w:r>
      <w:r w:rsidR="00DB73F8" w:rsidRPr="00753F1A">
        <w:t xml:space="preserve"> is discussed. The methodological section </w:t>
      </w:r>
      <w:r w:rsidR="0058352C" w:rsidRPr="00753F1A">
        <w:t>describe</w:t>
      </w:r>
      <w:r w:rsidR="00DB73F8" w:rsidRPr="00753F1A">
        <w:t>s</w:t>
      </w:r>
      <w:r w:rsidR="0058352C" w:rsidRPr="00753F1A">
        <w:t xml:space="preserve"> the data</w:t>
      </w:r>
      <w:r w:rsidR="00DB73F8" w:rsidRPr="00753F1A">
        <w:t xml:space="preserve"> and</w:t>
      </w:r>
      <w:r w:rsidR="0058352C" w:rsidRPr="00753F1A">
        <w:t xml:space="preserve"> variables, </w:t>
      </w:r>
      <w:r w:rsidR="00DB73F8" w:rsidRPr="00753F1A">
        <w:t>the network estimation processes, and the simulation procedure</w:t>
      </w:r>
      <w:r w:rsidR="0058352C" w:rsidRPr="00753F1A">
        <w:t xml:space="preserve">. </w:t>
      </w:r>
      <w:r w:rsidR="00DB73F8" w:rsidRPr="00753F1A">
        <w:t xml:space="preserve">Results show how attitudes </w:t>
      </w:r>
      <w:r w:rsidR="001C1580" w:rsidRPr="00753F1A">
        <w:t>toward</w:t>
      </w:r>
      <w:r w:rsidR="00DB73F8" w:rsidRPr="00753F1A">
        <w:t xml:space="preserve"> inequality, redistribution,</w:t>
      </w:r>
      <w:r w:rsidR="002370FF" w:rsidRPr="00753F1A">
        <w:t xml:space="preserve"> </w:t>
      </w:r>
      <w:r w:rsidR="00DB73F8" w:rsidRPr="00753F1A">
        <w:t>taxation</w:t>
      </w:r>
      <w:r w:rsidR="002370FF" w:rsidRPr="00753F1A">
        <w:t xml:space="preserve">, and </w:t>
      </w:r>
      <w:r w:rsidR="004B6A10">
        <w:t>wages</w:t>
      </w:r>
      <w:r w:rsidR="002370FF" w:rsidRPr="00753F1A">
        <w:t xml:space="preserve"> </w:t>
      </w:r>
      <w:r w:rsidR="00DB73F8" w:rsidRPr="00753F1A">
        <w:t xml:space="preserve">are structured in the U.S., how their configuration varies by levels of anger, and how </w:t>
      </w:r>
      <w:r w:rsidR="00DD5F1E" w:rsidRPr="00753F1A">
        <w:t xml:space="preserve">attitude </w:t>
      </w:r>
      <w:r w:rsidR="00DB73F8" w:rsidRPr="00753F1A">
        <w:t xml:space="preserve">change reverberates </w:t>
      </w:r>
      <w:r w:rsidR="00DD5F1E" w:rsidRPr="00753F1A">
        <w:t xml:space="preserve">across </w:t>
      </w:r>
      <w:r w:rsidR="00DB73F8" w:rsidRPr="00753F1A">
        <w:t xml:space="preserve">the network. </w:t>
      </w:r>
      <w:r w:rsidR="0058352C" w:rsidRPr="00753F1A">
        <w:t xml:space="preserve">In the discussion, </w:t>
      </w:r>
      <w:r w:rsidR="00DB73F8" w:rsidRPr="00753F1A">
        <w:t xml:space="preserve">these findings are compared with those produced by </w:t>
      </w:r>
      <w:r w:rsidR="0058352C" w:rsidRPr="00753F1A">
        <w:t xml:space="preserve">the literature on social justice and attitude </w:t>
      </w:r>
      <w:r w:rsidR="00DB73F8" w:rsidRPr="00753F1A">
        <w:t>networks</w:t>
      </w:r>
      <w:r w:rsidR="0058352C" w:rsidRPr="00753F1A">
        <w:t>. Finally, the conclusions highlight the main contributions of this research and its limitation</w:t>
      </w:r>
      <w:r w:rsidR="00DB73F8" w:rsidRPr="00753F1A">
        <w:t>s</w:t>
      </w:r>
      <w:r w:rsidR="0058352C" w:rsidRPr="00753F1A">
        <w:t xml:space="preserve">, while suggesting avenues for future research. </w:t>
      </w:r>
    </w:p>
    <w:p w14:paraId="7FFBC757" w14:textId="744001E8" w:rsidR="00CF178C" w:rsidRPr="00753F1A" w:rsidRDefault="00CF178C" w:rsidP="0058352C">
      <w:pPr>
        <w:pStyle w:val="Heading2"/>
      </w:pPr>
      <w:r w:rsidRPr="00753F1A">
        <w:t>2. Theory</w:t>
      </w:r>
    </w:p>
    <w:p w14:paraId="45692FE0" w14:textId="157729C9" w:rsidR="00CF178C" w:rsidRPr="00753F1A" w:rsidRDefault="00CF178C" w:rsidP="001E7009">
      <w:pPr>
        <w:pStyle w:val="Heading3"/>
      </w:pPr>
      <w:r w:rsidRPr="00753F1A">
        <w:t xml:space="preserve">2.1 </w:t>
      </w:r>
      <w:r w:rsidR="00CC1CAE">
        <w:t>A</w:t>
      </w:r>
      <w:r w:rsidR="00207D43" w:rsidRPr="00207D43">
        <w:t xml:space="preserve">ttitudes towards inequality </w:t>
      </w:r>
    </w:p>
    <w:p w14:paraId="5CEAA56B" w14:textId="178AD060" w:rsidR="000E10F2" w:rsidRPr="00732737" w:rsidRDefault="00DD4F27" w:rsidP="00DD4F27">
      <w:r w:rsidRPr="00207D43">
        <w:t xml:space="preserve">Attitudes are “general evaluations that people hold regarding a particular entity, such as an object, an issue, or a person” </w:t>
      </w:r>
      <w:r w:rsidRPr="00207D43">
        <w:fldChar w:fldCharType="begin"/>
      </w:r>
      <w:r w:rsidR="00287698" w:rsidRPr="00207D43">
        <w:instrText xml:space="preserve"> ADDIN ZOTERO_ITEM CSL_CITATION {"citationID":"aOk9akAi","properties":{"formattedCitation":"(Lavrakas &amp; J., 2008)","plainCitation":"(Lavrakas &amp; J., 2008)","dontUpdate":true,"noteIndex":0},"citationItems":[{"id":1318,"uris":["http://zotero.org/groups/5379819/items/3A29J29K"],"itemData":{"id":1318,"type":"article-journal","container-title":"Sage Publications","DOI":"10.4135/9781412963947.n26","title":"Encyclopedia of Survey Research Methods","author":[{"literal":"Lavrakas"},{"family":"J.","given":"P."}],"issued":{"date-parts":[["2008"]]}}}],"schema":"https://github.com/citation-style-language/schema/raw/master/csl-citation.json"} </w:instrText>
      </w:r>
      <w:r w:rsidRPr="00207D43">
        <w:fldChar w:fldCharType="separate"/>
      </w:r>
      <w:r w:rsidRPr="00207D43">
        <w:rPr>
          <w:noProof/>
        </w:rPr>
        <w:t>(Lavrakas &amp; J., 2008; p.39)</w:t>
      </w:r>
      <w:r w:rsidRPr="00207D43">
        <w:fldChar w:fldCharType="end"/>
      </w:r>
      <w:r w:rsidRPr="00207D43">
        <w:t xml:space="preserve">. Attitudes are thus evaluative since they represent a positive or negative judgment; they are general, meaning that even a complex attitude object can usually be associated with an overall attitude construct; they are also targeted and -at least partially- enduring, being more restricted than moods and general dispositions, and less volatile than rapid impressions (ibid.). In social sciences, attitudes are studied because they strongly predict relevant social and political behaviors </w:t>
      </w:r>
      <w:r w:rsidRPr="00207D43">
        <w:fldChar w:fldCharType="begin"/>
      </w:r>
      <w:r w:rsidRPr="00207D43">
        <w:instrText xml:space="preserve"> ADDIN ZOTERO_ITEM CSL_CITATION {"citationID":"kbjUghE8","properties":{"formattedCitation":"(Hatemi &amp; McDermott, 2016)","plainCitation":"(Hatemi &amp; McDermott, 2016)","noteIndex":0},"citationItems":[{"id":79,"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Pr="00207D43">
        <w:fldChar w:fldCharType="separate"/>
      </w:r>
      <w:r w:rsidRPr="00207D43">
        <w:rPr>
          <w:noProof/>
        </w:rPr>
        <w:t>(Hatemi &amp; McDermott, 2016)</w:t>
      </w:r>
      <w:r w:rsidRPr="00207D43">
        <w:fldChar w:fldCharType="end"/>
      </w:r>
      <w:r w:rsidRPr="00207D43">
        <w:t xml:space="preserve">. Mostly, they are measured through survey questions, in which an attitude object is presented as a stimulus, and the respondent must position him or herself on a bipolar scale. Typically, Multi-Item Likert scales are employed, so that an individual’s attitude </w:t>
      </w:r>
      <w:r w:rsidR="00E62E95" w:rsidRPr="00207D43">
        <w:t>toward</w:t>
      </w:r>
      <w:r w:rsidRPr="00207D43">
        <w:t xml:space="preserve"> the object is represented by the sum of the responses to each statement, or by some weighted combination of these scores.</w:t>
      </w:r>
    </w:p>
    <w:p w14:paraId="4CD09426" w14:textId="2149B64B" w:rsidR="00DD4F27" w:rsidRPr="00207D43" w:rsidRDefault="00DD4F27" w:rsidP="00DD4F27">
      <w:r w:rsidRPr="00207D43">
        <w:t xml:space="preserve">Particularly, attitudes </w:t>
      </w:r>
      <w:r w:rsidR="00E62E95" w:rsidRPr="00207D43">
        <w:t>toward</w:t>
      </w:r>
      <w:r w:rsidRPr="00207D43">
        <w:t xml:space="preserve"> inequality represent a multidimensional concept, including perceptions, beliefs, and judgments about the </w:t>
      </w:r>
      <w:r w:rsidR="002426AC" w:rsidRPr="00207D43">
        <w:t xml:space="preserve">magnitude of the </w:t>
      </w:r>
      <w:r w:rsidRPr="00207D43">
        <w:t>distribution of resources</w:t>
      </w:r>
      <w:r w:rsidR="002426AC" w:rsidRPr="00207D43">
        <w:t xml:space="preserve"> within a society</w:t>
      </w:r>
      <w:r w:rsidRPr="00207D43">
        <w:t xml:space="preserve"> </w:t>
      </w:r>
      <w:r w:rsidR="002426AC" w:rsidRPr="00207D43">
        <w:t xml:space="preserve">and the justice principles that shape it </w:t>
      </w:r>
      <w:r w:rsidRPr="00207D43">
        <w:fldChar w:fldCharType="begin"/>
      </w:r>
      <w:r w:rsidRPr="00207D43">
        <w:instrText xml:space="preserve"> ADDIN ZOTERO_ITEM CSL_CITATION {"citationID":"Y2OLVOzK","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Pr="00207D43">
        <w:t xml:space="preserve">inequality </w:t>
      </w:r>
      <w:r w:rsidR="002426AC" w:rsidRPr="00207D43">
        <w:t xml:space="preserve">that </w:t>
      </w:r>
      <w:r w:rsidRPr="00207D43">
        <w:t>exists</w:t>
      </w:r>
      <w:r w:rsidR="000D507B" w:rsidRPr="00207D43">
        <w:t xml:space="preserve"> </w:t>
      </w:r>
      <w:r w:rsidRPr="00207D43">
        <w:fldChar w:fldCharType="begin"/>
      </w:r>
      <w:r w:rsidRPr="00207D43">
        <w:instrText xml:space="preserve"> ADDIN ZOTERO_ITEM CSL_CITATION {"citationID":"Ai0s3Hp4","properties":{"formattedCitation":"(Castillo et al., 2022; Heiserman &amp; Simpson, 2021)","plainCitation":"(Castillo et al., 2022; Heiserman &amp; Simpson, 2021)","noteIndex":0},"citationItems":[{"id":1383,"uris":["http://zotero.org/groups/5379819/items/TVLXWWVR"],"itemData":{"id":1383,"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w:t>
      </w:r>
      <w:r w:rsidR="002426AC" w:rsidRPr="00207D43">
        <w:lastRenderedPageBreak/>
        <w:t xml:space="preserve">to normative ideas about how people believe inequality should be. </w:t>
      </w:r>
      <w:r w:rsidRPr="00207D43">
        <w:t xml:space="preserve">This dimension is frequently measured with indicators similar to the ones of perceptions, but situating individuals in an ideal scenario </w:t>
      </w:r>
      <w:r w:rsidRPr="00207D43">
        <w:fldChar w:fldCharType="begin"/>
      </w:r>
      <w:r w:rsidRPr="00207D43">
        <w:instrText xml:space="preserve"> ADDIN ZOTERO_ITEM CSL_CITATION {"citationID":"zctVslWO","properties":{"formattedCitation":"(Osberg &amp; Smeeding, 2006)","plainCitation":"(Osberg &amp; Smeeding, 2006)","noteIndex":0},"citationItems":[{"id":1386,"uris":["http://zotero.org/groups/5379819/items/P2TQ6WKI"],"itemData":{"id":1386,"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Pr="00207D43">
        <w:instrText xml:space="preserve"> ADDIN ZOTERO_ITEM CSL_CITATION {"citationID":"hMOFLWfp","properties":{"formattedCitation":"(Kelley &amp; Evans, 1993)","plainCitation":"(Kelley &amp; Evans, 1993)","noteIndex":0},"citationItems":[{"id":1387,"uris":["http://zotero.org/groups/5379819/items/IRWW6YIW"],"itemData":{"id":1387,"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6B80939E" w14:textId="35DD35EE" w:rsidR="00DD4F27" w:rsidRPr="002426AC" w:rsidRDefault="00DD4F27" w:rsidP="00DD4F27">
      <w:r w:rsidRPr="00207D43">
        <w:t xml:space="preserve">Since inequalities result from many social, economic, and political arrangements </w:t>
      </w:r>
      <w:r w:rsidRPr="00207D43">
        <w:fldChar w:fldCharType="begin"/>
      </w:r>
      <w:r w:rsidRPr="00207D43">
        <w:instrText xml:space="preserve"> ADDIN ZOTERO_ITEM CSL_CITATION {"citationID":"gQjfesOh","properties":{"formattedCitation":"(McCall &amp; Percheski, 2010)","plainCitation":"(McCall &amp; Percheski, 2010)","noteIndex":0},"citationItems":[{"id":1388,"uris":["http://zotero.org/groups/5379819/items/EAUUNQ7A"],"itemData":{"id":1388,"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schema":"https://github.com/citation-style-language/schema/raw/master/csl-citation.json"} </w:instrText>
      </w:r>
      <w:r w:rsidRPr="00207D43">
        <w:fldChar w:fldCharType="separate"/>
      </w:r>
      <w:r w:rsidRPr="00207D43">
        <w:rPr>
          <w:noProof/>
        </w:rPr>
        <w:t>(McCall &amp; Percheski, 2010)</w:t>
      </w:r>
      <w:r w:rsidRPr="00207D43">
        <w:fldChar w:fldCharType="end"/>
      </w:r>
      <w:r w:rsidRPr="00207D43">
        <w:t>, social research establishes several other fields that are highly interconnected and important for comprehending peoples’ attitudes toward inequality</w:t>
      </w:r>
      <w:r w:rsidR="00124170" w:rsidRPr="00207D43">
        <w:t xml:space="preserve"> </w:t>
      </w:r>
      <w:r w:rsidR="00124170" w:rsidRPr="00207D43">
        <w:fldChar w:fldCharType="begin"/>
      </w:r>
      <w:r w:rsidR="00124170" w:rsidRPr="00207D43">
        <w:instrText xml:space="preserve"> ADDIN ZOTERO_ITEM CSL_CITATION {"citationID":"REl2VvDN","properties":{"formattedCitation":"(McCarty &amp; Pontusson, 2011)","plainCitation":"(McCarty &amp; Pontusson, 2011)","noteIndex":0},"citationItems":[{"id":1389,"uris":["http://zotero.org/groups/5379819/items/5L6LQR8Z"],"itemData":{"id":1389,"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schema":"https://github.com/citation-style-language/schema/raw/master/csl-citation.json"} </w:instrText>
      </w:r>
      <w:r w:rsidR="00124170" w:rsidRPr="00207D43">
        <w:fldChar w:fldCharType="separate"/>
      </w:r>
      <w:r w:rsidR="00124170" w:rsidRPr="00207D43">
        <w:rPr>
          <w:noProof/>
        </w:rPr>
        <w:t>(McCarty &amp; Pontusson, 2011)</w:t>
      </w:r>
      <w:r w:rsidR="00124170" w:rsidRPr="00207D43">
        <w:fldChar w:fldCharType="end"/>
      </w:r>
      <w:r w:rsidRPr="00207D43">
        <w:t>. The way welfare states collect and distribute resources among citizens through social programs and transfers are among the main factors that determine the shape of inequality in society</w:t>
      </w:r>
      <w:r w:rsidR="00124170" w:rsidRPr="00207D43">
        <w:t xml:space="preserve"> </w:t>
      </w:r>
      <w:r w:rsidR="00124170" w:rsidRPr="00207D43">
        <w:fldChar w:fldCharType="begin"/>
      </w:r>
      <w:r w:rsidR="00124170" w:rsidRPr="00207D43">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1391,"uris":["http://zotero.org/groups/5379819/items/Z99WD2HY"],"itemData":{"id":1391,"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id":1392,"uris":["http://zotero.org/groups/5379819/items/3U9FBU34"],"itemData":{"id":1392,"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124170" w:rsidRPr="00207D43">
        <w:fldChar w:fldCharType="separate"/>
      </w:r>
      <w:r w:rsidR="00124170" w:rsidRPr="00207D43">
        <w:rPr>
          <w:noProof/>
        </w:rPr>
        <w:t>(Esping-Andersen &amp; Myles, 2011; Korpi &amp; Palme, 1998; Volscho &amp; Kelly, 2012)</w:t>
      </w:r>
      <w:r w:rsidR="00124170" w:rsidRPr="00207D43">
        <w:fldChar w:fldCharType="end"/>
      </w:r>
      <w:r w:rsidRPr="00207D43">
        <w:t xml:space="preserve">. Moreover, how people </w:t>
      </w:r>
      <w:r w:rsidR="00CC1CAE">
        <w:t>evaluate</w:t>
      </w:r>
      <w:r w:rsidR="00E10379">
        <w:t xml:space="preserve"> </w:t>
      </w:r>
      <w:r w:rsidRPr="00207D43">
        <w:t>taxes</w:t>
      </w:r>
      <w:r w:rsidR="002370FF" w:rsidRPr="00207D43">
        <w:t xml:space="preserve">, </w:t>
      </w:r>
      <w:r w:rsidRPr="00207D43">
        <w:t>redistribution</w:t>
      </w:r>
      <w:r w:rsidR="002370FF" w:rsidRPr="00207D43">
        <w:t xml:space="preserve">, and </w:t>
      </w:r>
      <w:r w:rsidR="004B6A10" w:rsidRPr="00207D43">
        <w:t>wages</w:t>
      </w:r>
      <w:r w:rsidRPr="00207D43">
        <w:t xml:space="preserve"> are topics that the literature </w:t>
      </w:r>
      <w:r w:rsidR="000D507B" w:rsidRPr="00207D43">
        <w:t>–</w:t>
      </w:r>
      <w:r w:rsidR="00CC1CAE">
        <w:t xml:space="preserve"> although </w:t>
      </w:r>
      <w:r w:rsidR="000D507B" w:rsidRPr="00207D43">
        <w:t xml:space="preserve">unsystematically- </w:t>
      </w:r>
      <w:r w:rsidRPr="00207D43">
        <w:t>relates to perceptions, beliefs, and judgments about inequality</w:t>
      </w:r>
      <w:r w:rsidR="000D507B" w:rsidRPr="00207D43">
        <w:t xml:space="preserve"> </w:t>
      </w:r>
      <w:r w:rsidR="00124170" w:rsidRPr="00207D43">
        <w:fldChar w:fldCharType="begin"/>
      </w:r>
      <w:r w:rsidR="005411B8" w:rsidRPr="00207D43">
        <w:instrText xml:space="preserve"> ADDIN ZOTERO_ITEM CSL_CITATION {"citationID":"znlnAkLg","properties":{"formattedCitation":"(Bartels, 2005; Berens &amp; Gelepithis, 2019; Bussolo et al., 2021; Choi, 2021; Fatke, 2018; Garc\\uc0\\u237{}a\\uc0\\u8208{}S\\uc0\\u225{}nchez et al., 2020; Iacono &amp; Ranaldi, 2021; K. Trump, 2023)","plainCitation":"(Bartels, 2005; Berens &amp; Gelepithis, 2019; Bussolo et al., 2021; Choi, 2021; Fatke, 2018; García‐Sánchez et al., 2020; Iacono &amp; Ranaldi, 2021; K. Trump, 2023)","noteIndex":0},"citationItems":[{"id":1396,"uris":["http://zotero.org/groups/5379819/items/AV5MVP58"],"itemData":{"id":13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id":1397,"uris":["http://zotero.org/groups/5379819/items/INILZ7JV"],"itemData":{"id":1397,"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285,"uris":["http://zotero.org/groups/5379819/items/FYSRDGYC"],"itemData":{"id":1285,"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265,"uris":["http://zotero.org/groups/5379819/items/2DYAGKUA"],"itemData":{"id":1265,"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124170" w:rsidRPr="00207D43">
        <w:fldChar w:fldCharType="separate"/>
      </w:r>
      <w:r w:rsidR="005411B8" w:rsidRPr="00207D43">
        <w:rPr>
          <w:kern w:val="0"/>
        </w:rPr>
        <w:t>(Bartels, 2005; Berens &amp; Gelepithis, 2019; Bussolo et al., 2021; Choi, 2021; Fatke, 2018; García‐Sánchez et al., 2020; Iacono &amp; Ranaldi, 2021; K. Trump, 2023)</w:t>
      </w:r>
      <w:r w:rsidR="00124170" w:rsidRPr="00207D43">
        <w:fldChar w:fldCharType="end"/>
      </w:r>
      <w:r w:rsidR="00124170" w:rsidRPr="00207D43">
        <w:t>.</w:t>
      </w:r>
      <w:r w:rsidRPr="00207D43">
        <w:t xml:space="preserve"> Therefore, to explore how people understand inequality it is essential to dig also in the subjective comprehension of the above-mentioned topics.</w:t>
      </w:r>
    </w:p>
    <w:p w14:paraId="69D03300" w14:textId="0BBC582E" w:rsidR="00DD4F27" w:rsidRPr="002426AC" w:rsidRDefault="00DD4F27" w:rsidP="00DD4F27">
      <w:r w:rsidRPr="002426AC">
        <w:t>The literature has found various relationships between how people perceive, believe, and judge inequality, taxes,</w:t>
      </w:r>
      <w:r w:rsidR="002370FF" w:rsidRPr="002426AC">
        <w:t xml:space="preserve"> </w:t>
      </w:r>
      <w:r w:rsidRPr="002426AC">
        <w:t>redistribution</w:t>
      </w:r>
      <w:r w:rsidR="002370FF" w:rsidRPr="002426AC">
        <w:t xml:space="preserve">, and </w:t>
      </w:r>
      <w:r w:rsidR="004B6A10" w:rsidRPr="002426AC">
        <w:t>wages</w:t>
      </w:r>
      <w:r w:rsidRPr="002426AC">
        <w:t xml:space="preserve">. One of the most researched </w:t>
      </w:r>
      <w:r w:rsidR="000D507B" w:rsidRPr="002426AC">
        <w:t>is the one</w:t>
      </w:r>
      <w:r w:rsidRPr="002426AC">
        <w:t xml:space="preserve"> between perceptions and beliefs about inequality. Scholars showed that the individual perception of existing inequality influences normative ideas regarding how a society should be structured. This phenomenon</w:t>
      </w:r>
      <w:r w:rsidR="000D507B" w:rsidRPr="002426AC">
        <w:t xml:space="preserve">, </w:t>
      </w:r>
      <w:r w:rsidRPr="002426AC">
        <w:t>known as the anchoring effect</w:t>
      </w:r>
      <w:r w:rsidR="000D507B" w:rsidRPr="002426AC">
        <w:t>,</w:t>
      </w:r>
      <w:r w:rsidRPr="002426AC">
        <w:t xml:space="preserve"> describes how people adjust their expectations according to their perceptions </w:t>
      </w:r>
      <w:r w:rsidR="00124170" w:rsidRPr="002426AC">
        <w:fldChar w:fldCharType="begin"/>
      </w:r>
      <w:r w:rsidR="00124170" w:rsidRPr="002426AC">
        <w:instrText xml:space="preserve"> ADDIN ZOTERO_ITEM CSL_CITATION {"citationID":"JuS8fAbC","properties":{"formattedCitation":"(Pedersen &amp; Mutz, 2019)","plainCitation":"(Pedersen &amp; Mutz, 2019)","noteIndex":0},"citationItems":[{"id":1284,"uris":["http://zotero.org/groups/5379819/items/RZZSJP24"],"itemData":{"id":128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schema":"https://github.com/citation-style-language/schema/raw/master/csl-citation.json"} </w:instrText>
      </w:r>
      <w:r w:rsidR="00124170" w:rsidRPr="002426AC">
        <w:fldChar w:fldCharType="separate"/>
      </w:r>
      <w:r w:rsidR="00124170" w:rsidRPr="002426AC">
        <w:rPr>
          <w:noProof/>
        </w:rPr>
        <w:t>(Pedersen &amp; Mutz, 2019)</w:t>
      </w:r>
      <w:r w:rsidR="00124170" w:rsidRPr="002426AC">
        <w:fldChar w:fldCharType="end"/>
      </w:r>
      <w:r w:rsidRPr="002426AC">
        <w:t xml:space="preserve">. Another commonly found association is between the perception of inequality and the belief in public redistribution </w:t>
      </w:r>
      <w:r w:rsidR="00E87E02" w:rsidRPr="002426AC">
        <w:fldChar w:fldCharType="begin"/>
      </w:r>
      <w:r w:rsidR="005411B8" w:rsidRPr="002426AC">
        <w:instrText xml:space="preserve"> ADDIN ZOTERO_ITEM CSL_CITATION {"citationID":"jHmw85xW","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E87E02" w:rsidRPr="002426AC">
        <w:fldChar w:fldCharType="separate"/>
      </w:r>
      <w:r w:rsidR="005411B8" w:rsidRPr="002426AC">
        <w:rPr>
          <w:noProof/>
        </w:rPr>
        <w:t>(Gimpelson &amp; Treisman, 2018; Kuhn, 2011; Kuziemko et al., 2015; K. Trump, 2023)</w:t>
      </w:r>
      <w:r w:rsidR="00E87E02" w:rsidRPr="002426AC">
        <w:fldChar w:fldCharType="end"/>
      </w:r>
      <w:r w:rsidR="00E87E02" w:rsidRPr="002426AC">
        <w:t>,</w:t>
      </w:r>
      <w:r w:rsidRPr="002426AC">
        <w:t xml:space="preserve"> a </w:t>
      </w:r>
      <w:r w:rsidR="00E10379">
        <w:t xml:space="preserve">positive </w:t>
      </w:r>
      <w:r w:rsidRPr="002426AC">
        <w:t xml:space="preserve">relation particularly significant among people </w:t>
      </w:r>
      <w:r w:rsidR="002E6E04" w:rsidRPr="002426AC">
        <w:t>who</w:t>
      </w:r>
      <w:r w:rsidRPr="002426AC">
        <w:t xml:space="preserve"> perceive </w:t>
      </w:r>
      <w:r w:rsidR="00E10379">
        <w:t xml:space="preserve">themselves </w:t>
      </w:r>
      <w:r w:rsidRPr="002426AC">
        <w:t xml:space="preserve">to be at the top of the social ladder </w:t>
      </w:r>
      <w:r w:rsidR="00E87E02" w:rsidRPr="002426AC">
        <w:fldChar w:fldCharType="begin"/>
      </w:r>
      <w:r w:rsidR="00E87E02" w:rsidRPr="002426AC">
        <w:instrText xml:space="preserve"> ADDIN ZOTERO_ITEM CSL_CITATION {"citationID":"4btfhz9u","properties":{"formattedCitation":"(Fatke, 2018)","plainCitation":"(Fatke, 2018)","noteIndex":0},"citationItems":[{"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schema":"https://github.com/citation-style-language/schema/raw/master/csl-citation.json"} </w:instrText>
      </w:r>
      <w:r w:rsidR="00E87E02" w:rsidRPr="002426AC">
        <w:fldChar w:fldCharType="separate"/>
      </w:r>
      <w:r w:rsidR="00E87E02" w:rsidRPr="002426AC">
        <w:rPr>
          <w:noProof/>
        </w:rPr>
        <w:t>(Fatke, 2018)</w:t>
      </w:r>
      <w:r w:rsidR="00E87E02" w:rsidRPr="002426AC">
        <w:fldChar w:fldCharType="end"/>
      </w:r>
      <w:r w:rsidRPr="002426AC">
        <w:t xml:space="preserve"> and who reject beliefs that justify inequality</w:t>
      </w:r>
      <w:r w:rsidR="00E87E02" w:rsidRPr="002426AC">
        <w:t xml:space="preserve"> </w:t>
      </w:r>
      <w:r w:rsidR="00E87E02" w:rsidRPr="002426AC">
        <w:fldChar w:fldCharType="begin"/>
      </w:r>
      <w:r w:rsidR="00E87E02" w:rsidRPr="002426AC">
        <w:instrText xml:space="preserve"> ADDIN ZOTERO_ITEM CSL_CITATION {"citationID":"89toORTQ","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E87E02" w:rsidRPr="002426AC">
        <w:fldChar w:fldCharType="separate"/>
      </w:r>
      <w:r w:rsidR="00E87E02" w:rsidRPr="002426AC">
        <w:rPr>
          <w:kern w:val="0"/>
        </w:rPr>
        <w:t>(García‐Sánchez et al., 2020)</w:t>
      </w:r>
      <w:r w:rsidR="00E87E02" w:rsidRPr="002426AC">
        <w:fldChar w:fldCharType="end"/>
      </w:r>
      <w:r w:rsidRPr="002426AC">
        <w:t xml:space="preserve">. Indeed, people's subjective social positions </w:t>
      </w:r>
      <w:r w:rsidR="00E87E02" w:rsidRPr="002426AC">
        <w:fldChar w:fldCharType="begin"/>
      </w:r>
      <w:r w:rsidR="00E87E02" w:rsidRPr="002426AC">
        <w:instrText xml:space="preserve"> ADDIN ZOTERO_ITEM CSL_CITATION {"citationID":"6xSCg1u4","properties":{"formattedCitation":"(Brown-Iannuzzi et al., 2015)","plainCitation":"(Brown-Iannuzzi et al., 2015)","noteIndex":0},"citationItems":[{"id":1407,"uris":["http://zotero.org/groups/5379819/items/GGJGALLZ"],"itemData":{"id":1407,"type":"article-journal","abstract":"Economic inequality in America is at historically high levels. Although most Americans indicate that they would prefer greater equality, redistributive policies aimed at reducing inequality are frequently unpopular. Traditional accounts posit that attitudes toward redistribution are driven by economic self-interest or ideological principles. From a social psychological perspective, however, we expected that subjective comparisons with other people may be a more relevant basis for self-interest than is material wealth. We hypothesized that participants would support redistribution more when they felt low than when they felt high in subjective status, even when actual resources and self-interest were held constant. Moreover, we predicted that people would legitimize these shifts in policy attitudes by appealing selectively to ideological principles concerning fairness. In four studies, we found correlational (Study 1) and experimental (Studies 2–4) evidence that subjective status motivates shifts in support for redistributive policies along with the ideological principles that justify them.","container-title":"Psychological Science","DOI":"10.1177/0956797614553947","ISSN":"0956-7976, 1467-9280","issue":"1","journalAbbreviation":"Psychol Sci","language":"en","page":"15-26","source":"DOI.org (Crossref)","title":"Subjective Status Shapes Political Preferences","volume":"26","author":[{"family":"Brown-Iannuzzi","given":"Jazmin L."},{"family":"Lundberg","given":"Kristjen B."},{"family":"Kay","given":"Aaron C."},{"family":"Payne","given":"B. Keith"}],"issued":{"date-parts":[["2015",1]]}}}],"schema":"https://github.com/citation-style-language/schema/raw/master/csl-citation.json"} </w:instrText>
      </w:r>
      <w:r w:rsidR="00E87E02" w:rsidRPr="002426AC">
        <w:fldChar w:fldCharType="separate"/>
      </w:r>
      <w:r w:rsidR="00E87E02" w:rsidRPr="002426AC">
        <w:rPr>
          <w:noProof/>
        </w:rPr>
        <w:t>(Brown-Iannuzzi et al., 2015)</w:t>
      </w:r>
      <w:r w:rsidR="00E87E02" w:rsidRPr="002426AC">
        <w:fldChar w:fldCharType="end"/>
      </w:r>
      <w:r w:rsidR="00E87E02" w:rsidRPr="002426AC">
        <w:t xml:space="preserve">, </w:t>
      </w:r>
      <w:r w:rsidRPr="002426AC">
        <w:t xml:space="preserve">and their explanations of inequality </w:t>
      </w:r>
      <w:r w:rsidR="00B36082" w:rsidRPr="002426AC">
        <w:fldChar w:fldCharType="begin"/>
      </w:r>
      <w:r w:rsidR="00B36082" w:rsidRPr="002426AC">
        <w:instrText xml:space="preserve"> ADDIN ZOTERO_ITEM CSL_CITATION {"citationID":"T8t1hhUz","properties":{"formattedCitation":"(Fong, 2001)","plainCitation":"(Fong, 2001)","noteIndex":0},"citationItems":[{"id":1408,"uris":["http://zotero.org/groups/5379819/items/WRRHDSUZ"],"itemData":{"id":1408,"type":"article-journal","abstract":"No abstract is available for this item.","container-title":"Journal of Public Economics","issue":"2","page":"225-246","title":"Social preferences, self-interest, and the demand for redistribution","volume":"82","author":[{"family":"Fong","given":"Christina"}],"issued":{"date-parts":[["2001",11]]}}}],"schema":"https://github.com/citation-style-language/schema/raw/master/csl-citation.json"} </w:instrText>
      </w:r>
      <w:r w:rsidR="00B36082" w:rsidRPr="002426AC">
        <w:fldChar w:fldCharType="separate"/>
      </w:r>
      <w:r w:rsidR="00B36082" w:rsidRPr="002426AC">
        <w:rPr>
          <w:noProof/>
        </w:rPr>
        <w:t>(Fong, 2001)</w:t>
      </w:r>
      <w:r w:rsidR="00B36082" w:rsidRPr="002426AC">
        <w:fldChar w:fldCharType="end"/>
      </w:r>
      <w:r w:rsidR="00983B1E" w:rsidRPr="002426AC">
        <w:t xml:space="preserve"> </w:t>
      </w:r>
      <w:r w:rsidRPr="002426AC">
        <w:t xml:space="preserve">have been </w:t>
      </w:r>
      <w:r w:rsidRPr="002426AC">
        <w:lastRenderedPageBreak/>
        <w:t xml:space="preserve">established as even more important than people's objective position in shaping their support for redistribution. Finally, the belief in progressive taxation has been also related to </w:t>
      </w:r>
      <w:r w:rsidR="00B36082" w:rsidRPr="002426AC">
        <w:t>how</w:t>
      </w:r>
      <w:r w:rsidRPr="002426AC">
        <w:t xml:space="preserve"> people perceive inequality</w:t>
      </w:r>
      <w:r w:rsidR="00B36082" w:rsidRPr="002426AC">
        <w:t xml:space="preserve"> </w:t>
      </w:r>
      <w:r w:rsidR="00B36082" w:rsidRPr="002426AC">
        <w:fldChar w:fldCharType="begin"/>
      </w:r>
      <w:r w:rsidR="00B36082" w:rsidRPr="002426AC">
        <w:instrText xml:space="preserve"> ADDIN ZOTERO_ITEM CSL_CITATION {"citationID":"rXzLxZdk","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B36082" w:rsidRPr="002426AC">
        <w:fldChar w:fldCharType="separate"/>
      </w:r>
      <w:r w:rsidR="00B36082" w:rsidRPr="002426AC">
        <w:rPr>
          <w:kern w:val="0"/>
        </w:rPr>
        <w:t>(García‐Sánchez et al., 2020)</w:t>
      </w:r>
      <w:r w:rsidR="00B36082" w:rsidRPr="002426AC">
        <w:fldChar w:fldCharType="end"/>
      </w:r>
      <w:r w:rsidRPr="002426AC">
        <w:t>.</w:t>
      </w:r>
    </w:p>
    <w:p w14:paraId="73418387" w14:textId="12CA3FC6" w:rsidR="00DD4F27" w:rsidRPr="002426AC" w:rsidRDefault="00DD4F27" w:rsidP="00DD4F27">
      <w:r w:rsidRPr="002426AC">
        <w:t xml:space="preserve">Besides cross-sectional investigations, scholars also engaged in the study of how individuals' attitudes </w:t>
      </w:r>
      <w:r w:rsidR="00E62E95" w:rsidRPr="002426AC">
        <w:t>toward</w:t>
      </w:r>
      <w:r w:rsidRPr="002426AC">
        <w:t xml:space="preserve"> inequality change, without consistent results. </w:t>
      </w:r>
      <w:r w:rsidR="00B36082" w:rsidRPr="002426AC">
        <w:rPr>
          <w:noProof/>
        </w:rPr>
        <w:t>Cruces and colleagues</w:t>
      </w:r>
      <w:r w:rsidR="00B36082" w:rsidRPr="002426AC">
        <w:t xml:space="preserve"> </w:t>
      </w:r>
      <w:r w:rsidR="00B36082" w:rsidRPr="002426AC">
        <w:fldChar w:fldCharType="begin"/>
      </w:r>
      <w:r w:rsidR="00287698" w:rsidRPr="002426AC">
        <w:instrText xml:space="preserve"> ADDIN ZOTERO_ITEM CSL_CITATION {"citationID":"lvOKt2TV","properties":{"formattedCitation":"(Cruces et al., 2013)","plainCitation":"(Cruces et al., 2013)","dontUpdate":true,"noteIndex":0},"citationItems":[{"id":1409,"uris":["http://zotero.org/groups/5379819/items/HK5EIVLJ"],"itemData":{"id":1409,"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schema":"https://github.com/citation-style-language/schema/raw/master/csl-citation.json"} </w:instrText>
      </w:r>
      <w:r w:rsidR="00B36082" w:rsidRPr="002426AC">
        <w:fldChar w:fldCharType="separate"/>
      </w:r>
      <w:r w:rsidR="00B36082" w:rsidRPr="002426AC">
        <w:rPr>
          <w:noProof/>
        </w:rPr>
        <w:t>(2013)</w:t>
      </w:r>
      <w:r w:rsidR="00B36082" w:rsidRPr="002426AC">
        <w:fldChar w:fldCharType="end"/>
      </w:r>
      <w:r w:rsidR="00B36082" w:rsidRPr="002426AC">
        <w:t xml:space="preserve"> </w:t>
      </w:r>
      <w:r w:rsidRPr="002426AC">
        <w:t xml:space="preserve">highlighted the importance of </w:t>
      </w:r>
      <w:r w:rsidR="004666CE" w:rsidRPr="002426AC">
        <w:t xml:space="preserve">individuals’ </w:t>
      </w:r>
      <w:r w:rsidRPr="002426AC">
        <w:t xml:space="preserve">perceptions </w:t>
      </w:r>
      <w:r w:rsidR="00E10379">
        <w:t>of</w:t>
      </w:r>
      <w:r w:rsidR="00E10379" w:rsidRPr="002426AC">
        <w:t xml:space="preserve"> </w:t>
      </w:r>
      <w:r w:rsidR="004666CE" w:rsidRPr="002426AC">
        <w:t xml:space="preserve">their </w:t>
      </w:r>
      <w:r w:rsidRPr="002426AC">
        <w:t>distributional beliefs</w:t>
      </w:r>
      <w:r w:rsidR="00E10379">
        <w:t>,</w:t>
      </w:r>
      <w:r w:rsidRPr="002426AC">
        <w:t xml:space="preserve"> </w:t>
      </w:r>
      <w:r w:rsidR="00E10379">
        <w:t>u</w:t>
      </w:r>
      <w:r w:rsidRPr="002426AC">
        <w:t>sing an experimental survey design in Argentina</w:t>
      </w:r>
      <w:r w:rsidR="00E10379">
        <w:t>.</w:t>
      </w:r>
      <w:r w:rsidRPr="002426AC">
        <w:t xml:space="preserve"> </w:t>
      </w:r>
      <w:r w:rsidR="00E10379">
        <w:t>T</w:t>
      </w:r>
      <w:r w:rsidRPr="002426AC">
        <w:t>he</w:t>
      </w:r>
      <w:r w:rsidR="00E10379">
        <w:t>ir findings show that i</w:t>
      </w:r>
      <w:r w:rsidRPr="002426AC">
        <w:t xml:space="preserve">ndividuals who overestimated their relative position tended to be more supportive of redistribution when informed of their true placement in the social hierarchy. </w:t>
      </w:r>
      <w:r w:rsidR="00B36082" w:rsidRPr="002426AC">
        <w:t xml:space="preserve">Another contribution </w:t>
      </w:r>
      <w:r w:rsidR="00B36082" w:rsidRPr="002426AC">
        <w:fldChar w:fldCharType="begin"/>
      </w:r>
      <w:r w:rsidR="00B36082" w:rsidRPr="002426AC">
        <w:instrText xml:space="preserve"> ADDIN ZOTERO_ITEM CSL_CITATION {"citationID":"jt3KM0bl","properties":{"formattedCitation":"(Campos-Vazquez et al., 2022)","plainCitation":"(Campos-Vazquez et al., 2022)","noteIndex":0},"citationItems":[{"id":1411,"uris":["http://zotero.org/groups/5379819/items/3FHMAUNX"],"itemData":{"id":1411,"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schema":"https://github.com/citation-style-language/schema/raw/master/csl-citation.json"} </w:instrText>
      </w:r>
      <w:r w:rsidR="00B36082" w:rsidRPr="002426AC">
        <w:fldChar w:fldCharType="separate"/>
      </w:r>
      <w:r w:rsidR="00B36082" w:rsidRPr="002426AC">
        <w:rPr>
          <w:noProof/>
        </w:rPr>
        <w:t>(Campos-Vazquez et al., 2022)</w:t>
      </w:r>
      <w:r w:rsidR="00B36082" w:rsidRPr="002426AC">
        <w:fldChar w:fldCharType="end"/>
      </w:r>
      <w:r w:rsidRPr="002426AC">
        <w:t>, applied a similar experimental treatment, by providing participants with objective information about the level of income inequality and social mobility in Mexico. However, altering individuals’ perception</w:t>
      </w:r>
      <w:r w:rsidR="00983B1E" w:rsidRPr="002426AC">
        <w:t>s</w:t>
      </w:r>
      <w:r w:rsidRPr="002426AC">
        <w:t xml:space="preserve"> of inequality did not provoke changes in their normative beliefs about income distribution, social mobility, and tax rates</w:t>
      </w:r>
      <w:r w:rsidR="00B36082" w:rsidRPr="002426AC">
        <w:t>.</w:t>
      </w:r>
      <w:r w:rsidRPr="002426AC">
        <w:t xml:space="preserve"> </w:t>
      </w:r>
    </w:p>
    <w:p w14:paraId="1F7D2F50" w14:textId="262ECC7D" w:rsidR="007E7B00" w:rsidRPr="00753F1A" w:rsidRDefault="00E10379" w:rsidP="007E7B00">
      <w:r>
        <w:t>In sum, a</w:t>
      </w:r>
      <w:r w:rsidR="00477962" w:rsidRPr="002426AC">
        <w:t xml:space="preserve">ttitudes toward inequality are a complex and multidimensional issue often studied </w:t>
      </w:r>
      <w:r>
        <w:t>with a reductionist approach</w:t>
      </w:r>
      <w:r w:rsidR="00207D43" w:rsidRPr="00207D43">
        <w:t xml:space="preserve">, with few attempts to link perceptions, beliefs, and judgments </w:t>
      </w:r>
      <w:r w:rsidR="00B6612C" w:rsidRPr="00B6612C">
        <w:t>concurrently</w:t>
      </w:r>
      <w:r w:rsidR="00B6612C">
        <w:t xml:space="preserve"> </w:t>
      </w:r>
      <w:r w:rsidR="00477962" w:rsidRPr="002426AC">
        <w:t xml:space="preserve">as detailed by Janmaat (2013). </w:t>
      </w:r>
      <w:r w:rsidR="00B6612C">
        <w:t>One</w:t>
      </w:r>
      <w:r w:rsidR="00477962" w:rsidRPr="002426AC">
        <w:t xml:space="preserve"> exception is Redmond et al. </w:t>
      </w:r>
      <w:r w:rsidR="009F2F44">
        <w:fldChar w:fldCharType="begin"/>
      </w:r>
      <w:r w:rsidR="009F2F44">
        <w:instrText xml:space="preserve"> ADDIN ZOTERO_ITEM CSL_CITATION {"citationID":"Jnn7VlMH","properties":{"formattedCitation":"(Redmond et al., 2002)","plainCitation":"(Redmond et al., 2002)","noteIndex":0},"citationItems":[{"id":1415,"uris":["http://zotero.org/groups/5379819/items/VAGMX89K"],"itemData":{"id":1415,"type":"report","number":"Working Paper No. 88.","publisher":"Florence: UNICEF Innocenti Research Centre.","title":"Attitudes to Inequality after Ten Years of Transition","author":[{"family":"Redmond","given":"Gerry"},{"family":"Schnepf","given":"Viola Schnepf"},{"family":"Suhrcke","given":"Marc"}],"issued":{"date-parts":[["2002"]]}}}],"schema":"https://github.com/citation-style-language/schema/raw/master/csl-citation.json"} </w:instrText>
      </w:r>
      <w:r w:rsidR="009F2F44">
        <w:fldChar w:fldCharType="separate"/>
      </w:r>
      <w:r w:rsidR="009F2F44">
        <w:rPr>
          <w:noProof/>
        </w:rPr>
        <w:t>(2002)</w:t>
      </w:r>
      <w:r w:rsidR="009F2F44">
        <w:fldChar w:fldCharType="end"/>
      </w:r>
      <w:r w:rsidR="00477962" w:rsidRPr="002426AC">
        <w:t xml:space="preserve">, who compared </w:t>
      </w:r>
      <w:r w:rsidR="00CF623D">
        <w:t xml:space="preserve">the </w:t>
      </w:r>
      <w:r w:rsidR="00867FF4" w:rsidRPr="002426AC">
        <w:t>attitudes of the inhabitants of Eastern and Western countries</w:t>
      </w:r>
      <w:r w:rsidR="00477962" w:rsidRPr="002426AC">
        <w:t xml:space="preserve">, finding more critical views on income redistribution in the East, attributed to a larger gap </w:t>
      </w:r>
      <w:r>
        <w:t xml:space="preserve">in </w:t>
      </w:r>
      <w:r w:rsidR="00477962" w:rsidRPr="002426AC">
        <w:t>perceptions and beliefs about inequality</w:t>
      </w:r>
      <w:r w:rsidR="00867FF4" w:rsidRPr="002426AC">
        <w:t>.</w:t>
      </w:r>
      <w:r w:rsidR="00DD4F27" w:rsidRPr="002426AC">
        <w:t xml:space="preserve"> However, this hypothesis was not statistically tested, calling into question the effectiveness of this assertion.</w:t>
      </w:r>
      <w:r w:rsidR="00867FF4" w:rsidRPr="002426AC">
        <w:t xml:space="preserve"> </w:t>
      </w:r>
      <w:r w:rsidR="009F6299" w:rsidRPr="002426AC">
        <w:t>Additionally,</w:t>
      </w:r>
      <w:r w:rsidR="00867FF4" w:rsidRPr="002426AC">
        <w:t xml:space="preserve"> García‐Sánchez et al. </w:t>
      </w:r>
      <w:r w:rsidR="004B7006">
        <w:fldChar w:fldCharType="begin"/>
      </w:r>
      <w:r w:rsidR="004B7006">
        <w:instrText xml:space="preserve"> ADDIN ZOTERO_ITEM CSL_CITATION {"citationID":"x5mmVBbE","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4B7006">
        <w:fldChar w:fldCharType="separate"/>
      </w:r>
      <w:r w:rsidR="004B7006" w:rsidRPr="004B7006">
        <w:rPr>
          <w:kern w:val="0"/>
          <w:lang w:val="en-GB"/>
        </w:rPr>
        <w:t>(2020)</w:t>
      </w:r>
      <w:r w:rsidR="004B7006">
        <w:fldChar w:fldCharType="end"/>
      </w:r>
      <w:r w:rsidR="00867FF4" w:rsidRPr="002426AC">
        <w:t xml:space="preserve"> </w:t>
      </w:r>
      <w:r>
        <w:t>showed</w:t>
      </w:r>
      <w:r w:rsidRPr="002426AC">
        <w:t xml:space="preserve"> </w:t>
      </w:r>
      <w:r w:rsidR="00867FF4" w:rsidRPr="002426AC">
        <w:t>that perceptions and beliefs about inequality are not straightforwardly linked to support for public redistribution, finding that those rejecting merit-based justifications for ine</w:t>
      </w:r>
      <w:r w:rsidR="00867FF4" w:rsidRPr="00867FF4">
        <w:t xml:space="preserve">quality show </w:t>
      </w:r>
      <w:r w:rsidR="00867FF4">
        <w:t>greater</w:t>
      </w:r>
      <w:r w:rsidR="00867FF4" w:rsidRPr="00867FF4">
        <w:t xml:space="preserve"> willingness to redistribute, unlike their counterparts. Nevertheless, a</w:t>
      </w:r>
      <w:r w:rsidR="00B1337E">
        <w:t xml:space="preserve"> significant </w:t>
      </w:r>
      <w:r w:rsidR="00867FF4" w:rsidRPr="00867FF4">
        <w:t xml:space="preserve">gap remains in </w:t>
      </w:r>
      <w:r>
        <w:t xml:space="preserve">the </w:t>
      </w:r>
      <w:r w:rsidR="00867FF4" w:rsidRPr="00867FF4">
        <w:t>literature regarding the internal structure of these attitudes. Franetovic and Bertero (2023)</w:t>
      </w:r>
      <w:r w:rsidR="009F6299">
        <w:t xml:space="preserve"> </w:t>
      </w:r>
      <w:r w:rsidR="009F6299" w:rsidRPr="009F6299">
        <w:t xml:space="preserve">recently </w:t>
      </w:r>
      <w:r w:rsidR="009F6299" w:rsidRPr="00867FF4">
        <w:t>made</w:t>
      </w:r>
      <w:r w:rsidR="00867FF4" w:rsidRPr="00867FF4">
        <w:t xml:space="preserve"> a </w:t>
      </w:r>
      <w:r w:rsidR="00B1337E" w:rsidRPr="00B1337E">
        <w:t xml:space="preserve">noteworthy </w:t>
      </w:r>
      <w:r w:rsidR="00867FF4" w:rsidRPr="00867FF4">
        <w:t>advance with their study on Chile,</w:t>
      </w:r>
      <w:r w:rsidR="00867FF4">
        <w:t xml:space="preserve"> </w:t>
      </w:r>
      <w:r w:rsidR="00867FF4" w:rsidRPr="00867FF4">
        <w:t>incorporating perceptions, beliefs, and judgments simultaneously through an attitude network approach. Their research reveals</w:t>
      </w:r>
      <w:r w:rsidR="00867FF4">
        <w:t xml:space="preserve"> that all people’s views on inequality, redistribution, taxation, and wages are part of a unique and interconnected network of attitudes, </w:t>
      </w:r>
      <w:r w:rsidR="00DF07FD" w:rsidRPr="00DF07FD">
        <w:t>and that individuals from lower socioeconomic status systematically present more multidimensional structures of understanding</w:t>
      </w:r>
      <w:r w:rsidR="00B1337E" w:rsidRPr="00B1337E">
        <w:t xml:space="preserve">. </w:t>
      </w:r>
      <w:r w:rsidR="00867FF4" w:rsidRPr="00867FF4">
        <w:t xml:space="preserve">We </w:t>
      </w:r>
      <w:r w:rsidR="00867FF4" w:rsidRPr="00867FF4">
        <w:lastRenderedPageBreak/>
        <w:t xml:space="preserve">seek to advance our understanding of attitudes toward inequality as a network, taking the United States as a case study, a country with </w:t>
      </w:r>
      <w:r w:rsidR="009F4219">
        <w:t xml:space="preserve">high economic inequality and </w:t>
      </w:r>
      <w:r w:rsidR="00867FF4" w:rsidRPr="00867FF4">
        <w:t xml:space="preserve">a long tradition in distributive justice </w:t>
      </w:r>
      <w:r w:rsidR="007857A8">
        <w:t>research</w:t>
      </w:r>
      <w:r w:rsidR="00867FF4" w:rsidRPr="00867FF4">
        <w:t>.</w:t>
      </w:r>
    </w:p>
    <w:p w14:paraId="3CBAD83E" w14:textId="6047FB8D" w:rsidR="00CF178C" w:rsidRPr="00753F1A" w:rsidRDefault="00CF178C" w:rsidP="001E7009">
      <w:pPr>
        <w:pStyle w:val="Heading3"/>
      </w:pPr>
      <w:r w:rsidRPr="00753F1A">
        <w:t xml:space="preserve">2.2 A network approach to attitudes </w:t>
      </w:r>
      <w:r w:rsidR="00E62E95" w:rsidRPr="00753F1A">
        <w:t>toward</w:t>
      </w:r>
      <w:r w:rsidRPr="00753F1A">
        <w:t xml:space="preserve"> inequality</w:t>
      </w:r>
    </w:p>
    <w:p w14:paraId="105A174C" w14:textId="07B548DD" w:rsidR="00F510BA" w:rsidRDefault="004C021B" w:rsidP="00A150A8">
      <w:r w:rsidRPr="00753F1A">
        <w:t xml:space="preserve">In the field of attitude research, the latent variable model has long been a cornerstone for understanding attitudes </w:t>
      </w:r>
      <w:r w:rsidR="00E62E95" w:rsidRPr="00753F1A">
        <w:t>toward</w:t>
      </w:r>
      <w:r w:rsidRPr="00753F1A">
        <w:t xml:space="preserve"> complex social issues like inequality. It posits</w:t>
      </w:r>
      <w:r w:rsidR="00A150A8" w:rsidRPr="00753F1A">
        <w:t xml:space="preserve"> attitudes are latent constructs</w:t>
      </w:r>
      <w:r w:rsidR="00334DBA" w:rsidRPr="00753F1A">
        <w:t xml:space="preserve"> </w:t>
      </w:r>
      <w:r w:rsidR="00287698" w:rsidRPr="00753F1A">
        <w:t>-unmeasurable</w:t>
      </w:r>
      <w:r w:rsidR="00A150A8" w:rsidRPr="00753F1A">
        <w:t xml:space="preserve"> properties or tendencies within a person</w:t>
      </w:r>
      <w:r w:rsidR="00287698" w:rsidRPr="00753F1A">
        <w:t xml:space="preserve">- </w:t>
      </w:r>
      <w:r w:rsidR="00A150A8" w:rsidRPr="00753F1A">
        <w:t>that manifest through observable behaviors, affective responses, and cognitions</w:t>
      </w:r>
      <w:r w:rsidR="00287698" w:rsidRPr="00753F1A">
        <w:t xml:space="preserve"> </w:t>
      </w:r>
      <w:r w:rsidR="00287698" w:rsidRPr="00753F1A">
        <w:fldChar w:fldCharType="begin"/>
      </w:r>
      <w:r w:rsidR="00287698" w:rsidRPr="00753F1A">
        <w:instrText xml:space="preserve"> ADDIN ZOTERO_ITEM CSL_CITATION {"citationID":"l6QJs9YA","properties":{"formattedCitation":"(Eagly &amp; Chaiken, 1993; Rosenberg, 1960)","plainCitation":"(Eagly &amp; Chaiken, 1993; Rosenberg, 1960)","noteIndex":0},"citationItems":[{"id":1416,"uris":["http://zotero.org/groups/5379819/items/HF5LHR4J"],"itemData":{"id":1416,"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id":1417,"uris":["http://zotero.org/groups/5379819/items/5ASG4AWP"],"itemData":{"id":1417,"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schema":"https://github.com/citation-style-language/schema/raw/master/csl-citation.json"} </w:instrText>
      </w:r>
      <w:r w:rsidR="00287698" w:rsidRPr="00753F1A">
        <w:fldChar w:fldCharType="separate"/>
      </w:r>
      <w:r w:rsidR="00287698" w:rsidRPr="00753F1A">
        <w:rPr>
          <w:noProof/>
        </w:rPr>
        <w:t>(Eagly &amp; Chaiken, 1993; Rosenberg, 1960)</w:t>
      </w:r>
      <w:r w:rsidR="00287698" w:rsidRPr="00753F1A">
        <w:fldChar w:fldCharType="end"/>
      </w:r>
      <w:r w:rsidR="00A150A8" w:rsidRPr="00753F1A">
        <w:t xml:space="preserve">. </w:t>
      </w:r>
      <w:r w:rsidR="00287698" w:rsidRPr="00753F1A">
        <w:t>Therefore</w:t>
      </w:r>
      <w:r w:rsidR="00A150A8" w:rsidRPr="00753F1A">
        <w:t xml:space="preserve">, responses to specific survey items are believed to be caused by </w:t>
      </w:r>
      <w:r w:rsidRPr="00753F1A">
        <w:t>the</w:t>
      </w:r>
      <w:r w:rsidR="00A150A8" w:rsidRPr="00753F1A">
        <w:t xml:space="preserve"> latent attitude</w:t>
      </w:r>
      <w:r w:rsidR="00024973" w:rsidRPr="00753F1A">
        <w:t xml:space="preserve"> </w:t>
      </w:r>
      <w:r w:rsidR="00024973" w:rsidRPr="00753F1A">
        <w:fldChar w:fldCharType="begin"/>
      </w:r>
      <w:r w:rsidR="00024973" w:rsidRPr="00753F1A">
        <w:instrText xml:space="preserve"> ADDIN ZOTERO_ITEM CSL_CITATION {"citationID":"WrnHeg3S","properties":{"formattedCitation":"(Bagozzi, 1981; Bagozzi &amp; Burnkrant, 1979)","plainCitation":"(Bagozzi, 1981; Bagozzi &amp; Burnkrant, 1979)","noteIndex":0},"citationItems":[{"id":1419,"uris":["http://zotero.org/groups/5379819/items/TXSLL2BQ"],"itemData":{"id":1419,"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id":1420,"uris":["http://zotero.org/groups/5379819/items/Z4Y9RKHU"],"itemData":{"id":1420,"type":"article-journal","container-title":"Journal of Personality and Social Psychology","DOI":"10.1037/0022-3514.37.6.913","ISSN":"1939-1315, 0022-3514","issue":"6","journalAbbreviation":"Journal of Personality and Social Psychology","language":"en","page":"913-929","source":"DOI.org (Crossref)","title":"Attitude organization and the attitude–behavior relationship.","volume":"37","author":[{"family":"Bagozzi","given":"Richard P."},{"family":"Burnkrant","given":"Robert E."}],"issued":{"date-parts":[["1979",6]]}}}],"schema":"https://github.com/citation-style-language/schema/raw/master/csl-citation.json"} </w:instrText>
      </w:r>
      <w:r w:rsidR="00024973" w:rsidRPr="00753F1A">
        <w:fldChar w:fldCharType="separate"/>
      </w:r>
      <w:r w:rsidR="00024973" w:rsidRPr="00753F1A">
        <w:rPr>
          <w:noProof/>
        </w:rPr>
        <w:t>(Bagozzi, 1981; Bagozzi &amp; Burnkrant, 1979)</w:t>
      </w:r>
      <w:r w:rsidR="00024973" w:rsidRPr="00753F1A">
        <w:fldChar w:fldCharType="end"/>
      </w:r>
      <w:r w:rsidR="00A150A8" w:rsidRPr="00753F1A">
        <w:t>.</w:t>
      </w:r>
      <w:r w:rsidRPr="00753F1A">
        <w:t xml:space="preserve"> Yet, this model faces criticism, especially its assumptions of local independence and exchangeability </w:t>
      </w:r>
      <w:r w:rsidR="00024973" w:rsidRPr="00753F1A">
        <w:fldChar w:fldCharType="begin"/>
      </w:r>
      <w:r w:rsidR="00024973" w:rsidRPr="00753F1A">
        <w:instrText xml:space="preserve"> ADDIN ZOTERO_ITEM CSL_CITATION {"citationID":"74sR64oV","properties":{"formattedCitation":"(Dalege et al., 2016, 2018; Fazio, 2007)","plainCitation":"(Dalege et al., 2016, 2018; Fazio, 2007)","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421,"uris":["http://zotero.org/groups/5379819/items/SKGJS2LR"],"itemData":{"id":1421,"type":"article-journal","container-title":"Social Cognition","DOI":"10.1521/soco.2007.25.5.603","ISSN":"0278-016X","issue":"5","journalAbbreviation":"Social Cognition","language":"en","page":"603-637","source":"DOI.org (Crossref)","title":"Attitudes as Object–Evaluation Associations of Varying Strength","volume":"25","author":[{"family":"Fazio","given":"Russell H."}],"issued":{"date-parts":[["2007",10]]}}}],"schema":"https://github.com/citation-style-language/schema/raw/master/csl-citation.json"} </w:instrText>
      </w:r>
      <w:r w:rsidR="00024973" w:rsidRPr="00753F1A">
        <w:fldChar w:fldCharType="separate"/>
      </w:r>
      <w:r w:rsidR="00024973" w:rsidRPr="00753F1A">
        <w:rPr>
          <w:noProof/>
        </w:rPr>
        <w:t>(Dalege et al., 2016, 2018; Fazio, 2007)</w:t>
      </w:r>
      <w:r w:rsidR="00024973" w:rsidRPr="00753F1A">
        <w:fldChar w:fldCharType="end"/>
      </w:r>
      <w:r w:rsidR="00A150A8" w:rsidRPr="00753F1A">
        <w:t xml:space="preserve">. </w:t>
      </w:r>
      <w:r w:rsidR="00334DBA" w:rsidRPr="00753F1A">
        <w:t>L</w:t>
      </w:r>
      <w:r w:rsidR="00A150A8" w:rsidRPr="00753F1A">
        <w:t>ocal independence suggests that once the latent attitude is accounted for, the observable indicators do not influence each other</w:t>
      </w:r>
      <w:r w:rsidR="00024973" w:rsidRPr="00753F1A">
        <w:t xml:space="preserve"> </w:t>
      </w:r>
      <w:r w:rsidR="00024973" w:rsidRPr="00753F1A">
        <w:fldChar w:fldCharType="begin"/>
      </w:r>
      <w:r w:rsidR="009C7A18" w:rsidRPr="00753F1A">
        <w:instrText xml:space="preserve"> ADDIN ZOTERO_ITEM CSL_CITATION {"citationID":"zahQMkx9","properties":{"formattedCitation":"(K. A. Bollen, 1989)","plainCitation":"(K. A. Bollen, 1989)","dontUpdate":true,"noteIndex":0},"citationItems":[{"id":1423,"uris":["http://zotero.org/groups/5379819/items/GD2TWTM9"],"itemData":{"id":1423,"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schema":"https://github.com/citation-style-language/schema/raw/master/csl-citation.json"} </w:instrText>
      </w:r>
      <w:r w:rsidR="00024973" w:rsidRPr="00753F1A">
        <w:fldChar w:fldCharType="separate"/>
      </w:r>
      <w:r w:rsidR="00715E5C" w:rsidRPr="00753F1A">
        <w:rPr>
          <w:noProof/>
        </w:rPr>
        <w:t>(Bollen, 1989)</w:t>
      </w:r>
      <w:r w:rsidR="00024973" w:rsidRPr="00753F1A">
        <w:fldChar w:fldCharType="end"/>
      </w:r>
      <w:r w:rsidR="00A150A8" w:rsidRPr="00753F1A">
        <w:t xml:space="preserve">. The </w:t>
      </w:r>
      <w:r w:rsidR="00334DBA" w:rsidRPr="00753F1A">
        <w:t xml:space="preserve">exchangeability </w:t>
      </w:r>
      <w:r w:rsidR="00A150A8" w:rsidRPr="00753F1A">
        <w:t xml:space="preserve">assumption </w:t>
      </w:r>
      <w:r w:rsidR="00334DBA" w:rsidRPr="00753F1A">
        <w:t>speculates that</w:t>
      </w:r>
      <w:r w:rsidR="00A150A8" w:rsidRPr="00753F1A">
        <w:t xml:space="preserve"> </w:t>
      </w:r>
      <w:r w:rsidR="00715E5C" w:rsidRPr="00753F1A">
        <w:t>increasing the number of</w:t>
      </w:r>
      <w:r w:rsidR="00A150A8" w:rsidRPr="00753F1A">
        <w:t xml:space="preserve"> </w:t>
      </w:r>
      <w:r w:rsidR="00BF5A86" w:rsidRPr="00753F1A">
        <w:t xml:space="preserve">measurement </w:t>
      </w:r>
      <w:r w:rsidR="00A150A8" w:rsidRPr="00753F1A">
        <w:t xml:space="preserve">items </w:t>
      </w:r>
      <w:r w:rsidR="00334DBA" w:rsidRPr="00753F1A">
        <w:t>of</w:t>
      </w:r>
      <w:r w:rsidR="00715E5C" w:rsidRPr="00753F1A">
        <w:t xml:space="preserve"> a construct</w:t>
      </w:r>
      <w:r w:rsidR="00A150A8" w:rsidRPr="00753F1A">
        <w:t xml:space="preserve"> merely </w:t>
      </w:r>
      <w:r w:rsidR="00334DBA" w:rsidRPr="00753F1A">
        <w:t>improves</w:t>
      </w:r>
      <w:r w:rsidR="00A150A8" w:rsidRPr="00753F1A">
        <w:t xml:space="preserve"> reliability</w:t>
      </w:r>
      <w:r w:rsidR="00715E5C" w:rsidRPr="00753F1A">
        <w:t>,</w:t>
      </w:r>
      <w:r w:rsidR="00A150A8" w:rsidRPr="00753F1A">
        <w:t xml:space="preserve"> without </w:t>
      </w:r>
      <w:r w:rsidR="00715E5C" w:rsidRPr="00753F1A">
        <w:t>providing</w:t>
      </w:r>
      <w:r w:rsidR="00A150A8" w:rsidRPr="00753F1A">
        <w:t xml:space="preserve"> new information</w:t>
      </w:r>
      <w:r w:rsidR="00715E5C" w:rsidRPr="00753F1A">
        <w:t xml:space="preserve"> </w:t>
      </w:r>
      <w:r w:rsidR="00715E5C" w:rsidRPr="00753F1A">
        <w:fldChar w:fldCharType="begin"/>
      </w:r>
      <w:r w:rsidR="009C7A18" w:rsidRPr="00753F1A">
        <w:instrText xml:space="preserve"> ADDIN ZOTERO_ITEM CSL_CITATION {"citationID":"mSdr895q","properties":{"formattedCitation":"(K. Bollen &amp; Lennox, 1991)","plainCitation":"(K. Bollen &amp; Lennox, 1991)","dontUpdate":true,"noteIndex":0},"citationItems":[{"id":1426,"uris":["http://zotero.org/groups/5379819/items/LAJ7RHAR"],"itemData":{"id":1426,"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schema":"https://github.com/citation-style-language/schema/raw/master/csl-citation.json"} </w:instrText>
      </w:r>
      <w:r w:rsidR="00715E5C" w:rsidRPr="00753F1A">
        <w:fldChar w:fldCharType="separate"/>
      </w:r>
      <w:r w:rsidR="00715E5C" w:rsidRPr="00753F1A">
        <w:rPr>
          <w:noProof/>
        </w:rPr>
        <w:t>(Bollen &amp; Lennox, 1991)</w:t>
      </w:r>
      <w:r w:rsidR="00715E5C" w:rsidRPr="00753F1A">
        <w:fldChar w:fldCharType="end"/>
      </w:r>
      <w:r w:rsidR="00A150A8" w:rsidRPr="00753F1A">
        <w:t xml:space="preserve">. </w:t>
      </w:r>
    </w:p>
    <w:p w14:paraId="74931E22" w14:textId="61025A27" w:rsidR="007E7B00" w:rsidRPr="00753F1A" w:rsidRDefault="00715E5C" w:rsidP="007E7B00">
      <w:r w:rsidRPr="00753F1A">
        <w:t>These</w:t>
      </w:r>
      <w:r w:rsidR="00A150A8" w:rsidRPr="00753F1A">
        <w:t xml:space="preserve"> assumption</w:t>
      </w:r>
      <w:r w:rsidRPr="00753F1A">
        <w:t>s</w:t>
      </w:r>
      <w:r w:rsidR="00A150A8" w:rsidRPr="00753F1A">
        <w:t xml:space="preserve"> </w:t>
      </w:r>
      <w:r w:rsidR="00334DBA" w:rsidRPr="00753F1A">
        <w:t>are challenged by the interconnected and dynamic nature of socio-political attitudes</w:t>
      </w:r>
      <w:r w:rsidR="00A150A8" w:rsidRPr="00753F1A">
        <w:t xml:space="preserve">, particularly concerning inequality. </w:t>
      </w:r>
      <w:r w:rsidR="00321D6C" w:rsidRPr="00753F1A">
        <w:t xml:space="preserve">Firstly, </w:t>
      </w:r>
      <w:r w:rsidRPr="00753F1A">
        <w:t>attitudes tapping different dimensions of social inequalities meaningfully interact. For example</w:t>
      </w:r>
      <w:r w:rsidR="00321D6C" w:rsidRPr="00753F1A">
        <w:t>, high</w:t>
      </w:r>
      <w:r w:rsidRPr="00753F1A">
        <w:t xml:space="preserve"> perceptions of economic inequalities </w:t>
      </w:r>
      <w:r w:rsidR="00321D6C" w:rsidRPr="00753F1A">
        <w:t>decrease</w:t>
      </w:r>
      <w:r w:rsidRPr="00753F1A">
        <w:t xml:space="preserve"> the perception </w:t>
      </w:r>
      <w:r w:rsidR="00321D6C" w:rsidRPr="00753F1A">
        <w:t xml:space="preserve">that economic differences are produced by individuals’ merit </w:t>
      </w:r>
      <w:r w:rsidR="00321D6C" w:rsidRPr="00753F1A">
        <w:fldChar w:fldCharType="begin"/>
      </w:r>
      <w:r w:rsidR="00321D6C" w:rsidRPr="00753F1A">
        <w:instrText xml:space="preserve"> ADDIN ZOTERO_ITEM CSL_CITATION {"citationID":"zyNzKARq","properties":{"formattedCitation":"(Kuhn, 2019)","plainCitation":"(Kuhn, 2019)","noteIndex":0},"citationItems":[{"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schema":"https://github.com/citation-style-language/schema/raw/master/csl-citation.json"} </w:instrText>
      </w:r>
      <w:r w:rsidR="00321D6C" w:rsidRPr="00753F1A">
        <w:fldChar w:fldCharType="separate"/>
      </w:r>
      <w:r w:rsidR="00321D6C" w:rsidRPr="00753F1A">
        <w:rPr>
          <w:noProof/>
        </w:rPr>
        <w:t>(Kuhn, 2019)</w:t>
      </w:r>
      <w:r w:rsidR="00321D6C" w:rsidRPr="00753F1A">
        <w:fldChar w:fldCharType="end"/>
      </w:r>
      <w:r w:rsidRPr="00753F1A">
        <w:t>, which contradicts the notion of local independence.</w:t>
      </w:r>
      <w:r w:rsidR="00321D6C" w:rsidRPr="00753F1A">
        <w:t xml:space="preserve"> Moreover, perceptions and beliefs about inequality co-occur in determining the individual levels of support for public redistribution </w:t>
      </w:r>
      <w:r w:rsidR="00321D6C" w:rsidRPr="00753F1A">
        <w:fldChar w:fldCharType="begin"/>
      </w:r>
      <w:r w:rsidR="00321D6C" w:rsidRPr="00753F1A">
        <w:instrText xml:space="preserve"> ADDIN ZOTERO_ITEM CSL_CITATION {"citationID":"mMH6LRji","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321D6C" w:rsidRPr="00753F1A">
        <w:fldChar w:fldCharType="separate"/>
      </w:r>
      <w:r w:rsidR="00321D6C" w:rsidRPr="00753F1A">
        <w:rPr>
          <w:kern w:val="0"/>
        </w:rPr>
        <w:t>(García‐Sánchez et al., 2020)</w:t>
      </w:r>
      <w:r w:rsidR="00321D6C" w:rsidRPr="00753F1A">
        <w:fldChar w:fldCharType="end"/>
      </w:r>
      <w:r w:rsidR="00321D6C" w:rsidRPr="00753F1A">
        <w:t xml:space="preserve">. </w:t>
      </w:r>
      <w:r w:rsidR="003C67BF" w:rsidRPr="00753F1A">
        <w:t xml:space="preserve">More broadly, theories of cognitive consistency </w:t>
      </w:r>
      <w:r w:rsidR="003C67BF" w:rsidRPr="00753F1A">
        <w:fldChar w:fldCharType="begin"/>
      </w:r>
      <w:r w:rsidR="003C67BF" w:rsidRPr="00753F1A">
        <w:instrText xml:space="preserve"> ADDIN ZOTERO_ITEM CSL_CITATION {"citationID":"6k5yj71b","properties":{"formattedCitation":"(Festinger, 1957; Heider, 1946)","plainCitation":"(Festinger, 1957; Heider, 1946)","noteIndex":0},"citationItems":[{"id":1425,"uris":["http://zotero.org/groups/5379819/items/F56L8BQ8"],"itemData":{"id":1425,"type":"book","abstract":"Cognitive dissonance can be seen as an antecedent condition which leads to activity oriented toward dissonance reduction just as hunger leads to activity oriented toward hunger reduction.  [This book] explores, in a wide variety of contexts, the consequences of the existence of cognitive dissonance and the attempts on the part of humans to reduce it. . . . This book explores contexts ranging from individual decision situations to mass phenomena. Since reduction of dissonance is a basic process in humans, it is not surprising that its manifestations may be observed in such a wide variety of contexts. (PsycINFO Database Record (c) 2016 APA, all rights reserved)","collection-title":"A theory of cognitive dissonance.","ISBN":"0-8047-0131-8","note":"page: xi, 291","number-of-pages":"xi, 291","publisher":"Stanford University Press","title":"A theory of cognitive dissonance.","author":[{"family":"Festinger","given":"Leon"}],"issued":{"date-parts":[["1957"]]}}},{"id":1424,"uris":["http://zotero.org/groups/5379819/items/J265B2N2"],"itemData":{"id":1424,"type":"article-journal","container-title":"The Journal of Psychology","DOI":"10.1080/00223980.1946.9917275","ISSN":"0022-3980, 1940-1019","issue":"1","journalAbbreviation":"The Journal of Psychology","language":"en","page":"107-112","source":"DOI.org (Crossref)","title":"Attitudes and Cognitive Organization","volume":"21","author":[{"family":"Heider","given":"Fritz"}],"issued":{"date-parts":[["1946",1]]}}}],"schema":"https://github.com/citation-style-language/schema/raw/master/csl-citation.json"} </w:instrText>
      </w:r>
      <w:r w:rsidR="003C67BF" w:rsidRPr="00753F1A">
        <w:fldChar w:fldCharType="separate"/>
      </w:r>
      <w:r w:rsidR="003C67BF" w:rsidRPr="00753F1A">
        <w:rPr>
          <w:noProof/>
        </w:rPr>
        <w:t>(Festinger, 1957; Heider, 1946)</w:t>
      </w:r>
      <w:r w:rsidR="003C67BF" w:rsidRPr="00753F1A">
        <w:fldChar w:fldCharType="end"/>
      </w:r>
      <w:r w:rsidR="003C67BF" w:rsidRPr="00753F1A">
        <w:t xml:space="preserve">, underline that attitudes are not expressed in isolation </w:t>
      </w:r>
      <w:r w:rsidR="00334DBA" w:rsidRPr="00753F1A">
        <w:t>as they are</w:t>
      </w:r>
      <w:r w:rsidR="003C67BF" w:rsidRPr="00753F1A">
        <w:t xml:space="preserve"> part of a broader, interdependent set of cognitions, which humans would desire to be </w:t>
      </w:r>
      <w:r w:rsidR="003643B6" w:rsidRPr="00753F1A">
        <w:rPr>
          <w:i/>
          <w:iCs/>
        </w:rPr>
        <w:t>coherent</w:t>
      </w:r>
      <w:r w:rsidR="003C67BF" w:rsidRPr="00753F1A">
        <w:t xml:space="preserve">. </w:t>
      </w:r>
      <w:r w:rsidR="00321D6C" w:rsidRPr="00753F1A">
        <w:t xml:space="preserve">Secondly, </w:t>
      </w:r>
      <w:r w:rsidR="00A150A8" w:rsidRPr="00753F1A">
        <w:t>individuals often harbor complex, and sometimes contradictory, beliefs and perceptions about inequality, thus challenging the exchangeability of survey items.</w:t>
      </w:r>
      <w:r w:rsidR="00321D6C" w:rsidRPr="00753F1A">
        <w:t xml:space="preserve"> </w:t>
      </w:r>
      <w:r w:rsidR="00334DBA" w:rsidRPr="00753F1A">
        <w:t>I</w:t>
      </w:r>
      <w:r w:rsidR="00094187" w:rsidRPr="00753F1A">
        <w:t xml:space="preserve">ndividuals often perceive inequality as caused by both </w:t>
      </w:r>
      <w:r w:rsidR="00E50427">
        <w:t>individualist</w:t>
      </w:r>
      <w:r w:rsidR="00094187" w:rsidRPr="00753F1A">
        <w:t xml:space="preserve"> and structuralist factors </w:t>
      </w:r>
      <w:r w:rsidR="00094187" w:rsidRPr="00753F1A">
        <w:fldChar w:fldCharType="begin"/>
      </w:r>
      <w:r w:rsidR="00094187" w:rsidRPr="00753F1A">
        <w:instrText xml:space="preserve"> ADDIN ZOTERO_ITEM CSL_CITATION {"citationID":"sTGDZ7ej","properties":{"formattedCitation":"(Kluegel &amp; Smith, 1981; Mijs, 2018)","plainCitation":"(Kluegel &amp; Smith, 1981; Mijs, 2018)","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094187" w:rsidRPr="00753F1A">
        <w:fldChar w:fldCharType="separate"/>
      </w:r>
      <w:r w:rsidR="00094187" w:rsidRPr="00753F1A">
        <w:rPr>
          <w:noProof/>
        </w:rPr>
        <w:t>(Kluegel &amp; Smith, 1981; Mijs, 2018)</w:t>
      </w:r>
      <w:r w:rsidR="00094187" w:rsidRPr="00753F1A">
        <w:fldChar w:fldCharType="end"/>
      </w:r>
      <w:r w:rsidR="00094187" w:rsidRPr="00753F1A">
        <w:t xml:space="preserve">, and </w:t>
      </w:r>
      <w:r w:rsidR="00A70791" w:rsidRPr="00753F1A">
        <w:t xml:space="preserve">perceptions of income and wage </w:t>
      </w:r>
      <w:r w:rsidR="00A70791" w:rsidRPr="00753F1A">
        <w:lastRenderedPageBreak/>
        <w:t xml:space="preserve">inequalities correlate poorly when measured with different research strategies </w:t>
      </w:r>
      <w:r w:rsidR="00A70791" w:rsidRPr="00753F1A">
        <w:fldChar w:fldCharType="begin"/>
      </w:r>
      <w:r w:rsidR="00A70791" w:rsidRPr="00753F1A">
        <w:instrText xml:space="preserve"> ADDIN ZOTERO_ITEM CSL_CITATION {"citationID":"UtRAXRH7","properties":{"formattedCitation":"(Chambers et al., 2014; Heiserman &amp; Simpson, 2021)","plainCitation":"(Chambers et al., 2014; Heiserman &amp; Simpson, 2021)","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00A70791" w:rsidRPr="00753F1A">
        <w:fldChar w:fldCharType="separate"/>
      </w:r>
      <w:r w:rsidR="00A70791" w:rsidRPr="00753F1A">
        <w:rPr>
          <w:noProof/>
        </w:rPr>
        <w:t>(Chambers et al., 2014; Heiserman &amp; Simpson, 2021)</w:t>
      </w:r>
      <w:r w:rsidR="00A70791" w:rsidRPr="00753F1A">
        <w:fldChar w:fldCharType="end"/>
      </w:r>
      <w:r w:rsidR="00A70791" w:rsidRPr="00753F1A">
        <w:t xml:space="preserve">. </w:t>
      </w:r>
      <w:r w:rsidR="00334DBA" w:rsidRPr="00753F1A">
        <w:t>Attitudes’ misalignment might</w:t>
      </w:r>
      <w:r w:rsidR="003C67BF" w:rsidRPr="00753F1A">
        <w:t xml:space="preserve"> </w:t>
      </w:r>
      <w:r w:rsidR="007857A8">
        <w:t>result from</w:t>
      </w:r>
      <w:r w:rsidR="003643B6" w:rsidRPr="00753F1A">
        <w:t xml:space="preserve"> an </w:t>
      </w:r>
      <w:r w:rsidR="003C67BF" w:rsidRPr="00753F1A">
        <w:t xml:space="preserve">underlying psychological process that </w:t>
      </w:r>
      <w:r w:rsidR="003643B6" w:rsidRPr="00753F1A">
        <w:t xml:space="preserve">opposes </w:t>
      </w:r>
      <w:r w:rsidR="003C67BF" w:rsidRPr="00753F1A">
        <w:t xml:space="preserve">the need for consistency. Indeed, </w:t>
      </w:r>
      <w:r w:rsidR="00D27D57" w:rsidRPr="00753F1A">
        <w:t xml:space="preserve">individuals are also motivated to build </w:t>
      </w:r>
      <w:r w:rsidR="00D27D57" w:rsidRPr="00753F1A">
        <w:rPr>
          <w:i/>
        </w:rPr>
        <w:t>accurate</w:t>
      </w:r>
      <w:r w:rsidR="00D27D57" w:rsidRPr="00753F1A">
        <w:t xml:space="preserve"> attitudes </w:t>
      </w:r>
      <w:r w:rsidR="00D27D57" w:rsidRPr="00753F1A">
        <w:fldChar w:fldCharType="begin"/>
      </w:r>
      <w:r w:rsidR="00D27D57" w:rsidRPr="00753F1A">
        <w:instrText xml:space="preserve"> ADDIN ZOTERO_ITEM CSL_CITATION {"citationID":"dmRagqSi","properties":{"formattedCitation":"(Chaiken et al., 1989)","plainCitation":"(Chaiken et al., 1989)","noteIndex":0},"citationItems":[{"id":1429,"uris":["http://zotero.org/groups/5379819/items/S9J3M4QY"],"itemData":{"id":1429,"type":"chapter","abstract":"heuristic-systematic model of how people assess the validity of persuasive messages  \"systematic\" processing is the more methodical, effort- and data-intensive, explicit mode  \"heuristic\" processing depends more on implicit rules and schemata, and requires less effort and cognitive capacity / cues include message length and source likability  describes what determines how extensively each mode is used / interactional and additive effects of concurrent use / sources of biased processing  expands the model from its initial accuracy motivation context to include effects of . . . the defense of current beliefs, and impression management / [model] applicable to . . . impression formation and social prediction (PsycInfo Database Record (c) 2022 APA, all rights reserved)","container-title":"Unintended thought.","event-place":"New York,  NY,  US","ISBN":"0-89862-379-0","page":"212-252","publisher":"The Guilford Press","publisher-place":"New York,  NY,  US","title":"Heuristic and systematic information processing within and beyond the persuasion context.","author":[{"family":"Chaiken","given":"Shelly"},{"family":"Liberman","given":"Akiva"},{"family":"Eagly","given":"Alice H."}],"issued":{"date-parts":[["1989"]]}}}],"schema":"https://github.com/citation-style-language/schema/raw/master/csl-citation.json"} </w:instrText>
      </w:r>
      <w:r w:rsidR="00D27D57" w:rsidRPr="00753F1A">
        <w:fldChar w:fldCharType="separate"/>
      </w:r>
      <w:r w:rsidR="00D27D57" w:rsidRPr="00753F1A">
        <w:rPr>
          <w:noProof/>
        </w:rPr>
        <w:t>(Chaiken et al., 1989)</w:t>
      </w:r>
      <w:r w:rsidR="00D27D57" w:rsidRPr="00753F1A">
        <w:fldChar w:fldCharType="end"/>
      </w:r>
      <w:r w:rsidR="00D27D57" w:rsidRPr="00753F1A">
        <w:t xml:space="preserve">, and this can lead them to express conflictual views on a public issue. </w:t>
      </w:r>
      <w:r w:rsidR="00A150A8" w:rsidRPr="00753F1A">
        <w:t>Therefore, a shift toward models that acknowledge the reciprocal influences and the cognitive and social dynamics at play is warranted</w:t>
      </w:r>
      <w:r w:rsidR="003643B6" w:rsidRPr="00753F1A">
        <w:t>.</w:t>
      </w:r>
    </w:p>
    <w:p w14:paraId="519AD140" w14:textId="4412BF8E" w:rsidR="002D19BE" w:rsidRPr="00753F1A" w:rsidRDefault="002D19BE" w:rsidP="002D19BE">
      <w:r w:rsidRPr="00753F1A">
        <w:t xml:space="preserve">The Causal Attitude Network </w:t>
      </w:r>
      <w:r w:rsidR="002E002E" w:rsidRPr="00753F1A">
        <w:t>[</w:t>
      </w:r>
      <w:r w:rsidRPr="00753F1A">
        <w:t>CAN</w:t>
      </w:r>
      <w:r w:rsidR="002E002E" w:rsidRPr="00753F1A">
        <w:t>]</w:t>
      </w:r>
      <w:r w:rsidRPr="00753F1A">
        <w:t xml:space="preserve"> model has been </w:t>
      </w:r>
      <w:r w:rsidR="003643B6" w:rsidRPr="00753F1A">
        <w:t xml:space="preserve">recently </w:t>
      </w:r>
      <w:r w:rsidRPr="00753F1A">
        <w:t>introduced as a</w:t>
      </w:r>
      <w:r w:rsidR="003643B6" w:rsidRPr="00753F1A">
        <w:t xml:space="preserve">n </w:t>
      </w:r>
      <w:r w:rsidRPr="00753F1A">
        <w:t>alternative to latent variable models</w:t>
      </w:r>
      <w:r w:rsidR="002E002E" w:rsidRPr="00753F1A">
        <w:t xml:space="preserve"> </w:t>
      </w:r>
      <w:r w:rsidR="002E002E" w:rsidRPr="00753F1A">
        <w:fldChar w:fldCharType="begin"/>
      </w:r>
      <w:r w:rsidR="002E002E" w:rsidRPr="00753F1A">
        <w:instrText xml:space="preserve"> ADDIN ZOTERO_ITEM CSL_CITATION {"citationID":"G2F3mbIo","properties":{"formattedCitation":"(Dalege et al., 2016, 2018, 2019)","plainCitation":"(Dalege et al., 2016, 2018, 2019)","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2E002E" w:rsidRPr="00753F1A">
        <w:fldChar w:fldCharType="separate"/>
      </w:r>
      <w:r w:rsidR="002E002E" w:rsidRPr="00753F1A">
        <w:rPr>
          <w:noProof/>
        </w:rPr>
        <w:t>(Dalege et al., 2016, 2018, 2019)</w:t>
      </w:r>
      <w:r w:rsidR="002E002E" w:rsidRPr="00753F1A">
        <w:fldChar w:fldCharType="end"/>
      </w:r>
      <w:r w:rsidRPr="00753F1A">
        <w:t xml:space="preserve">. Central to </w:t>
      </w:r>
      <w:r w:rsidR="003643B6" w:rsidRPr="00753F1A">
        <w:t>this approach</w:t>
      </w:r>
      <w:r w:rsidRPr="00753F1A">
        <w:t xml:space="preserve"> is the notion that the correlations observed between </w:t>
      </w:r>
      <w:r w:rsidR="003643B6" w:rsidRPr="00753F1A">
        <w:t>indicators of the same attitude</w:t>
      </w:r>
      <w:r w:rsidRPr="00753F1A">
        <w:t xml:space="preserve"> are not </w:t>
      </w:r>
      <w:r w:rsidR="003643B6" w:rsidRPr="00753F1A">
        <w:t>the</w:t>
      </w:r>
      <w:r w:rsidRPr="00753F1A">
        <w:t xml:space="preserve"> by-products of </w:t>
      </w:r>
      <w:r w:rsidR="003643B6" w:rsidRPr="00753F1A">
        <w:t>a</w:t>
      </w:r>
      <w:r w:rsidRPr="00753F1A">
        <w:t xml:space="preserve"> latent factor but are meaningful and indicative of the</w:t>
      </w:r>
      <w:r w:rsidR="003643B6" w:rsidRPr="00753F1A">
        <w:t>ir</w:t>
      </w:r>
      <w:r w:rsidRPr="00753F1A">
        <w:t xml:space="preserve"> </w:t>
      </w:r>
      <w:r w:rsidR="003643B6" w:rsidRPr="00753F1A">
        <w:t xml:space="preserve">direct </w:t>
      </w:r>
      <w:r w:rsidR="002E002E" w:rsidRPr="00753F1A">
        <w:t>influence</w:t>
      </w:r>
      <w:r w:rsidRPr="00753F1A">
        <w:t xml:space="preserve">. </w:t>
      </w:r>
      <w:r w:rsidR="002E002E" w:rsidRPr="00753F1A">
        <w:t xml:space="preserve">CAN models </w:t>
      </w:r>
      <w:r w:rsidR="003643B6" w:rsidRPr="00753F1A">
        <w:t>an</w:t>
      </w:r>
      <w:r w:rsidR="002E002E" w:rsidRPr="00753F1A">
        <w:t xml:space="preserve"> attitude as a network composed of the cognitive evaluations of the attitude object, and their causal associations. </w:t>
      </w:r>
      <w:r w:rsidR="003643B6" w:rsidRPr="00753F1A">
        <w:t>T</w:t>
      </w:r>
      <w:r w:rsidR="00CF5D9C" w:rsidRPr="00753F1A">
        <w:t>he limitations of the latent model discussed directly map into CAN’s assumption</w:t>
      </w:r>
      <w:r w:rsidR="003643B6" w:rsidRPr="00753F1A">
        <w:t>s</w:t>
      </w:r>
      <w:r w:rsidR="00CF5D9C" w:rsidRPr="00753F1A">
        <w:t xml:space="preserve">. </w:t>
      </w:r>
      <w:r w:rsidR="003643B6" w:rsidRPr="00753F1A">
        <w:t>This model</w:t>
      </w:r>
      <w:r w:rsidR="00D27D57" w:rsidRPr="00753F1A">
        <w:t xml:space="preserve"> </w:t>
      </w:r>
      <w:r w:rsidR="003643B6" w:rsidRPr="00753F1A">
        <w:t>specifies</w:t>
      </w:r>
      <w:r w:rsidR="00D27D57" w:rsidRPr="00753F1A">
        <w:t xml:space="preserve"> </w:t>
      </w:r>
      <w:r w:rsidR="00CF5D9C" w:rsidRPr="00753F1A">
        <w:t xml:space="preserve">cognitive consistency and </w:t>
      </w:r>
      <w:r w:rsidR="003643B6" w:rsidRPr="00753F1A">
        <w:t xml:space="preserve">the </w:t>
      </w:r>
      <w:r w:rsidR="00CF5D9C" w:rsidRPr="00753F1A">
        <w:t>need for accuracy</w:t>
      </w:r>
      <w:r w:rsidR="00D27D57" w:rsidRPr="00753F1A">
        <w:t xml:space="preserve"> as key mechanisms for attitude formation and dynamics. </w:t>
      </w:r>
      <w:r w:rsidR="003643B6" w:rsidRPr="00753F1A">
        <w:t>A</w:t>
      </w:r>
      <w:r w:rsidR="00D27D57" w:rsidRPr="00753F1A">
        <w:t xml:space="preserve">ttitudes are formed through incremental aggregation of different evaluations of the same attitude objects. For example, individuals may </w:t>
      </w:r>
      <w:r w:rsidR="00BB77DA" w:rsidRPr="00753F1A">
        <w:t xml:space="preserve">observe </w:t>
      </w:r>
      <w:r w:rsidR="00D27D57" w:rsidRPr="00753F1A">
        <w:t xml:space="preserve">the levels of </w:t>
      </w:r>
      <w:r w:rsidR="009028D1" w:rsidRPr="00753F1A">
        <w:t xml:space="preserve">income </w:t>
      </w:r>
      <w:r w:rsidR="00D27D57" w:rsidRPr="00753F1A">
        <w:t xml:space="preserve">inequality in their </w:t>
      </w:r>
      <w:proofErr w:type="gramStart"/>
      <w:r w:rsidR="00D27D57" w:rsidRPr="00753F1A">
        <w:t>country</w:t>
      </w:r>
      <w:r w:rsidR="00BB77DA" w:rsidRPr="00753F1A">
        <w:t>, and</w:t>
      </w:r>
      <w:proofErr w:type="gramEnd"/>
      <w:r w:rsidR="00BB77DA" w:rsidRPr="00753F1A">
        <w:t xml:space="preserve"> feel the need to judge them as fair or unfair (T</w:t>
      </w:r>
      <w:r w:rsidR="003643B6" w:rsidRPr="00753F1A">
        <w:t xml:space="preserve">ime </w:t>
      </w:r>
      <w:r w:rsidR="00BB77DA" w:rsidRPr="00753F1A">
        <w:t xml:space="preserve">1). </w:t>
      </w:r>
      <w:proofErr w:type="gramStart"/>
      <w:r w:rsidR="00BB77DA" w:rsidRPr="00753F1A">
        <w:t>Later on</w:t>
      </w:r>
      <w:proofErr w:type="gramEnd"/>
      <w:r w:rsidR="00BB77DA" w:rsidRPr="00753F1A">
        <w:t>, they could</w:t>
      </w:r>
      <w:r w:rsidR="00D27D57" w:rsidRPr="00753F1A">
        <w:t xml:space="preserve"> start</w:t>
      </w:r>
      <w:r w:rsidR="009028D1" w:rsidRPr="00753F1A">
        <w:t xml:space="preserve"> to</w:t>
      </w:r>
      <w:r w:rsidR="00D27D57" w:rsidRPr="00753F1A">
        <w:t xml:space="preserve"> </w:t>
      </w:r>
      <w:r w:rsidR="009028D1" w:rsidRPr="00753F1A">
        <w:t>associate</w:t>
      </w:r>
      <w:r w:rsidR="00D27D57" w:rsidRPr="00753F1A">
        <w:t xml:space="preserve"> this </w:t>
      </w:r>
      <w:r w:rsidR="003643B6" w:rsidRPr="00753F1A">
        <w:t>judgment</w:t>
      </w:r>
      <w:r w:rsidR="00BB77DA" w:rsidRPr="00753F1A">
        <w:t xml:space="preserve"> </w:t>
      </w:r>
      <w:r w:rsidR="00D27D57" w:rsidRPr="00753F1A">
        <w:t xml:space="preserve">with their belief </w:t>
      </w:r>
      <w:r w:rsidR="00BB77DA" w:rsidRPr="00753F1A">
        <w:t xml:space="preserve">that differences in income are high because </w:t>
      </w:r>
      <w:r w:rsidR="00BF0A24" w:rsidRPr="00753F1A">
        <w:t xml:space="preserve">men </w:t>
      </w:r>
      <w:r w:rsidR="009028D1" w:rsidRPr="00753F1A">
        <w:t>are</w:t>
      </w:r>
      <w:r w:rsidR="00BF0A24" w:rsidRPr="00753F1A">
        <w:t xml:space="preserve"> advantage</w:t>
      </w:r>
      <w:r w:rsidR="009028D1" w:rsidRPr="00753F1A">
        <w:t>d</w:t>
      </w:r>
      <w:r w:rsidR="00BF0A24" w:rsidRPr="00753F1A">
        <w:t xml:space="preserve"> in </w:t>
      </w:r>
      <w:r w:rsidR="00F800DA" w:rsidRPr="00753F1A">
        <w:t>a patriarchal</w:t>
      </w:r>
      <w:r w:rsidR="00BF0A24" w:rsidRPr="00753F1A">
        <w:t xml:space="preserve"> society </w:t>
      </w:r>
      <w:r w:rsidR="00BB77DA" w:rsidRPr="00753F1A">
        <w:t xml:space="preserve">(T2). Gradually, </w:t>
      </w:r>
      <w:r w:rsidR="009028D1" w:rsidRPr="00753F1A">
        <w:t>they</w:t>
      </w:r>
      <w:r w:rsidR="00BB77DA" w:rsidRPr="00753F1A">
        <w:t xml:space="preserve"> could associate a broader number of concepts to these two, for example by thinking that if inequality is very high, this is due to politicians’ uninterest in fighting social disparities (T3), and that if </w:t>
      </w:r>
      <w:r w:rsidR="00BF0A24" w:rsidRPr="00753F1A">
        <w:t xml:space="preserve">sex </w:t>
      </w:r>
      <w:r w:rsidR="00BB77DA" w:rsidRPr="00753F1A">
        <w:t xml:space="preserve">is important in determining personal success, other characteristics such as </w:t>
      </w:r>
      <w:r w:rsidR="00BF0A24" w:rsidRPr="00753F1A">
        <w:t xml:space="preserve">race (T4) and religion (T5) could be important as well. </w:t>
      </w:r>
      <w:r w:rsidR="00BB77DA" w:rsidRPr="00753F1A">
        <w:t xml:space="preserve">While doing so, individuals would feel the need to minimize cognitive inconsistency, hence assuming coherent stances on </w:t>
      </w:r>
      <w:r w:rsidR="009028D1" w:rsidRPr="00753F1A">
        <w:t>indicators of subjective</w:t>
      </w:r>
      <w:r w:rsidR="00BB77DA" w:rsidRPr="00753F1A">
        <w:t xml:space="preserve"> inequality </w:t>
      </w:r>
      <w:r w:rsidR="00BB77DA" w:rsidRPr="00753F1A">
        <w:fldChar w:fldCharType="begin"/>
      </w:r>
      <w:r w:rsidR="00BB77DA" w:rsidRPr="00753F1A">
        <w:instrText xml:space="preserve"> ADDIN ZOTERO_ITEM CSL_CITATION {"citationID":"ZhYUrbCy","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B77DA" w:rsidRPr="00753F1A">
        <w:fldChar w:fldCharType="separate"/>
      </w:r>
      <w:r w:rsidR="00BB77DA" w:rsidRPr="00753F1A">
        <w:rPr>
          <w:noProof/>
        </w:rPr>
        <w:t>(Dalege et al., 2016)</w:t>
      </w:r>
      <w:r w:rsidR="00BB77DA" w:rsidRPr="00753F1A">
        <w:fldChar w:fldCharType="end"/>
      </w:r>
      <w:r w:rsidR="00BB77DA" w:rsidRPr="00753F1A">
        <w:t>.</w:t>
      </w:r>
      <w:r w:rsidR="00BF0A24" w:rsidRPr="00753F1A">
        <w:t xml:space="preserve"> </w:t>
      </w:r>
      <w:r w:rsidR="009028D1" w:rsidRPr="00753F1A">
        <w:t xml:space="preserve">Yet, an attitude network can also show misaligned evaluations, as individuals would have to balance the need for consistency with that for accuracy. For example, individuals might think that inequality is high and that this is due to the gender pay gap; </w:t>
      </w:r>
      <w:proofErr w:type="gramStart"/>
      <w:r w:rsidR="009028D1" w:rsidRPr="00753F1A">
        <w:t>yet,</w:t>
      </w:r>
      <w:proofErr w:type="gramEnd"/>
      <w:r w:rsidR="009028D1" w:rsidRPr="00753F1A">
        <w:t xml:space="preserve"> they could think personal race and religion are irrelevant in the inequality equation. </w:t>
      </w:r>
      <w:r w:rsidR="00BF0A24" w:rsidRPr="00753F1A">
        <w:t>This process generate</w:t>
      </w:r>
      <w:r w:rsidR="0084455D" w:rsidRPr="00753F1A">
        <w:t>s</w:t>
      </w:r>
      <w:r w:rsidR="00BF0A24" w:rsidRPr="00753F1A">
        <w:t xml:space="preserve"> two distinct patterns. First, an expansion of the attitud</w:t>
      </w:r>
      <w:r w:rsidR="00BC14B5" w:rsidRPr="00753F1A">
        <w:t>e</w:t>
      </w:r>
      <w:r w:rsidR="00BF0A24" w:rsidRPr="00753F1A">
        <w:t xml:space="preserve"> network </w:t>
      </w:r>
      <w:r w:rsidR="007857A8">
        <w:lastRenderedPageBreak/>
        <w:t>involves</w:t>
      </w:r>
      <w:r w:rsidR="007857A8" w:rsidRPr="00753F1A">
        <w:t xml:space="preserve"> </w:t>
      </w:r>
      <w:r w:rsidR="00BF0A24" w:rsidRPr="00753F1A">
        <w:t xml:space="preserve">network nodes differently. Similar to what has been observed for preferential attachment </w:t>
      </w:r>
      <w:r w:rsidR="00BF0A24" w:rsidRPr="00753F1A">
        <w:fldChar w:fldCharType="begin"/>
      </w:r>
      <w:r w:rsidR="00BF0A24" w:rsidRPr="00753F1A">
        <w:instrText xml:space="preserve"> ADDIN ZOTERO_ITEM CSL_CITATION {"citationID":"oLi7GVZ0","properties":{"formattedCitation":"(Barab\\uc0\\u225{}si &amp; Albert, 1999; Dalege et al., 2016)","plainCitation":"(Barabási &amp; Albert, 1999; Dalege et al., 2016)","noteIndex":0},"citationItems":[{"id":1430,"uris":["http://zotero.org/groups/5379819/items/AEHTJMWB"],"itemData":{"id":143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F0A24" w:rsidRPr="00753F1A">
        <w:fldChar w:fldCharType="separate"/>
      </w:r>
      <w:r w:rsidR="00BF0A24" w:rsidRPr="00753F1A">
        <w:rPr>
          <w:kern w:val="0"/>
        </w:rPr>
        <w:t>(Barabási &amp; Albert, 1999; Dalege et al., 2016)</w:t>
      </w:r>
      <w:r w:rsidR="00BF0A24" w:rsidRPr="00753F1A">
        <w:fldChar w:fldCharType="end"/>
      </w:r>
      <w:r w:rsidR="00BF0A24" w:rsidRPr="00753F1A">
        <w:t xml:space="preserve">, attitude components that already have strong associations with other nodes will have the highest likelihood of developing connections with newer perceptions, beliefs, and judgments about inequality </w:t>
      </w:r>
      <w:r w:rsidR="00BF0A24" w:rsidRPr="00753F1A">
        <w:fldChar w:fldCharType="begin"/>
      </w:r>
      <w:r w:rsidR="00BF0A24" w:rsidRPr="00753F1A">
        <w:instrText xml:space="preserve"> ADDIN ZOTERO_ITEM CSL_CITATION {"citationID":"uhrPbcPo","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BF0A24" w:rsidRPr="00753F1A">
        <w:fldChar w:fldCharType="separate"/>
      </w:r>
      <w:r w:rsidR="00BF0A24" w:rsidRPr="00753F1A">
        <w:rPr>
          <w:noProof/>
        </w:rPr>
        <w:t>(Dalege et al., 2018)</w:t>
      </w:r>
      <w:r w:rsidR="00BF0A24" w:rsidRPr="00753F1A">
        <w:fldChar w:fldCharType="end"/>
      </w:r>
      <w:r w:rsidR="00BF0A24" w:rsidRPr="00753F1A">
        <w:t xml:space="preserve">. </w:t>
      </w:r>
      <w:r w:rsidR="0084455D" w:rsidRPr="00753F1A">
        <w:t>Therefore, indicators differ in centrality</w:t>
      </w:r>
      <w:r w:rsidR="00BF0A24" w:rsidRPr="00753F1A">
        <w:t xml:space="preserve">. </w:t>
      </w:r>
      <w:r w:rsidR="00BC14B5" w:rsidRPr="00753F1A">
        <w:t xml:space="preserve">Secondly, misaligned </w:t>
      </w:r>
      <w:r w:rsidR="0084455D" w:rsidRPr="00753F1A">
        <w:t xml:space="preserve">and aligned </w:t>
      </w:r>
      <w:r w:rsidR="00BC14B5" w:rsidRPr="00753F1A">
        <w:t>evaluations</w:t>
      </w:r>
      <w:r w:rsidR="0084455D" w:rsidRPr="00753F1A">
        <w:t xml:space="preserve"> must be organized to co-exist without psychological distress</w:t>
      </w:r>
      <w:r w:rsidR="00BC14B5" w:rsidRPr="00753F1A">
        <w:t xml:space="preserve">. Attitude networks are proposed to show high clustering to organize </w:t>
      </w:r>
      <w:r w:rsidR="0084455D" w:rsidRPr="00753F1A">
        <w:t>coherent</w:t>
      </w:r>
      <w:r w:rsidR="00BC14B5" w:rsidRPr="00753F1A">
        <w:t xml:space="preserve"> evaluations in the same network substructure, and </w:t>
      </w:r>
      <w:r w:rsidR="0084455D" w:rsidRPr="00753F1A">
        <w:t>mismatching</w:t>
      </w:r>
      <w:r w:rsidR="00BC14B5" w:rsidRPr="00753F1A">
        <w:t xml:space="preserve"> ones in different network areas </w:t>
      </w:r>
      <w:r w:rsidR="00BC14B5" w:rsidRPr="00753F1A">
        <w:fldChar w:fldCharType="begin"/>
      </w:r>
      <w:r w:rsidR="00BC14B5" w:rsidRPr="00753F1A">
        <w:instrText xml:space="preserve"> ADDIN ZOTERO_ITEM CSL_CITATION {"citationID":"zOdyF1I0","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BC14B5" w:rsidRPr="00753F1A">
        <w:fldChar w:fldCharType="separate"/>
      </w:r>
      <w:r w:rsidR="00BC14B5" w:rsidRPr="00753F1A">
        <w:rPr>
          <w:noProof/>
        </w:rPr>
        <w:t>(Dalege et al., 2019)</w:t>
      </w:r>
      <w:r w:rsidR="00BC14B5" w:rsidRPr="00753F1A">
        <w:fldChar w:fldCharType="end"/>
      </w:r>
      <w:r w:rsidR="0084455D" w:rsidRPr="00753F1A">
        <w:t>.</w:t>
      </w:r>
    </w:p>
    <w:p w14:paraId="532391CC" w14:textId="27C9A64D" w:rsidR="00CF623D" w:rsidRDefault="002E002E" w:rsidP="002D19BE">
      <w:r w:rsidRPr="00753F1A">
        <w:t xml:space="preserve">An application of the CAN model is valid when it features </w:t>
      </w:r>
      <w:r w:rsidR="0084455D" w:rsidRPr="00753F1A">
        <w:t xml:space="preserve">measures of </w:t>
      </w:r>
      <w:r w:rsidRPr="00753F1A">
        <w:t>all dimensions of the construct</w:t>
      </w:r>
      <w:r w:rsidR="00F800DA" w:rsidRPr="00753F1A">
        <w:t xml:space="preserve"> </w:t>
      </w:r>
      <w:r w:rsidR="00F800DA" w:rsidRPr="00753F1A">
        <w:fldChar w:fldCharType="begin"/>
      </w:r>
      <w:r w:rsidR="009C7A18" w:rsidRPr="00753F1A">
        <w:instrText xml:space="preserve"> ADDIN ZOTERO_ITEM CSL_CITATION {"citationID":"dUzIGxdi","properties":{"formattedCitation":"(Dalege et al., 2016; Dalege, Borsboom, Harreveld, Waldorp, et al., 2017; Dalege et al., 2019)","plainCitation":"(Dalege et al., 2016; Dalege, Borsboom, Harreveld, Waldorp, et al., 2017; Dalege et al., 2019)","noteIndex":0},"citationItems":[{"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F800DA" w:rsidRPr="00753F1A">
        <w:fldChar w:fldCharType="separate"/>
      </w:r>
      <w:r w:rsidR="009C7A18" w:rsidRPr="00753F1A">
        <w:rPr>
          <w:noProof/>
        </w:rPr>
        <w:t>(Dalege et al., 2016; Dalege, Borsboom, Harreveld, Waldorp, et al., 2017; Dalege et al., 2019)</w:t>
      </w:r>
      <w:r w:rsidR="00F800DA" w:rsidRPr="00753F1A">
        <w:fldChar w:fldCharType="end"/>
      </w:r>
      <w:r w:rsidRPr="00753F1A">
        <w:t xml:space="preserve">. Hence, its application to attitudes toward inequality would require studying perceptions, judgments, and beliefs about inequality. </w:t>
      </w:r>
      <w:r w:rsidR="00CF5D9C" w:rsidRPr="00753F1A">
        <w:t xml:space="preserve">Yet, limiting the analysis to inequality </w:t>
      </w:r>
      <w:r w:rsidR="0084455D" w:rsidRPr="00753F1A">
        <w:t>is</w:t>
      </w:r>
      <w:r w:rsidR="00CF5D9C" w:rsidRPr="00753F1A">
        <w:t xml:space="preserve"> reductive, as other attitude objects such as taxation and redistribution are evaluated interdependently </w:t>
      </w:r>
      <w:r w:rsidR="00C30E96" w:rsidRPr="00753F1A">
        <w:fldChar w:fldCharType="begin"/>
      </w:r>
      <w:r w:rsidR="009C7A18" w:rsidRPr="00753F1A">
        <w:instrText xml:space="preserve"> ADDIN ZOTERO_ITEM CSL_CITATION {"citationID":"70xd2w7F","properties":{"formattedCitation":"(Trump, 2023; Volscho &amp; Kelly, 2012)","plainCitation":"(Trump, 2023; Volscho &amp; Kelly, 2012)","dontUpdate":true,"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C30E96" w:rsidRPr="00753F1A">
        <w:fldChar w:fldCharType="separate"/>
      </w:r>
      <w:r w:rsidR="00C30E96" w:rsidRPr="00753F1A">
        <w:rPr>
          <w:noProof/>
        </w:rPr>
        <w:t>(e.g.: Trump, 2023; Volscho &amp; Kelly, 2012)</w:t>
      </w:r>
      <w:r w:rsidR="00C30E96" w:rsidRPr="00753F1A">
        <w:fldChar w:fldCharType="end"/>
      </w:r>
      <w:r w:rsidR="00CF5D9C" w:rsidRPr="00753F1A">
        <w:t xml:space="preserve">. </w:t>
      </w:r>
      <w:r w:rsidR="00C30E96" w:rsidRPr="00753F1A">
        <w:t xml:space="preserve">Therefore, this article builds on the CAN model but </w:t>
      </w:r>
      <w:r w:rsidR="0084455D" w:rsidRPr="00753F1A">
        <w:t>necessitates</w:t>
      </w:r>
      <w:r w:rsidR="00C30E96" w:rsidRPr="00753F1A">
        <w:t xml:space="preserve"> a wider theoretical approach. Rather than examining how multiple </w:t>
      </w:r>
      <w:r w:rsidR="0084455D" w:rsidRPr="00753F1A">
        <w:t>evaluations of</w:t>
      </w:r>
      <w:r w:rsidR="00C30E96" w:rsidRPr="00753F1A">
        <w:t xml:space="preserve"> the same attitude objects interact to form an attitude network, this paper explores how perceptions, beliefs, and judgments about inequality, redistribution, taxation</w:t>
      </w:r>
      <w:r w:rsidR="00BA1720" w:rsidRPr="00753F1A">
        <w:t xml:space="preserve">, and </w:t>
      </w:r>
      <w:r w:rsidR="004B6A10">
        <w:t>wages</w:t>
      </w:r>
      <w:r w:rsidR="00C30E96" w:rsidRPr="00753F1A">
        <w:t xml:space="preserve"> coalesce in a belief system. </w:t>
      </w:r>
      <w:r w:rsidR="002D19BE" w:rsidRPr="00753F1A">
        <w:t xml:space="preserve">Belief systems are configurations of ideas and attitudes </w:t>
      </w:r>
      <w:r w:rsidR="00C30E96" w:rsidRPr="00753F1A">
        <w:t xml:space="preserve">that are bound together by cognitive </w:t>
      </w:r>
      <w:r w:rsidR="0084455D" w:rsidRPr="00753F1A">
        <w:t>and</w:t>
      </w:r>
      <w:r w:rsidR="006E53B4" w:rsidRPr="00753F1A">
        <w:t xml:space="preserve"> social </w:t>
      </w:r>
      <w:r w:rsidR="00C30E96" w:rsidRPr="00753F1A">
        <w:t>constraint</w:t>
      </w:r>
      <w:r w:rsidR="006E53B4" w:rsidRPr="00753F1A">
        <w:t>s</w:t>
      </w:r>
      <w:r w:rsidR="0084455D" w:rsidRPr="00753F1A">
        <w:t xml:space="preserve"> </w:t>
      </w:r>
      <w:r w:rsidR="0084455D" w:rsidRPr="00753F1A">
        <w:fldChar w:fldCharType="begin"/>
      </w:r>
      <w:r w:rsidR="0084455D" w:rsidRPr="00753F1A">
        <w:instrText xml:space="preserve"> ADDIN ZOTERO_ITEM CSL_CITATION {"citationID":"hGBEIQA7","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4455D" w:rsidRPr="00753F1A">
        <w:fldChar w:fldCharType="separate"/>
      </w:r>
      <w:r w:rsidR="0084455D" w:rsidRPr="00753F1A">
        <w:rPr>
          <w:noProof/>
        </w:rPr>
        <w:t>(Converse, 2006)</w:t>
      </w:r>
      <w:r w:rsidR="0084455D" w:rsidRPr="00753F1A">
        <w:fldChar w:fldCharType="end"/>
      </w:r>
      <w:r w:rsidR="002D19BE" w:rsidRPr="00753F1A">
        <w:t xml:space="preserve">. The concept of a belief system </w:t>
      </w:r>
      <w:r w:rsidR="00C30E96" w:rsidRPr="00753F1A">
        <w:t xml:space="preserve">scales up the reasoning underlying the CAN model, </w:t>
      </w:r>
      <w:r w:rsidR="002D19BE" w:rsidRPr="00753F1A">
        <w:t>suggest</w:t>
      </w:r>
      <w:r w:rsidR="00C30E96" w:rsidRPr="00753F1A">
        <w:t>ing</w:t>
      </w:r>
      <w:r w:rsidR="002D19BE" w:rsidRPr="00753F1A">
        <w:t xml:space="preserve"> that attitudes are not </w:t>
      </w:r>
      <w:r w:rsidR="00C30E96" w:rsidRPr="00753F1A">
        <w:t xml:space="preserve">held in isolation. </w:t>
      </w:r>
      <w:r w:rsidR="0084455D" w:rsidRPr="00753F1A">
        <w:t xml:space="preserve">To back his theory, </w:t>
      </w:r>
      <w:r w:rsidR="006E53B4" w:rsidRPr="00753F1A">
        <w:t xml:space="preserve">Converse </w:t>
      </w:r>
      <w:r w:rsidR="004D67D1" w:rsidRPr="00753F1A">
        <w:t>computed pairwise correlations between</w:t>
      </w:r>
      <w:r w:rsidR="006E53B4" w:rsidRPr="00753F1A">
        <w:t xml:space="preserve"> a wide set of Northern American political attitudes, showing that people often hold inconsistent attitudes, </w:t>
      </w:r>
      <w:r w:rsidR="0084455D" w:rsidRPr="00753F1A">
        <w:t>unless they are highly interested in politics</w:t>
      </w:r>
      <w:r w:rsidR="006E53B4" w:rsidRPr="00753F1A">
        <w:t xml:space="preserve">. </w:t>
      </w:r>
      <w:r w:rsidR="0084455D" w:rsidRPr="00753F1A">
        <w:t>R</w:t>
      </w:r>
      <w:r w:rsidR="004D67D1" w:rsidRPr="00753F1A">
        <w:t xml:space="preserve">ecent contributions have refined the theory and methodologies </w:t>
      </w:r>
      <w:r w:rsidR="0084455D" w:rsidRPr="00753F1A">
        <w:t>proposed by Converse</w:t>
      </w:r>
      <w:r w:rsidR="004D67D1" w:rsidRPr="00753F1A">
        <w:t xml:space="preserve">. On the one hand, </w:t>
      </w:r>
      <w:r w:rsidR="0084455D" w:rsidRPr="00753F1A">
        <w:t>the</w:t>
      </w:r>
      <w:r w:rsidR="004D67D1" w:rsidRPr="00753F1A">
        <w:t xml:space="preserve"> theory</w:t>
      </w:r>
      <w:r w:rsidR="0084455D" w:rsidRPr="00753F1A">
        <w:t xml:space="preserve"> </w:t>
      </w:r>
      <w:r w:rsidR="004D67D1" w:rsidRPr="00753F1A">
        <w:t xml:space="preserve">was formalized </w:t>
      </w:r>
      <w:r w:rsidR="00ED21E2" w:rsidRPr="00753F1A">
        <w:t xml:space="preserve">to </w:t>
      </w:r>
      <w:r w:rsidR="00573F6A">
        <w:t>account for</w:t>
      </w:r>
      <w:r w:rsidR="00F510BA">
        <w:t xml:space="preserve"> </w:t>
      </w:r>
      <w:r w:rsidR="00ED21E2" w:rsidRPr="00753F1A">
        <w:t xml:space="preserve">network dynamics. Belief systems are defined as networks of attitudes exerting causal influence on each other, while being subject to the influence of external social phenomena, such as political communication and peer </w:t>
      </w:r>
      <w:r w:rsidR="00F57F39" w:rsidRPr="00753F1A">
        <w:t>pressure</w:t>
      </w:r>
      <w:r w:rsidR="00ED21E2" w:rsidRPr="00753F1A">
        <w:t xml:space="preserve"> </w:t>
      </w:r>
      <w:r w:rsidR="00ED21E2" w:rsidRPr="00753F1A">
        <w:fldChar w:fldCharType="begin"/>
      </w:r>
      <w:r w:rsidR="00ED21E2" w:rsidRPr="00753F1A">
        <w:instrText xml:space="preserve"> ADDIN ZOTERO_ITEM CSL_CITATION {"citationID":"NHJ9HfdY","properties":{"formattedCitation":"(Brandt &amp; Sleegers, 2021)","plainCitation":"(Brandt &amp; Sleegers, 2021)","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sidR="00ED21E2" w:rsidRPr="00753F1A">
        <w:fldChar w:fldCharType="separate"/>
      </w:r>
      <w:r w:rsidR="00ED21E2" w:rsidRPr="00753F1A">
        <w:rPr>
          <w:noProof/>
        </w:rPr>
        <w:t>(Brandt &amp; Sleegers, 2021)</w:t>
      </w:r>
      <w:r w:rsidR="00ED21E2" w:rsidRPr="00753F1A">
        <w:fldChar w:fldCharType="end"/>
      </w:r>
      <w:r w:rsidR="00ED21E2" w:rsidRPr="00753F1A">
        <w:t xml:space="preserve">. </w:t>
      </w:r>
      <w:r w:rsidR="00F57F39" w:rsidRPr="00753F1A">
        <w:t>S</w:t>
      </w:r>
      <w:r w:rsidR="00ED21E2" w:rsidRPr="00753F1A">
        <w:t xml:space="preserve">cholars </w:t>
      </w:r>
      <w:r w:rsidR="00CF623D">
        <w:lastRenderedPageBreak/>
        <w:t>have shown</w:t>
      </w:r>
      <w:r w:rsidR="00ED21E2" w:rsidRPr="00753F1A">
        <w:t xml:space="preserve"> that </w:t>
      </w:r>
      <w:r w:rsidR="00F57F39" w:rsidRPr="00753F1A">
        <w:t>this</w:t>
      </w:r>
      <w:r w:rsidR="00ED21E2" w:rsidRPr="00753F1A">
        <w:t xml:space="preserve"> theory </w:t>
      </w:r>
      <w:r w:rsidR="00573F6A">
        <w:t>can</w:t>
      </w:r>
      <w:r w:rsidR="00573F6A" w:rsidRPr="00753F1A">
        <w:t xml:space="preserve"> </w:t>
      </w:r>
      <w:r w:rsidR="00ED21E2" w:rsidRPr="00753F1A">
        <w:t xml:space="preserve">predict the magnitude and location of attitude change in a belief system </w:t>
      </w:r>
      <w:r w:rsidR="00ED21E2" w:rsidRPr="00753F1A">
        <w:fldChar w:fldCharType="begin"/>
      </w:r>
      <w:r w:rsidR="00ED21E2" w:rsidRPr="00753F1A">
        <w:instrText xml:space="preserve"> ADDIN ZOTERO_ITEM CSL_CITATION {"citationID":"JXpcqrde","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ED21E2" w:rsidRPr="00753F1A">
        <w:fldChar w:fldCharType="separate"/>
      </w:r>
      <w:r w:rsidR="00ED21E2" w:rsidRPr="00753F1A">
        <w:rPr>
          <w:noProof/>
        </w:rPr>
        <w:t>(Turner-Zwinkels &amp; Brandt, 2022)</w:t>
      </w:r>
      <w:r w:rsidR="00ED21E2" w:rsidRPr="00753F1A">
        <w:fldChar w:fldCharType="end"/>
      </w:r>
      <w:r w:rsidR="00ED21E2" w:rsidRPr="00753F1A">
        <w:t>.</w:t>
      </w:r>
    </w:p>
    <w:p w14:paraId="33661865" w14:textId="5D925DC1" w:rsidR="006808BE" w:rsidRPr="00753F1A" w:rsidRDefault="004D67D1" w:rsidP="002D19BE">
      <w:r w:rsidRPr="00753F1A">
        <w:t xml:space="preserve">On the other hand, scholars have started to adopt network models in which edges are indicative of plain </w:t>
      </w:r>
      <w:r w:rsidRPr="00753F1A">
        <w:fldChar w:fldCharType="begin"/>
      </w:r>
      <w:r w:rsidRPr="00753F1A">
        <w:instrText xml:space="preserve"> ADDIN ZOTERO_ITEM CSL_CITATION {"citationID":"lt0RF1U2","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Pr="00753F1A">
        <w:fldChar w:fldCharType="separate"/>
      </w:r>
      <w:r w:rsidRPr="00753F1A">
        <w:rPr>
          <w:noProof/>
        </w:rPr>
        <w:t>(Boutyline &amp; Vaisey, 2017)</w:t>
      </w:r>
      <w:r w:rsidRPr="00753F1A">
        <w:fldChar w:fldCharType="end"/>
      </w:r>
      <w:r w:rsidRPr="00753F1A">
        <w:t xml:space="preserve"> or partial correlations </w:t>
      </w:r>
      <w:r w:rsidRPr="00753F1A">
        <w:fldChar w:fldCharType="begin"/>
      </w:r>
      <w:r w:rsidRPr="00753F1A">
        <w:instrText xml:space="preserve"> ADDIN ZOTERO_ITEM CSL_CITATION {"citationID":"vhBtwjkI","properties":{"formattedCitation":"(Brandt et al., 2019)","plainCitation":"(Brandt et al., 2019)","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Pr="00753F1A">
        <w:fldChar w:fldCharType="separate"/>
      </w:r>
      <w:r w:rsidRPr="00753F1A">
        <w:rPr>
          <w:noProof/>
        </w:rPr>
        <w:t>(Brandt et al., 2019)</w:t>
      </w:r>
      <w:r w:rsidRPr="00753F1A">
        <w:fldChar w:fldCharType="end"/>
      </w:r>
      <w:r w:rsidRPr="00753F1A">
        <w:t xml:space="preserve"> between attitudes measured with survey data. Both options converge in demonstrating that political belief systems are b</w:t>
      </w:r>
      <w:r w:rsidR="006E53B4" w:rsidRPr="00753F1A">
        <w:t xml:space="preserve">uilt around political identities and </w:t>
      </w:r>
      <w:r w:rsidRPr="00753F1A">
        <w:t xml:space="preserve">show that their structure </w:t>
      </w:r>
      <w:r w:rsidR="00F57F39" w:rsidRPr="00753F1A">
        <w:t>is influenced by</w:t>
      </w:r>
      <w:r w:rsidR="006E53B4" w:rsidRPr="00753F1A">
        <w:t xml:space="preserve"> </w:t>
      </w:r>
      <w:r w:rsidR="00F57F39" w:rsidRPr="00753F1A">
        <w:t>educational</w:t>
      </w:r>
      <w:r w:rsidRPr="00753F1A">
        <w:t xml:space="preserve"> </w:t>
      </w:r>
      <w:r w:rsidR="006E53B4" w:rsidRPr="00753F1A">
        <w:t>and political interest</w:t>
      </w:r>
      <w:r w:rsidR="00F57F39" w:rsidRPr="00753F1A">
        <w:t xml:space="preserve"> levels</w:t>
      </w:r>
      <w:r w:rsidR="006E53B4" w:rsidRPr="00753F1A">
        <w:t xml:space="preserve">. </w:t>
      </w:r>
      <w:r w:rsidR="00F57F39" w:rsidRPr="00753F1A">
        <w:t>However</w:t>
      </w:r>
      <w:r w:rsidR="00ED21E2" w:rsidRPr="00753F1A">
        <w:t xml:space="preserve">, </w:t>
      </w:r>
      <w:r w:rsidR="008E17C3" w:rsidRPr="00753F1A">
        <w:t xml:space="preserve">methodological studies have shown that although nodes are </w:t>
      </w:r>
      <w:r w:rsidR="00F57F39" w:rsidRPr="00753F1A">
        <w:t>theorized</w:t>
      </w:r>
      <w:r w:rsidR="008E17C3" w:rsidRPr="00753F1A">
        <w:t xml:space="preserve"> to interact causally, the standard estimation techniques are not able to isolate individual-level causality flows.  Indeed, the great majority of scholars operating in this field tend to fit network models to cross-sectional attitudinal data. Depending on the network estimation strategies, the edges of this model represent the raw </w:t>
      </w:r>
      <w:r w:rsidR="008E17C3" w:rsidRPr="00753F1A">
        <w:fldChar w:fldCharType="begin"/>
      </w:r>
      <w:r w:rsidR="008E17C3" w:rsidRPr="00753F1A">
        <w:instrText xml:space="preserve"> ADDIN ZOTERO_ITEM CSL_CITATION {"citationID":"79NHF3Pi","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008E17C3" w:rsidRPr="00753F1A">
        <w:fldChar w:fldCharType="separate"/>
      </w:r>
      <w:r w:rsidR="008E17C3" w:rsidRPr="00753F1A">
        <w:rPr>
          <w:noProof/>
        </w:rPr>
        <w:t>(Boutyline &amp; Vaisey, 2017)</w:t>
      </w:r>
      <w:r w:rsidR="008E17C3" w:rsidRPr="00753F1A">
        <w:fldChar w:fldCharType="end"/>
      </w:r>
      <w:r w:rsidR="008E17C3" w:rsidRPr="00753F1A">
        <w:t xml:space="preserve">, or the unique variance </w:t>
      </w:r>
      <w:r w:rsidR="008E17C3" w:rsidRPr="00753F1A">
        <w:fldChar w:fldCharType="begin"/>
      </w:r>
      <w:r w:rsidR="008E17C3" w:rsidRPr="00753F1A">
        <w:instrText xml:space="preserve"> ADDIN ZOTERO_ITEM CSL_CITATION {"citationID":"zODzjjcO","properties":{"formattedCitation":"(Brandt et al., 2019; Dalege et al., 2016)","plainCitation":"(Brandt et al., 2019; Dalege et al., 2016)","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8E17C3" w:rsidRPr="00753F1A">
        <w:fldChar w:fldCharType="separate"/>
      </w:r>
      <w:r w:rsidR="008E17C3" w:rsidRPr="00753F1A">
        <w:rPr>
          <w:noProof/>
        </w:rPr>
        <w:t>(Brandt et al., 2019; Dalege et al., 2016)</w:t>
      </w:r>
      <w:r w:rsidR="008E17C3" w:rsidRPr="00753F1A">
        <w:fldChar w:fldCharType="end"/>
      </w:r>
      <w:r w:rsidR="008E17C3" w:rsidRPr="00753F1A">
        <w:t xml:space="preserve"> shared between each item pair. Yet, cross-sectional network estimation only gives insights into the between-person structure of a belief system </w:t>
      </w:r>
      <w:r w:rsidR="008E17C3" w:rsidRPr="00753F1A">
        <w:fldChar w:fldCharType="begin"/>
      </w:r>
      <w:r w:rsidR="008E17C3" w:rsidRPr="00753F1A">
        <w:instrText xml:space="preserve"> ADDIN ZOTERO_ITEM CSL_CITATION {"citationID":"kv9uZbU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8E17C3" w:rsidRPr="00753F1A">
        <w:fldChar w:fldCharType="separate"/>
      </w:r>
      <w:r w:rsidR="008E17C3" w:rsidRPr="00753F1A">
        <w:rPr>
          <w:noProof/>
        </w:rPr>
        <w:t>(Brandt &amp; Morgan, 2022)</w:t>
      </w:r>
      <w:r w:rsidR="008E17C3" w:rsidRPr="00753F1A">
        <w:fldChar w:fldCharType="end"/>
      </w:r>
      <w:r w:rsidR="008E17C3" w:rsidRPr="00753F1A">
        <w:t xml:space="preserve">. Practically, this means that these studies </w:t>
      </w:r>
      <w:r w:rsidR="00F57F39" w:rsidRPr="00753F1A">
        <w:t>estimate</w:t>
      </w:r>
      <w:r w:rsidR="008E17C3" w:rsidRPr="00753F1A">
        <w:t xml:space="preserve"> a single network model, whose parameters represent the average values found in the sample. Thus, when addressed with this approach, belief systems are societal rather than individual-level constructs </w:t>
      </w:r>
      <w:r w:rsidR="008E17C3" w:rsidRPr="00753F1A">
        <w:fldChar w:fldCharType="begin"/>
      </w:r>
      <w:r w:rsidR="008E17C3" w:rsidRPr="00753F1A">
        <w:instrText xml:space="preserve"> ADDIN ZOTERO_ITEM CSL_CITATION {"citationID":"OnbvNyYl","properties":{"formattedCitation":"(Martin, 2000)","plainCitation":"(Martin, 2000)","noteIndex":0},"citationItems":[{"id":1083,"uris":["http://zotero.org/users/10425122/items/7GS686V5"],"itemData":{"id":1083,"type":"article-journal","container-title":"Poetics","DOI":"10.1016/S0304-422X(00)00010-3","ISSN":"0304422X","issue":"1","journalAbbreviation":"Poetics","language":"en","page":"5-20","source":"DOI.org (Crossref)","title":"The relation of aggregate statistics on beliefs to culture and cognition","volume":"28","author":[{"family":"Martin","given":"John Levi"}],"issued":{"date-parts":[["2000",10]]}}}],"schema":"https://github.com/citation-style-language/schema/raw/master/csl-citation.json"} </w:instrText>
      </w:r>
      <w:r w:rsidR="008E17C3" w:rsidRPr="00753F1A">
        <w:fldChar w:fldCharType="separate"/>
      </w:r>
      <w:r w:rsidR="008E17C3" w:rsidRPr="00753F1A">
        <w:rPr>
          <w:noProof/>
        </w:rPr>
        <w:t>(Martin, 2000)</w:t>
      </w:r>
      <w:r w:rsidR="008E17C3" w:rsidRPr="00753F1A">
        <w:fldChar w:fldCharType="end"/>
      </w:r>
      <w:r w:rsidR="008E17C3" w:rsidRPr="00753F1A">
        <w:t xml:space="preserve">. </w:t>
      </w:r>
      <w:r w:rsidR="00F57F39" w:rsidRPr="00753F1A">
        <w:t>Finally, t</w:t>
      </w:r>
      <w:r w:rsidR="008E17C3" w:rsidRPr="00753F1A">
        <w:t xml:space="preserve">he </w:t>
      </w:r>
      <w:r w:rsidR="00F82B67" w:rsidRPr="00753F1A">
        <w:t>theoretical argument</w:t>
      </w:r>
      <w:r w:rsidR="008E17C3" w:rsidRPr="00753F1A">
        <w:t xml:space="preserve"> </w:t>
      </w:r>
      <w:r w:rsidR="00F82B67" w:rsidRPr="00753F1A">
        <w:t xml:space="preserve">that attitudes causally interact -which is admittedly evident in the acronym of the CAN model- </w:t>
      </w:r>
      <w:r w:rsidR="00F57F39" w:rsidRPr="00753F1A">
        <w:t>can</w:t>
      </w:r>
      <w:r w:rsidR="00F82B67" w:rsidRPr="00753F1A">
        <w:t xml:space="preserve"> not be </w:t>
      </w:r>
      <w:r w:rsidR="00F800DA" w:rsidRPr="00753F1A">
        <w:t>extended to</w:t>
      </w:r>
      <w:r w:rsidR="00F82B67" w:rsidRPr="00753F1A">
        <w:t xml:space="preserve"> the </w:t>
      </w:r>
      <w:r w:rsidR="00F800DA" w:rsidRPr="00753F1A">
        <w:t xml:space="preserve">interpretation of findings produced by </w:t>
      </w:r>
      <w:r w:rsidR="00F82B67" w:rsidRPr="00753F1A">
        <w:t xml:space="preserve">empirical work applying network models to cross-sectional data. Indeed, </w:t>
      </w:r>
      <w:r w:rsidR="00F57F39" w:rsidRPr="00753F1A">
        <w:t>this estimation strategy</w:t>
      </w:r>
      <w:r w:rsidR="00F800DA" w:rsidRPr="00753F1A">
        <w:t xml:space="preserve"> </w:t>
      </w:r>
      <w:r w:rsidR="00F82B67" w:rsidRPr="00753F1A">
        <w:t>output</w:t>
      </w:r>
      <w:r w:rsidR="00F800DA" w:rsidRPr="00753F1A">
        <w:t>s an</w:t>
      </w:r>
      <w:r w:rsidR="00F82B67" w:rsidRPr="00753F1A">
        <w:t xml:space="preserve"> undirected network </w:t>
      </w:r>
      <w:r w:rsidR="00F57F39" w:rsidRPr="00753F1A">
        <w:t>where item associations are symmetrical</w:t>
      </w:r>
      <w:r w:rsidR="00F82B67" w:rsidRPr="00753F1A">
        <w:t xml:space="preserve">, thus being inadequate to </w:t>
      </w:r>
      <w:r w:rsidR="00F800DA" w:rsidRPr="00753F1A">
        <w:t>model</w:t>
      </w:r>
      <w:r w:rsidR="00F82B67" w:rsidRPr="00753F1A">
        <w:t xml:space="preserve"> causality </w:t>
      </w:r>
      <w:r w:rsidR="00F82B67" w:rsidRPr="00753F1A">
        <w:fldChar w:fldCharType="begin"/>
      </w:r>
      <w:r w:rsidR="00F82B67" w:rsidRPr="00753F1A">
        <w:instrText xml:space="preserve"> ADDIN ZOTERO_ITEM CSL_CITATION {"citationID":"q7BQOMb5","properties":{"formattedCitation":"(Neal et al., 2022)","plainCitation":"(Neal et al., 2022)","noteIndex":0},"citationItems":[{"id":1432,"uris":["http://zotero.org/groups/5379819/items/JCXU9LHF"],"itemData":{"id":1432,"type":"article-journal","container-title":"Nature Reviews Methods Primers","DOI":"10.1038/s43586-022-00177-9","ISSN":"2662-8449","issue":"1","journalAbbreviation":"Nat Rev Methods Primers","language":"en","page":"90","source":"DOI.org (Crossref)","title":"Critiques of network analysis of multivariate data in psychological science","volume":"2","author":[{"family":"Neal","given":"Zachary P."},{"family":"Forbes","given":"Miriam K."},{"family":"Neal","given":"Jennifer Watling"},{"family":"Brusco","given":"Michael J."},{"family":"Krueger","given":"Robert"},{"family":"Markon","given":"Kristian"},{"family":"Steinley","given":"Douglas"},{"family":"Wasserman","given":"Stanley"},{"family":"Wright","given":"Aiden G. C."}],"issued":{"date-parts":[["2022",11,8]]}}}],"schema":"https://github.com/citation-style-language/schema/raw/master/csl-citation.json"} </w:instrText>
      </w:r>
      <w:r w:rsidR="00F82B67" w:rsidRPr="00753F1A">
        <w:fldChar w:fldCharType="separate"/>
      </w:r>
      <w:r w:rsidR="00F82B67" w:rsidRPr="00753F1A">
        <w:rPr>
          <w:noProof/>
        </w:rPr>
        <w:t>(Neal et al., 2022)</w:t>
      </w:r>
      <w:r w:rsidR="00F82B67" w:rsidRPr="00753F1A">
        <w:fldChar w:fldCharType="end"/>
      </w:r>
      <w:r w:rsidR="00F82B67" w:rsidRPr="00753F1A">
        <w:t>.</w:t>
      </w:r>
    </w:p>
    <w:p w14:paraId="64927009" w14:textId="13289576" w:rsidR="007E7B00" w:rsidRPr="00753F1A" w:rsidRDefault="00BE4F34" w:rsidP="001E7009">
      <w:pPr>
        <w:pStyle w:val="Heading3"/>
      </w:pPr>
      <w:r w:rsidRPr="00753F1A">
        <w:t>2.3 Research hypotheses</w:t>
      </w:r>
    </w:p>
    <w:p w14:paraId="72B648B4" w14:textId="3621279C" w:rsidR="00BC14B5" w:rsidRPr="00753F1A" w:rsidRDefault="0028488B" w:rsidP="00822482">
      <w:pPr>
        <w:rPr>
          <w:highlight w:val="green"/>
        </w:rPr>
      </w:pPr>
      <w:r w:rsidRPr="00753F1A">
        <w:t xml:space="preserve">This section reviews empirical applications of network approaches to public attitudes and motivates research hypotheses. Attitudes </w:t>
      </w:r>
      <w:r w:rsidR="00A72E2D" w:rsidRPr="00753F1A">
        <w:t>are envisioned</w:t>
      </w:r>
      <w:r w:rsidRPr="00753F1A">
        <w:t xml:space="preserve"> as networks of evaluations of attitude objects. During their formation, some nodes </w:t>
      </w:r>
      <w:r w:rsidR="00A72E2D" w:rsidRPr="00753F1A">
        <w:t>accumulate</w:t>
      </w:r>
      <w:r w:rsidRPr="00753F1A">
        <w:t xml:space="preserve"> more connections</w:t>
      </w:r>
      <w:r w:rsidR="00C55595" w:rsidRPr="00753F1A">
        <w:t>,</w:t>
      </w:r>
      <w:r w:rsidRPr="00753F1A">
        <w:t xml:space="preserve"> bridging between different areas of the network </w:t>
      </w:r>
      <w:r w:rsidR="00C55595" w:rsidRPr="00753F1A">
        <w:t xml:space="preserve">and </w:t>
      </w:r>
      <w:r w:rsidRPr="00753F1A">
        <w:t>increasing its connectivity.</w:t>
      </w:r>
      <w:r w:rsidR="00A72E2D" w:rsidRPr="00753F1A">
        <w:t xml:space="preserve"> N</w:t>
      </w:r>
      <w:r w:rsidRPr="00753F1A">
        <w:t>etwork</w:t>
      </w:r>
      <w:r w:rsidR="00C55595" w:rsidRPr="00753F1A">
        <w:t>s of attitudes</w:t>
      </w:r>
      <w:r w:rsidRPr="00753F1A">
        <w:t xml:space="preserve"> are </w:t>
      </w:r>
      <w:r w:rsidR="00C55595" w:rsidRPr="00753F1A">
        <w:t>clustered</w:t>
      </w:r>
      <w:r w:rsidRPr="00753F1A">
        <w:t xml:space="preserve">, </w:t>
      </w:r>
      <w:r w:rsidR="00A72E2D" w:rsidRPr="00753F1A">
        <w:t>to reconcile the need for both accuracy and consistency, resembling small-world networks</w:t>
      </w:r>
      <w:r w:rsidRPr="00753F1A">
        <w:t xml:space="preserve"> </w:t>
      </w:r>
      <w:r w:rsidRPr="00753F1A">
        <w:fldChar w:fldCharType="begin"/>
      </w:r>
      <w:r w:rsidRPr="00753F1A">
        <w:instrText xml:space="preserve"> ADDIN ZOTERO_ITEM CSL_CITATION {"citationID":"ZsdFdmZL","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Pr="00753F1A">
        <w:fldChar w:fldCharType="separate"/>
      </w:r>
      <w:r w:rsidRPr="00753F1A">
        <w:rPr>
          <w:noProof/>
        </w:rPr>
        <w:t>(Watts &amp; Strogatz, 1998)</w:t>
      </w:r>
      <w:r w:rsidRPr="00753F1A">
        <w:fldChar w:fldCharType="end"/>
      </w:r>
      <w:r w:rsidRPr="00753F1A">
        <w:t xml:space="preserve">. </w:t>
      </w:r>
      <w:r w:rsidR="00A72E2D" w:rsidRPr="00753F1A">
        <w:t xml:space="preserve">Studies have validated the small-world properties in various contexts, such as </w:t>
      </w:r>
      <w:r w:rsidRPr="00753F1A">
        <w:t>attitude</w:t>
      </w:r>
      <w:r w:rsidR="0097755A" w:rsidRPr="00753F1A">
        <w:t>s</w:t>
      </w:r>
      <w:r w:rsidRPr="00753F1A">
        <w:t xml:space="preserve"> </w:t>
      </w:r>
      <w:r w:rsidR="00E62E95" w:rsidRPr="00753F1A">
        <w:t>toward</w:t>
      </w:r>
      <w:r w:rsidRPr="00753F1A">
        <w:t xml:space="preserve"> political </w:t>
      </w:r>
      <w:r w:rsidRPr="00753F1A">
        <w:lastRenderedPageBreak/>
        <w:t xml:space="preserve">candidates </w:t>
      </w:r>
      <w:r w:rsidR="0097755A" w:rsidRPr="00753F1A">
        <w:fldChar w:fldCharType="begin"/>
      </w:r>
      <w:r w:rsidR="0097755A" w:rsidRPr="00753F1A">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Pr="00753F1A">
        <w:t xml:space="preserve"> post-national citizenship identities</w:t>
      </w:r>
      <w:r w:rsidR="0097755A" w:rsidRPr="00753F1A">
        <w:t xml:space="preserve"> </w:t>
      </w:r>
      <w:r w:rsidR="0097755A" w:rsidRPr="00753F1A">
        <w:fldChar w:fldCharType="begin"/>
      </w:r>
      <w:r w:rsidR="0097755A" w:rsidRPr="00753F1A">
        <w:instrText xml:space="preserve"> ADDIN ZOTERO_ITEM CSL_CITATION {"citationID":"ucYnQMhz","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Pr="00753F1A">
        <w:t>, job satisfaction</w:t>
      </w:r>
      <w:r w:rsidR="0097755A" w:rsidRPr="00753F1A">
        <w:t xml:space="preserve"> </w:t>
      </w:r>
      <w:r w:rsidR="0097755A" w:rsidRPr="00753F1A">
        <w:fldChar w:fldCharType="begin"/>
      </w:r>
      <w:r w:rsidR="0097755A" w:rsidRPr="00753F1A">
        <w:instrText xml:space="preserve"> ADDIN ZOTERO_ITEM CSL_CITATION {"citationID":"ibuEUhrA","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Pr="00753F1A">
        <w:t>, bio-based plastic</w:t>
      </w:r>
      <w:r w:rsidR="0097755A" w:rsidRPr="00753F1A">
        <w:t xml:space="preserve"> </w:t>
      </w:r>
      <w:r w:rsidR="0097755A" w:rsidRPr="00753F1A">
        <w:fldChar w:fldCharType="begin"/>
      </w:r>
      <w:r w:rsidR="0097755A" w:rsidRPr="00753F1A">
        <w:instrText xml:space="preserve"> ADDIN ZOTERO_ITEM CSL_CITATION {"citationID":"7hgLh8g1","properties":{"formattedCitation":"(Zwicker et al., 2020)","plainCitation":"(Zwicker et al., 2020)","noteIndex":0},"citationItems":[{"id":1290,"uris":["http://zotero.org/groups/5379819/items/9CRJWQ7M"],"itemData":{"id":1290,"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and of political values </w:t>
      </w:r>
      <w:r w:rsidR="0097755A" w:rsidRPr="00753F1A">
        <w:fldChar w:fldCharType="begin"/>
      </w:r>
      <w:r w:rsidR="0097755A" w:rsidRPr="00753F1A">
        <w:instrText xml:space="preserve"> ADDIN ZOTERO_ITEM CSL_CITATION {"citationID":"P0NEObJD","properties":{"formattedCitation":"(Turner-Zwinkels et al., 2020)","plainCitation":"(Turner-Zwinkels et al., 2020)","noteIndex":0},"citationItems":[{"id":1241,"uris":["http://zotero.org/groups/5373452/items/JE2FSQWM"],"itemData":{"id":1241,"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Pr="00753F1A">
        <w:t xml:space="preserve">. </w:t>
      </w:r>
      <w:r w:rsidR="0097755A" w:rsidRPr="00753F1A">
        <w:t xml:space="preserve">More relevantly, a recent contribution has investigated the belief system encompassing attitudes </w:t>
      </w:r>
      <w:r w:rsidR="00E62E95" w:rsidRPr="00753F1A">
        <w:t>toward</w:t>
      </w:r>
      <w:r w:rsidR="0097755A" w:rsidRPr="00753F1A">
        <w:t xml:space="preserve"> inequality, redistribution, taxation</w:t>
      </w:r>
      <w:r w:rsidR="00C75C0B" w:rsidRPr="00753F1A">
        <w:t xml:space="preserve">, and </w:t>
      </w:r>
      <w:r w:rsidR="004B6A10">
        <w:t>wages</w:t>
      </w:r>
      <w:r w:rsidR="0097755A" w:rsidRPr="00753F1A">
        <w:t xml:space="preserve"> in a drastically unequal context such as Chile </w:t>
      </w:r>
      <w:r w:rsidR="0097755A" w:rsidRPr="00753F1A">
        <w:fldChar w:fldCharType="begin"/>
      </w:r>
      <w:r w:rsidR="0097755A" w:rsidRPr="00753F1A">
        <w:instrText xml:space="preserve"> ADDIN ZOTERO_ITEM CSL_CITATION {"citationID":"ENtLUWT7","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Results confirm evaluations of these phenomena are organized in a single network of attitudes, which </w:t>
      </w:r>
      <w:r w:rsidR="00A72E2D" w:rsidRPr="00753F1A">
        <w:t xml:space="preserve">has a </w:t>
      </w:r>
      <w:r w:rsidR="0097755A" w:rsidRPr="00753F1A">
        <w:t xml:space="preserve">small-world structure. Thus, this article investigates whether perceptions, </w:t>
      </w:r>
      <w:r w:rsidR="00C75C0B" w:rsidRPr="00753F1A">
        <w:t xml:space="preserve">beliefs, </w:t>
      </w:r>
      <w:r w:rsidR="0097755A" w:rsidRPr="00753F1A">
        <w:t xml:space="preserve">and judgments </w:t>
      </w:r>
      <w:r w:rsidR="00A72E2D" w:rsidRPr="00753F1A">
        <w:t xml:space="preserve">on these topics </w:t>
      </w:r>
      <w:r w:rsidR="0097755A" w:rsidRPr="00753F1A">
        <w:t>are reunited in a belief system in the U.S., and hypothesizes:</w:t>
      </w:r>
    </w:p>
    <w:p w14:paraId="79047EEF" w14:textId="30F96969" w:rsidR="0097755A" w:rsidRPr="00753F1A" w:rsidRDefault="00822482" w:rsidP="00822482">
      <w:r w:rsidRPr="00EA6C09">
        <w:rPr>
          <w:i/>
          <w:iCs/>
        </w:rPr>
        <w:t xml:space="preserve">H1: </w:t>
      </w:r>
      <w:r w:rsidR="009D495C" w:rsidRPr="00EA6C09">
        <w:rPr>
          <w:i/>
          <w:iCs/>
        </w:rPr>
        <w:t>T</w:t>
      </w:r>
      <w:r w:rsidR="0097755A" w:rsidRPr="00EA6C09">
        <w:rPr>
          <w:i/>
          <w:iCs/>
        </w:rPr>
        <w:t xml:space="preserve">he network of attitudes </w:t>
      </w:r>
      <w:r w:rsidR="00E62E95" w:rsidRPr="00EA6C09">
        <w:rPr>
          <w:i/>
          <w:iCs/>
        </w:rPr>
        <w:t>toward</w:t>
      </w:r>
      <w:r w:rsidR="0097755A" w:rsidRPr="00EA6C09">
        <w:rPr>
          <w:i/>
          <w:iCs/>
        </w:rPr>
        <w:t xml:space="preserve"> inequality, redistribution,</w:t>
      </w:r>
      <w:r w:rsidR="00C75C0B" w:rsidRPr="00EA6C09">
        <w:rPr>
          <w:i/>
          <w:iCs/>
        </w:rPr>
        <w:t xml:space="preserve"> </w:t>
      </w:r>
      <w:r w:rsidR="0097755A" w:rsidRPr="00EA6C09">
        <w:rPr>
          <w:i/>
          <w:iCs/>
        </w:rPr>
        <w:t>taxation</w:t>
      </w:r>
      <w:r w:rsidR="00C75C0B" w:rsidRPr="00EA6C09">
        <w:rPr>
          <w:i/>
          <w:iCs/>
        </w:rPr>
        <w:t xml:space="preserve">, and </w:t>
      </w:r>
      <w:r w:rsidR="004B6A10" w:rsidRPr="00EA6C09">
        <w:rPr>
          <w:i/>
          <w:iCs/>
        </w:rPr>
        <w:t>wages</w:t>
      </w:r>
      <w:r w:rsidR="0097755A" w:rsidRPr="00EA6C09">
        <w:rPr>
          <w:i/>
          <w:iCs/>
        </w:rPr>
        <w:t xml:space="preserve"> will show a </w:t>
      </w:r>
      <w:r w:rsidR="00F53926" w:rsidRPr="00EA6C09">
        <w:rPr>
          <w:i/>
          <w:iCs/>
        </w:rPr>
        <w:t>small-world</w:t>
      </w:r>
      <w:r w:rsidR="0097755A" w:rsidRPr="00EA6C09">
        <w:rPr>
          <w:i/>
          <w:iCs/>
        </w:rPr>
        <w:t xml:space="preserve"> structure in the U.S.</w:t>
      </w:r>
    </w:p>
    <w:p w14:paraId="3FA45D34" w14:textId="11D9587D" w:rsidR="009D495C" w:rsidRPr="00753F1A" w:rsidRDefault="00A72E2D" w:rsidP="00822482">
      <w:r w:rsidRPr="00753F1A">
        <w:t>Attitudinal</w:t>
      </w:r>
      <w:r w:rsidR="00EB5228" w:rsidRPr="00753F1A">
        <w:t xml:space="preserve"> nodes will differ in importance. In social network analysis, </w:t>
      </w:r>
      <w:r w:rsidRPr="00753F1A">
        <w:t>this</w:t>
      </w:r>
      <w:r w:rsidR="00EB5228" w:rsidRPr="00753F1A">
        <w:t xml:space="preserve"> is often captured by measures of centrality. In a network model estimated with cross-sectional survey data, centrality measures the extent to which a given node interacts with the other variables. Importantly, the synchronic application of these methodologies does not allow the estimation of a directed network. Thus, a node can score high in centrality because (1) it strongly predicts other beliefs, (2) it is strongly predicted by other nodes, or (3) a mixture of the two</w:t>
      </w:r>
      <w:r w:rsidR="00F77955" w:rsidRPr="00753F1A">
        <w:t xml:space="preserve"> </w:t>
      </w:r>
      <w:r w:rsidR="00F77955" w:rsidRPr="00753F1A">
        <w:fldChar w:fldCharType="begin"/>
      </w:r>
      <w:r w:rsidR="00F77955" w:rsidRPr="00753F1A">
        <w:instrText xml:space="preserve"> ADDIN ZOTERO_ITEM CSL_CITATION {"citationID":"voo5YDYM","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F77955" w:rsidRPr="00753F1A">
        <w:fldChar w:fldCharType="separate"/>
      </w:r>
      <w:r w:rsidR="00F77955" w:rsidRPr="00753F1A">
        <w:rPr>
          <w:noProof/>
        </w:rPr>
        <w:t>(Bringmann et al., 2019)</w:t>
      </w:r>
      <w:r w:rsidR="00F77955" w:rsidRPr="00753F1A">
        <w:fldChar w:fldCharType="end"/>
      </w:r>
      <w:r w:rsidR="00EB5228" w:rsidRPr="00753F1A">
        <w:t xml:space="preserve">. </w:t>
      </w:r>
      <w:r w:rsidR="008A0782" w:rsidRPr="00753F1A">
        <w:t>Within social justice research</w:t>
      </w:r>
      <w:r w:rsidR="008A72D2" w:rsidRPr="00753F1A">
        <w:t>, t</w:t>
      </w:r>
      <w:r w:rsidRPr="00753F1A">
        <w:t xml:space="preserve">he perception of </w:t>
      </w:r>
      <w:r w:rsidR="00C75C0B" w:rsidRPr="00753F1A">
        <w:t xml:space="preserve">large </w:t>
      </w:r>
      <w:r w:rsidRPr="00753F1A">
        <w:t>income inequality is often considered an independent variable shaping the level</w:t>
      </w:r>
      <w:r w:rsidR="005411B8" w:rsidRPr="00753F1A">
        <w:t xml:space="preserve">s of other components of attitudes </w:t>
      </w:r>
      <w:r w:rsidR="001C1580" w:rsidRPr="00753F1A">
        <w:t>toward</w:t>
      </w:r>
      <w:r w:rsidR="005411B8" w:rsidRPr="00753F1A">
        <w:t xml:space="preserve"> inequality. </w:t>
      </w:r>
      <w:r w:rsidR="008A72D2" w:rsidRPr="00753F1A">
        <w:t>For example, this perception influences the considerations on the</w:t>
      </w:r>
      <w:r w:rsidR="005411B8" w:rsidRPr="00753F1A">
        <w:t xml:space="preserve"> legitimacy of income </w:t>
      </w:r>
      <w:r w:rsidR="008A72D2" w:rsidRPr="00753F1A">
        <w:t>differentials</w:t>
      </w:r>
      <w:r w:rsidR="005411B8" w:rsidRPr="00753F1A">
        <w:t xml:space="preserve"> </w:t>
      </w:r>
      <w:r w:rsidR="005411B8" w:rsidRPr="00753F1A">
        <w:fldChar w:fldCharType="begin"/>
      </w:r>
      <w:r w:rsidR="001C3252" w:rsidRPr="00753F1A">
        <w:instrText xml:space="preserve"> ADDIN ZOTERO_ITEM CSL_CITATION {"citationID":"ds1HOzCq","properties":{"formattedCitation":"(K.-S. Trump, 2018)","plainCitation":"(K.-S. Trump, 2018)","dontUpdate":true,"noteIndex":0},"citationItems":[{"id":1453,"uris":["http://zotero.org/groups/5379819/items/YM8IXY3C"],"itemData":{"id":1453,"type":"article-journal","abstract":"This article argues that public opinion regarding the legitimacy of income differences is influenced by actual income inequality. When income differences are perceived to be high, the public thinks of larger income inequality as legitimate. The phenomenon is explained by the system justification motivation and other psychological processes that favor existing social arrangements. Three experiments show that personal experiences of inequality as well as information regarding national-level income inequality can affect which income differences are thought of as legitimate. A fourth experiment shows that the system justification motivation is a cause of this effect. These results can provide an empirical basis for future studies to assume that the public reacts to inequality with adapted expectations, not increased demands for redistribution.","container-title":"British Journal of Political Science","DOI":"10.1017/S0007123416000326","ISSN":"0007-1234, 1469-2112","issue":"4","journalAbbreviation":"Brit. J. Polit. Sci.","language":"en","page":"929-952","source":"DOI.org (Crossref)","title":"Income Inequality Influences Perceptions of Legitimate Income Differences","volume":"48","author":[{"family":"Trump","given":"Kris-Stella"}],"issued":{"date-parts":[["2018",10]]}}}],"schema":"https://github.com/citation-style-language/schema/raw/master/csl-citation.json"} </w:instrText>
      </w:r>
      <w:r w:rsidR="005411B8" w:rsidRPr="00753F1A">
        <w:fldChar w:fldCharType="separate"/>
      </w:r>
      <w:r w:rsidR="005411B8" w:rsidRPr="00753F1A">
        <w:rPr>
          <w:noProof/>
        </w:rPr>
        <w:t>(Trump, 2018)</w:t>
      </w:r>
      <w:r w:rsidR="005411B8" w:rsidRPr="00753F1A">
        <w:fldChar w:fldCharType="end"/>
      </w:r>
      <w:r w:rsidR="008A72D2" w:rsidRPr="00753F1A">
        <w:t xml:space="preserve">, the desired magnitude of inequalities </w:t>
      </w:r>
      <w:r w:rsidR="008A72D2" w:rsidRPr="00753F1A">
        <w:fldChar w:fldCharType="begin"/>
      </w:r>
      <w:r w:rsidR="008A72D2" w:rsidRPr="00753F1A">
        <w:instrText xml:space="preserve"> ADDIN ZOTERO_ITEM CSL_CITATION {"citationID":"SqDrEMgD","properties":{"formattedCitation":"(Faggian et al., 2023)","plainCitation":"(Faggian et al., 2023)","noteIndex":0},"citationItems":[{"id":1456,"uris":["http://zotero.org/groups/5379819/items/7PM4Y44F"],"itemData":{"id":1456,"type":"article-journal","container-title":"Research in Globalization","DOI":"10.1016/j.resglo.2023.100118","ISSN":"2590051X","journalAbbreviation":"Research in Globalization","language":"en","page":"100118","source":"DOI.org (Crossref)","title":"Income inequality in Europe: Reality, perceptions, and hopes","title-short":"Income inequality in Europe","volume":"6","author":[{"family":"Faggian","given":"Alessandra"},{"family":"Michelangeli","given":"Alessandra"},{"family":"Tkach","given":"Kateryna"}],"issued":{"date-parts":[["2023",6]]}}}],"schema":"https://github.com/citation-style-language/schema/raw/master/csl-citation.json"} </w:instrText>
      </w:r>
      <w:r w:rsidR="008A72D2" w:rsidRPr="00753F1A">
        <w:fldChar w:fldCharType="separate"/>
      </w:r>
      <w:r w:rsidR="008A72D2" w:rsidRPr="00753F1A">
        <w:rPr>
          <w:noProof/>
        </w:rPr>
        <w:t>(Faggian et al., 2023)</w:t>
      </w:r>
      <w:r w:rsidR="008A72D2" w:rsidRPr="00753F1A">
        <w:fldChar w:fldCharType="end"/>
      </w:r>
      <w:r w:rsidR="008A72D2" w:rsidRPr="00753F1A">
        <w:t xml:space="preserve">, and -although </w:t>
      </w:r>
      <w:r w:rsidR="00EB6030" w:rsidRPr="00753F1A">
        <w:t>indirectly</w:t>
      </w:r>
      <w:r w:rsidR="008A72D2" w:rsidRPr="00753F1A">
        <w:t xml:space="preserve">- support for </w:t>
      </w:r>
      <w:r w:rsidR="00C75C0B" w:rsidRPr="00753F1A">
        <w:t xml:space="preserve">public </w:t>
      </w:r>
      <w:r w:rsidR="008A72D2" w:rsidRPr="00753F1A">
        <w:t xml:space="preserve">redistribution </w:t>
      </w:r>
      <w:r w:rsidR="008A72D2" w:rsidRPr="00753F1A">
        <w:fldChar w:fldCharType="begin"/>
      </w:r>
      <w:r w:rsidR="008A72D2" w:rsidRPr="00753F1A">
        <w:instrText xml:space="preserve"> ADDIN ZOTERO_ITEM CSL_CITATION {"citationID":"43Qg7hH3","properties":{"formattedCitation":"(Garc\\uc0\\u237{}a-S\\uc0\\u225{}nchez et al., 2018)","plainCitation":"(García-Sánchez et al., 2018)","noteIndex":0},"citationItems":[{"id":1458,"uris":["http://zotero.org/groups/5379819/items/B9VN68PD"],"itemData":{"id":1458,"type":"article-journal","container-title":"Social Justice Research","DOI":"10.1007/s11211-018-0317-6","ISSN":"0885-7466, 1573-6725","issue":"4","journalAbbreviation":"Soc Just Res","language":"en","page":"335-354","source":"DOI.org (Crossref)","title":"Perceptions of Economic Inequality and Support for Redistribution: The role of Existential and Utopian Standards","title-short":"Perceptions of Economic Inequality and Support for Redistribution","volume":"31","author":[{"family":"García-Sánchez","given":"Efraín"},{"family":"Willis","given":"Guillermo B."},{"family":"Rodríguez-Bailón","given":"Rosa"},{"family":"Palacio Sañudo","given":"Jorge"},{"family":"David Polo","given":"Jean"},{"family":"Rentería Pérez","given":"Erico"}],"issued":{"date-parts":[["2018",12]]}}}],"schema":"https://github.com/citation-style-language/schema/raw/master/csl-citation.json"} </w:instrText>
      </w:r>
      <w:r w:rsidR="008A72D2" w:rsidRPr="00753F1A">
        <w:fldChar w:fldCharType="separate"/>
      </w:r>
      <w:r w:rsidR="008A72D2" w:rsidRPr="00753F1A">
        <w:rPr>
          <w:kern w:val="0"/>
        </w:rPr>
        <w:t>(García-Sánchez et al., 2018)</w:t>
      </w:r>
      <w:r w:rsidR="008A72D2" w:rsidRPr="00753F1A">
        <w:fldChar w:fldCharType="end"/>
      </w:r>
      <w:r w:rsidR="008A72D2" w:rsidRPr="00753F1A">
        <w:t xml:space="preserve">. </w:t>
      </w:r>
      <w:r w:rsidR="008A0782" w:rsidRPr="00753F1A">
        <w:t>Complementary</w:t>
      </w:r>
      <w:r w:rsidR="008A72D2" w:rsidRPr="00753F1A">
        <w:t xml:space="preserve">, </w:t>
      </w:r>
      <w:r w:rsidR="00F77955" w:rsidRPr="00753F1A">
        <w:t xml:space="preserve">scholars focusing on subjective inequality often consider </w:t>
      </w:r>
      <w:r w:rsidR="008A0782" w:rsidRPr="00753F1A">
        <w:t xml:space="preserve">the belief in public redistribution as a dependent variable. Indeed, this belief is shaped by </w:t>
      </w:r>
      <w:r w:rsidR="00346552">
        <w:t>social class</w:t>
      </w:r>
      <w:r w:rsidR="00AF4171">
        <w:t xml:space="preserve"> </w:t>
      </w:r>
      <w:r w:rsidR="00AF4171">
        <w:fldChar w:fldCharType="begin"/>
      </w:r>
      <w:r w:rsidR="00AF4171">
        <w:instrText xml:space="preserve"> ADDIN ZOTERO_ITEM CSL_CITATION {"citationID":"BIPFn4MR","properties":{"formattedCitation":"(Langs\\uc0\\u230{}ther &amp; Evans, 2020)","plainCitation":"(Langsæther &amp; Evans, 2020)","noteIndex":0},"citationItems":[{"id":1586,"uris":["http://zotero.org/groups/5379819/items/E5PZTITG"],"itemData":{"id":1586,"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schema":"https://github.com/citation-style-language/schema/raw/master/csl-citation.json"} </w:instrText>
      </w:r>
      <w:r w:rsidR="00AF4171">
        <w:fldChar w:fldCharType="separate"/>
      </w:r>
      <w:r w:rsidR="00AF4171" w:rsidRPr="00AF4171">
        <w:rPr>
          <w:kern w:val="0"/>
          <w:lang w:val="en-GB"/>
        </w:rPr>
        <w:t>(Langsæther &amp; Evans, 2020)</w:t>
      </w:r>
      <w:r w:rsidR="00AF4171">
        <w:fldChar w:fldCharType="end"/>
      </w:r>
      <w:r w:rsidR="009A2D7A">
        <w:t xml:space="preserve">, </w:t>
      </w:r>
      <w:r w:rsidR="009A2D7A" w:rsidRPr="009A2D7A">
        <w:t xml:space="preserve">subjective social </w:t>
      </w:r>
      <w:r w:rsidR="009A2D7A">
        <w:t>status</w:t>
      </w:r>
      <w:r w:rsidR="004B7006">
        <w:t xml:space="preserve"> </w:t>
      </w:r>
      <w:r w:rsidR="004B7006">
        <w:fldChar w:fldCharType="begin"/>
      </w:r>
      <w:r w:rsidR="004B7006">
        <w:instrText xml:space="preserve"> ADDIN ZOTERO_ITEM CSL_CITATION {"citationID":"YgUQMce7","properties":{"formattedCitation":"(Choi, 2021)","plainCitation":"(Choi, 2021)","noteIndex":0},"citationItems":[{"id":1285,"uris":["http://zotero.org/groups/5379819/items/FYSRDGYC"],"itemData":{"id":1285,"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schema":"https://github.com/citation-style-language/schema/raw/master/csl-citation.json"} </w:instrText>
      </w:r>
      <w:r w:rsidR="004B7006">
        <w:fldChar w:fldCharType="separate"/>
      </w:r>
      <w:r w:rsidR="004B7006">
        <w:rPr>
          <w:noProof/>
        </w:rPr>
        <w:t>(Choi, 2021)</w:t>
      </w:r>
      <w:r w:rsidR="004B7006">
        <w:fldChar w:fldCharType="end"/>
      </w:r>
      <w:r w:rsidR="009A2D7A">
        <w:t>,</w:t>
      </w:r>
      <w:r w:rsidR="00346552">
        <w:t xml:space="preserve"> </w:t>
      </w:r>
      <w:r w:rsidR="00F77955" w:rsidRPr="00753F1A">
        <w:t xml:space="preserve">beliefs about intergenerational mobility </w:t>
      </w:r>
      <w:r w:rsidR="00F77955" w:rsidRPr="00753F1A">
        <w:fldChar w:fldCharType="begin"/>
      </w:r>
      <w:r w:rsidR="001C3252" w:rsidRPr="00753F1A">
        <w:instrText xml:space="preserve"> ADDIN ZOTERO_ITEM CSL_CITATION {"citationID":"1FsthQJH","properties":{"formattedCitation":"(A. Alesina et al., 2018)","plainCitation":"(A. Alesina et al., 2018)","dontUpdate":true,"noteIndex":0},"citationItems":[{"id":1459,"uris":["http://zotero.org/groups/5379819/items/H3KSCAV2"],"itemData":{"id</w:instrText>
      </w:r>
      <w:r w:rsidR="001C3252" w:rsidRPr="004B7006">
        <w:instrText xml:space="preserve">":1459,"type":"article-journal","abstract":"Using 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ntergenerational Mobility and Preferences for Redistribution","volume":"108","author":[{"family":"Alesina","given":"Alberto"},{"family":"Stantcheva","given":"Stefanie"},{"family":"Teso","given":"Edoardo"}],"issued":{"date-parts":[["2018",2,1]]}}}],"schema":"https://github.com/citation-style-language/schema/raw/master/csl-citation.json"} </w:instrText>
      </w:r>
      <w:r w:rsidR="00F77955" w:rsidRPr="00753F1A">
        <w:fldChar w:fldCharType="separate"/>
      </w:r>
      <w:r w:rsidR="00F77955" w:rsidRPr="004B7006">
        <w:rPr>
          <w:noProof/>
        </w:rPr>
        <w:t>(Alesina et al., 2018)</w:t>
      </w:r>
      <w:r w:rsidR="00F77955" w:rsidRPr="00753F1A">
        <w:fldChar w:fldCharType="end"/>
      </w:r>
      <w:r w:rsidR="00F77955" w:rsidRPr="004B7006">
        <w:t>,</w:t>
      </w:r>
      <w:r w:rsidR="009A2D7A" w:rsidRPr="004B7006">
        <w:t xml:space="preserve"> social comparison processes </w:t>
      </w:r>
      <w:r w:rsidR="004B7006">
        <w:fldChar w:fldCharType="begin"/>
      </w:r>
      <w:r w:rsidR="004B7006" w:rsidRPr="004B7006">
        <w:instrText xml:space="preserve"> ADDIN ZOTERO_ITEM CSL_CITATION {"citationID":"6fRq93CM","properties":{"formattedCitation":"(Garc\\uc0\\u237{}a\\uc0\\u8208{}Castro et al., 2022)","plainCitation":"(García‐Castro et al., 2022)","noteIndex":0},"citationItems":[{"id":1581,"uris":["http://zotero.org/groups/5379819/items/IB93IQAD"],"itemData":{"id":1581,"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 participants used compensa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schema":"https://github.com/citation-style-language/schema/raw/master/csl-citation.json"} </w:instrText>
      </w:r>
      <w:r w:rsidR="004B7006">
        <w:fldChar w:fldCharType="separate"/>
      </w:r>
      <w:r w:rsidR="004B7006" w:rsidRPr="004B7006">
        <w:rPr>
          <w:kern w:val="0"/>
        </w:rPr>
        <w:t>(García‐Castro et al., 2022)</w:t>
      </w:r>
      <w:r w:rsidR="004B7006">
        <w:fldChar w:fldCharType="end"/>
      </w:r>
      <w:r w:rsidR="009A2D7A" w:rsidRPr="004B7006">
        <w:t>,</w:t>
      </w:r>
      <w:r w:rsidR="008A0782" w:rsidRPr="004B7006">
        <w:t xml:space="preserve"> </w:t>
      </w:r>
      <w:r w:rsidR="00C75C0B" w:rsidRPr="004B7006">
        <w:t>trust in the political system</w:t>
      </w:r>
      <w:r w:rsidR="004B7006" w:rsidRPr="004B7006">
        <w:t xml:space="preserve"> </w:t>
      </w:r>
      <w:r w:rsidR="004B7006">
        <w:fldChar w:fldCharType="begin"/>
      </w:r>
      <w:r w:rsidR="004B7006" w:rsidRPr="004B7006">
        <w:instrText xml:space="preserve"> ADDIN ZOTERO_ITEM CSL_CITATION {"citationID":"hKuG2lJ4","properties":{"formattedCitation":"(Franetovic &amp; Castillo, 2022)","plainCitation":"(Franetovic &amp; Castillo, 2022)","noteIndex":0},"citationItems":[{"id":1579,"uris":["http://zotero.org/groups/5379819/items/KTJKXTMU"],"itemData":{"id":1579,"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w:instrText>
      </w:r>
      <w:r w:rsidR="004B7006">
        <w:instrText xml:space="preserve">sistently affect preferences are evident, such as 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schema":"https://github.com/citation-style-language/schema/raw/master/csl-citation.json"} </w:instrText>
      </w:r>
      <w:r w:rsidR="004B7006">
        <w:fldChar w:fldCharType="separate"/>
      </w:r>
      <w:r w:rsidR="004B7006">
        <w:rPr>
          <w:noProof/>
        </w:rPr>
        <w:t>(Franetovic &amp; Castillo, 2022)</w:t>
      </w:r>
      <w:r w:rsidR="004B7006">
        <w:fldChar w:fldCharType="end"/>
      </w:r>
      <w:r w:rsidR="00D20ED9" w:rsidRPr="00753F1A">
        <w:t>,</w:t>
      </w:r>
      <w:r w:rsidR="00F77955" w:rsidRPr="00753F1A">
        <w:t xml:space="preserve"> </w:t>
      </w:r>
      <w:r w:rsidR="00346552">
        <w:t xml:space="preserve">subjective national identity </w:t>
      </w:r>
      <w:r w:rsidR="004B7006">
        <w:fldChar w:fldCharType="begin"/>
      </w:r>
      <w:r w:rsidR="004B7006">
        <w:instrText xml:space="preserve"> ADDIN ZOTERO_ITEM CSL_CITATION {"citationID":"wWKGJTZL","properties":{"formattedCitation":"(Hjerm &amp; Schnabel, 2012)","plainCitation":"(Hjerm &amp; Schnabel, 2012)","noteIndex":0},"citationItems":[{"id":1584,"uris":["http://zotero.org/groups/5379819/items/7XQRKIFP"],"itemData":{"id":1584,"type":"article-journal","abstract":"Abstract\n            Cultural and economic heterogeneity is often seen as a major threat to modern welfare states. This article contributes to the discussion of how much heterogeneity the welfare state can endure by theoretically and empirically focusing on the relationship between different levels of national identity and the support for welfare state policies. We analyse the effect of different types of national identity on attitudes towards taxation and redistribution. We show that it is the subjective aspect of national identity, or social cohesion, that in fact matters for predicting attitudes to the welfare state. In comparison, more objective measures of heterogeneity like the inequality of income distribution, language fractionalisation or the percentage of foreign‐born individuals do not have any effect on attitudes to the welfare state.","container-title":"Nations and Nationalism","DOI":"10.1111/j.1469-8129.2011.00523.x","ISSN":"1354-5078, 1469-8129","issue":"2","journalAbbreviation":"Nations and Nationalism","language":"en","page":"346-369","source":"DOI.org (Crossref)","title":"How much heterogeneity can the welfare state endure? The influence of heterogeneity on attitudes to the welfare state","title-short":"How much heterogeneity can the welfare state endure?","volume":"18","author":[{"family":"Hjerm","given":"Mikael"},{"family":"Schnabel","given":"Annette"}],"issued":{"date-parts":[["2012",4]]}}}],"schema":"https://github.com/citation-style-language/schema/raw/master/csl-citation.json"} </w:instrText>
      </w:r>
      <w:r w:rsidR="004B7006">
        <w:fldChar w:fldCharType="separate"/>
      </w:r>
      <w:r w:rsidR="004B7006">
        <w:rPr>
          <w:noProof/>
        </w:rPr>
        <w:t>(Hjerm &amp; Schnabel, 2012)</w:t>
      </w:r>
      <w:r w:rsidR="004B7006">
        <w:fldChar w:fldCharType="end"/>
      </w:r>
      <w:r w:rsidR="00346552">
        <w:t xml:space="preserve">, </w:t>
      </w:r>
      <w:r w:rsidR="00A07EF1">
        <w:t xml:space="preserve">and </w:t>
      </w:r>
      <w:r w:rsidR="00D20ED9" w:rsidRPr="00753F1A">
        <w:t xml:space="preserve">meritocratic beliefs </w:t>
      </w:r>
      <w:r w:rsidR="00D20ED9" w:rsidRPr="00753F1A">
        <w:fldChar w:fldCharType="begin"/>
      </w:r>
      <w:r w:rsidR="00D20ED9" w:rsidRPr="00753F1A">
        <w:instrText xml:space="preserve"> ADDIN ZOTERO_ITEM CSL_CITATION {"citationID":"le5BOd0A","properties":{"formattedCitation":"(Mengel &amp; Weidenholzer, 2023)","plainCitation":"(Mengel &amp; Weidenholzer, 2023)","noteIndex":0},"citationItems":[{"id":1461,"uris":["http://zotero.org/groups/5379819/items/U53Z8RW7"],"itemData":{"id":1461,"type":"article-journal","abstract":"Abstract\n            We survey the literature on preferences for redistribution. We discuss different ways the literature has measured these preferences and review literature on the different determinants of preferences for redistribution. These range from institutions and demographic factors to fairness views and social preferences. Income inequality is, perhaps unsurprisingly, one of the most important determinants of preferences for redistribution. While our survey is largely focused on the economics literature, we also review some work from political science, sociology, and psychology.","container-title":"Journal of Economic Surveys","DOI":"10.1111/joes.12519","ISSN":"0950-0804, 1467-6419","issue":"5","journalAbbreviation":"Journal of Economic Surveys","language":"en","page":"1660-1677","source":"DOI.org (Crossref)","title":"Preferences for redistribution","volume":"37","author":[{"family":"Mengel","given":"Friederike"},{"family":"Weidenholzer","given":"Elke"}],"issued":{"date-parts":[["2023",12]]}}}],"schema":"https://github.com/citation-style-language/schema/raw/master/csl-citation.json"} </w:instrText>
      </w:r>
      <w:r w:rsidR="00D20ED9" w:rsidRPr="00753F1A">
        <w:fldChar w:fldCharType="separate"/>
      </w:r>
      <w:r w:rsidR="00D20ED9" w:rsidRPr="00753F1A">
        <w:rPr>
          <w:noProof/>
        </w:rPr>
        <w:t>(Mengel &amp; Weidenholzer, 2023)</w:t>
      </w:r>
      <w:r w:rsidR="00D20ED9" w:rsidRPr="00753F1A">
        <w:fldChar w:fldCharType="end"/>
      </w:r>
      <w:r w:rsidR="00346552">
        <w:t>, among others</w:t>
      </w:r>
      <w:r w:rsidR="00D20ED9" w:rsidRPr="00753F1A">
        <w:t xml:space="preserve">. </w:t>
      </w:r>
      <w:r w:rsidR="008A0782" w:rsidRPr="00753F1A">
        <w:lastRenderedPageBreak/>
        <w:t xml:space="preserve">Moreover, </w:t>
      </w:r>
      <w:r w:rsidR="00F77955" w:rsidRPr="00753F1A">
        <w:t xml:space="preserve">the perception of inequality and the belief in public redistribution </w:t>
      </w:r>
      <w:r w:rsidR="00A07EF1">
        <w:t>tend to correlate</w:t>
      </w:r>
      <w:r w:rsidR="00EB6030" w:rsidRPr="00753F1A">
        <w:t xml:space="preserve"> positively </w:t>
      </w:r>
      <w:r w:rsidR="00EB6030" w:rsidRPr="00753F1A">
        <w:fldChar w:fldCharType="begin"/>
      </w:r>
      <w:r w:rsidR="00EB6030" w:rsidRPr="00753F1A">
        <w:instrText xml:space="preserve"> ADDIN ZOTERO_ITEM CSL_CITATION {"citationID":"BK7bUwSX","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EB6030" w:rsidRPr="00753F1A">
        <w:fldChar w:fldCharType="separate"/>
      </w:r>
      <w:r w:rsidR="00EB6030" w:rsidRPr="00753F1A">
        <w:rPr>
          <w:noProof/>
        </w:rPr>
        <w:t>(Gimpelson &amp; Treisman, 2018; Kuhn, 2011; Kuziemko et al., 2015; K. Trump, 2023)</w:t>
      </w:r>
      <w:r w:rsidR="00EB6030" w:rsidRPr="00753F1A">
        <w:fldChar w:fldCharType="end"/>
      </w:r>
      <w:r w:rsidR="00EB6030">
        <w:t xml:space="preserve"> and </w:t>
      </w:r>
      <w:r w:rsidR="00753F1A" w:rsidRPr="00753F1A">
        <w:t xml:space="preserve">have </w:t>
      </w:r>
      <w:r w:rsidR="00EB6030">
        <w:t xml:space="preserve">received large attention in </w:t>
      </w:r>
      <w:r w:rsidR="00A07EF1">
        <w:t xml:space="preserve">the </w:t>
      </w:r>
      <w:r w:rsidR="00EB6030">
        <w:t xml:space="preserve">distributive justice realm due to their importance in </w:t>
      </w:r>
      <w:r w:rsidR="00D37B73">
        <w:t>individuals’</w:t>
      </w:r>
      <w:r w:rsidR="00EB6030">
        <w:t xml:space="preserve"> understandings of inequality. Indeed, Franetovic &amp; Bertero (2023) found that in Chile, both </w:t>
      </w:r>
      <w:r w:rsidR="00D37B73">
        <w:t>conceptions</w:t>
      </w:r>
      <w:r w:rsidR="00EB6030">
        <w:t xml:space="preserve"> were the most central ones in the network of </w:t>
      </w:r>
      <w:r w:rsidR="00D37B73">
        <w:t xml:space="preserve">peoples' </w:t>
      </w:r>
      <w:r w:rsidR="00EB6030">
        <w:t>attitudes toward inequality.</w:t>
      </w:r>
      <w:r w:rsidR="00F77955" w:rsidRPr="00753F1A">
        <w:t xml:space="preserve"> </w:t>
      </w:r>
      <w:r w:rsidR="00D20ED9" w:rsidRPr="00753F1A">
        <w:t>Therefore</w:t>
      </w:r>
      <w:r w:rsidR="00F77955" w:rsidRPr="00753F1A">
        <w:t>, the evaluations of income disparities and the belief in the importan</w:t>
      </w:r>
      <w:r w:rsidR="00D20ED9" w:rsidRPr="00753F1A">
        <w:t>ce</w:t>
      </w:r>
      <w:r w:rsidR="00F77955" w:rsidRPr="00753F1A">
        <w:t xml:space="preserve"> of redistribution are expected to emerge as central nodes of the network: </w:t>
      </w:r>
    </w:p>
    <w:p w14:paraId="71E5F3AB" w14:textId="3B33F776" w:rsidR="009D495C" w:rsidRPr="00753F1A" w:rsidRDefault="00822482" w:rsidP="00822482">
      <w:r w:rsidRPr="00EA6C09">
        <w:rPr>
          <w:i/>
          <w:iCs/>
        </w:rPr>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nodes in the network of attitudes toward inequality, redistribution, taxation</w:t>
      </w:r>
      <w:r w:rsidR="00D37B73" w:rsidRPr="00EA6C09">
        <w:rPr>
          <w:i/>
          <w:iCs/>
        </w:rPr>
        <w:t xml:space="preserve">, and </w:t>
      </w:r>
      <w:r w:rsidR="004B6A10" w:rsidRPr="00EA6C09">
        <w:rPr>
          <w:i/>
          <w:iCs/>
        </w:rPr>
        <w:t>wages</w:t>
      </w:r>
      <w:r w:rsidR="00D20ED9" w:rsidRPr="00EA6C09">
        <w:rPr>
          <w:i/>
          <w:iCs/>
        </w:rPr>
        <w:t>.</w:t>
      </w:r>
    </w:p>
    <w:p w14:paraId="500021D6" w14:textId="53A939AA" w:rsidR="0078524A" w:rsidRPr="00753F1A" w:rsidRDefault="009D495C" w:rsidP="00822482">
      <w:r w:rsidRPr="00753F1A">
        <w:t xml:space="preserve">The first two hypotheses investigate the </w:t>
      </w:r>
      <w:r w:rsidR="00D20ED9" w:rsidRPr="00753F1A">
        <w:t xml:space="preserve">attitudinal </w:t>
      </w:r>
      <w:r w:rsidRPr="00753F1A">
        <w:t xml:space="preserve">structure at the population level. However, full sample data might obscure </w:t>
      </w:r>
      <w:r w:rsidR="00D20ED9" w:rsidRPr="00753F1A">
        <w:t xml:space="preserve">structural </w:t>
      </w:r>
      <w:r w:rsidRPr="00753F1A">
        <w:t>heterogeneities</w:t>
      </w:r>
      <w:r w:rsidR="00D20ED9" w:rsidRPr="00753F1A">
        <w:t>.</w:t>
      </w:r>
      <w:r w:rsidRPr="00753F1A">
        <w:t xml:space="preserve"> Indeed, scholars have shown that the levels of </w:t>
      </w:r>
      <w:r w:rsidR="00D44259" w:rsidRPr="00753F1A">
        <w:t xml:space="preserve">attitudes </w:t>
      </w:r>
      <w:r w:rsidR="00E62E95" w:rsidRPr="00753F1A">
        <w:t>toward</w:t>
      </w:r>
      <w:r w:rsidR="00D44259" w:rsidRPr="00753F1A">
        <w:t xml:space="preserve"> inequality</w:t>
      </w:r>
      <w:r w:rsidRPr="00753F1A">
        <w:t xml:space="preserve"> vary according to sociodemographic characteristics </w:t>
      </w:r>
      <w:r w:rsidR="00D44259" w:rsidRPr="00753F1A">
        <w:fldChar w:fldCharType="begin"/>
      </w:r>
      <w:r w:rsidR="00D44259" w:rsidRPr="00753F1A">
        <w:instrText xml:space="preserve"> ADDIN ZOTERO_ITEM CSL_CITATION {"citationID":"ogv1KnmU","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44259" w:rsidRPr="00753F1A">
        <w:fldChar w:fldCharType="separate"/>
      </w:r>
      <w:r w:rsidR="00D44259" w:rsidRPr="00753F1A">
        <w:rPr>
          <w:noProof/>
        </w:rPr>
        <w:t>(Bobzien &amp; Kalleitner, 2021; Lindh &amp; McCall, 2020)</w:t>
      </w:r>
      <w:r w:rsidR="00D44259" w:rsidRPr="00753F1A">
        <w:fldChar w:fldCharType="end"/>
      </w:r>
      <w:r w:rsidR="00D44259" w:rsidRPr="00753F1A">
        <w:t xml:space="preserve">. Additionally, social status also influences their relational structure, as the network of attitudes of people with lower levels of education, income, and social class is more densely connected </w:t>
      </w:r>
      <w:r w:rsidR="00D44259" w:rsidRPr="00753F1A">
        <w:fldChar w:fldCharType="begin"/>
      </w:r>
      <w:r w:rsidR="00D44259" w:rsidRPr="00753F1A">
        <w:instrText xml:space="preserve"> ADDIN ZOTERO_ITEM CSL_CITATION {"citationID":"QepqglGL","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44259" w:rsidRPr="00753F1A">
        <w:fldChar w:fldCharType="separate"/>
      </w:r>
      <w:r w:rsidR="00D44259" w:rsidRPr="00753F1A">
        <w:rPr>
          <w:noProof/>
        </w:rPr>
        <w:t>(Franetovic &amp; Bertero, 2023)</w:t>
      </w:r>
      <w:r w:rsidR="00D44259" w:rsidRPr="00753F1A">
        <w:fldChar w:fldCharType="end"/>
      </w:r>
      <w:r w:rsidR="00D44259" w:rsidRPr="00753F1A">
        <w:t xml:space="preserve">. </w:t>
      </w:r>
      <w:r w:rsidR="008A637C" w:rsidRPr="00753F1A">
        <w:t xml:space="preserve">A </w:t>
      </w:r>
      <w:r w:rsidR="009C7A18" w:rsidRPr="00753F1A">
        <w:t>logical</w:t>
      </w:r>
      <w:r w:rsidR="008A637C" w:rsidRPr="00753F1A">
        <w:t xml:space="preserve"> extension of these findings is to investigate whether cognitive and emotional variables</w:t>
      </w:r>
      <w:r w:rsidR="00C55595" w:rsidRPr="00753F1A">
        <w:t xml:space="preserve"> </w:t>
      </w:r>
      <w:r w:rsidR="008A637C" w:rsidRPr="00753F1A">
        <w:t xml:space="preserve">influence network structure. </w:t>
      </w:r>
      <w:r w:rsidR="00D20ED9" w:rsidRPr="00753F1A">
        <w:t xml:space="preserve">One contribution analyzed anti-Roma bias, finding that the corresponding network is highly connected for individuals with high attitude strength, and more loosely connected for individuals with lesser attitude strength </w:t>
      </w:r>
      <w:r w:rsidR="008A637C" w:rsidRPr="00753F1A">
        <w:fldChar w:fldCharType="begin"/>
      </w:r>
      <w:r w:rsidR="008A637C" w:rsidRPr="00753F1A">
        <w:instrText xml:space="preserve"> ADDIN ZOTERO_ITEM CSL_CITATION {"citationID":"FrdAKQ96","properties":{"formattedCitation":"(Nariman et al., 2020)","plainCitation":"(Nariman et al., 2020)","noteIndex":0},"citationItems":[{"id":1243,"uris":["http://zotero.org/groups/5373452/items/RIRENHH6"],"itemData":{"id":1243,"type":"article-journal","container-title":"Frontiers in Psychology","DOI":"10.3389/fpsyg.2020.02071","ISSN":"1664-1078","language":"en","page":"2071","title":"Anti-roma Bias (Stereotypes, Prejudice, Behavioral Tendencies): A Network Approach Toward Attitude Strength","title-short":"Anti-roma Bias (Stereotypes, Prejudice, Behavioral Tendencies)","volume":"11","author":[{"family":"Nariman","given":"Hadi Sam"},{"family":"Hadarics","given":"Márton"},{"family":"Kende","given":"Anna"},{"family":"Lášticová","given":"Barbara"},{"family":"Poslon","given":"Xenia Daniela"},{"family":"Popper","given":"Miroslav"},{"family":"Boza","given":"Mihaela"},{"family":"Ernst-Vintila","given":"Andreea"},{"family":"Badea","given":"Constantina"},{"family":"Mahfud","given":"Yara"},{"family":"O’Connor","given":"Ashley"},{"family":"Minescu","given":"Anca"}],"issued":{"date-parts":[["2020",9]]}}}],"schema":"https://github.com/citation-style-language/schema/raw/master/csl-citation.json"} </w:instrText>
      </w:r>
      <w:r w:rsidR="008A637C" w:rsidRPr="00753F1A">
        <w:fldChar w:fldCharType="separate"/>
      </w:r>
      <w:r w:rsidR="008A637C" w:rsidRPr="00753F1A">
        <w:rPr>
          <w:noProof/>
        </w:rPr>
        <w:t>(Nariman et al., 2020)</w:t>
      </w:r>
      <w:r w:rsidR="008A637C" w:rsidRPr="00753F1A">
        <w:fldChar w:fldCharType="end"/>
      </w:r>
      <w:r w:rsidR="008A637C" w:rsidRPr="00753F1A">
        <w:t xml:space="preserve">. </w:t>
      </w:r>
      <w:r w:rsidR="009C7A18" w:rsidRPr="00753F1A">
        <w:t>This</w:t>
      </w:r>
      <w:r w:rsidR="008A637C" w:rsidRPr="00753F1A">
        <w:t xml:space="preserve"> implies network connectivity </w:t>
      </w:r>
      <w:r w:rsidR="00D20ED9" w:rsidRPr="00753F1A">
        <w:t>relates</w:t>
      </w:r>
      <w:r w:rsidR="008A637C" w:rsidRPr="00753F1A">
        <w:t xml:space="preserve"> </w:t>
      </w:r>
      <w:r w:rsidR="00D20ED9" w:rsidRPr="00753F1A">
        <w:t>to</w:t>
      </w:r>
      <w:r w:rsidR="008A637C" w:rsidRPr="00753F1A">
        <w:t xml:space="preserve"> attitude strength </w:t>
      </w:r>
      <w:r w:rsidR="008A637C" w:rsidRPr="00753F1A">
        <w:fldChar w:fldCharType="begin"/>
      </w:r>
      <w:r w:rsidR="008A637C" w:rsidRPr="00753F1A">
        <w:instrText xml:space="preserve"> ADDIN ZOTERO_ITEM CSL_CITATION {"citationID":"TuK8aZq4","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8A637C" w:rsidRPr="00753F1A">
        <w:fldChar w:fldCharType="separate"/>
      </w:r>
      <w:r w:rsidR="008A637C" w:rsidRPr="00753F1A">
        <w:rPr>
          <w:noProof/>
        </w:rPr>
        <w:t>(Dalege et al., 2019)</w:t>
      </w:r>
      <w:r w:rsidR="008A637C" w:rsidRPr="00753F1A">
        <w:fldChar w:fldCharType="end"/>
      </w:r>
      <w:r w:rsidR="008A637C" w:rsidRPr="00753F1A">
        <w:t xml:space="preserve">, and that attitude strength moderates the relationships between the network components </w:t>
      </w:r>
      <w:r w:rsidR="008A637C" w:rsidRPr="00753F1A">
        <w:fldChar w:fldCharType="begin"/>
      </w:r>
      <w:r w:rsidR="008A637C" w:rsidRPr="00753F1A">
        <w:instrText xml:space="preserve"> ADDIN ZOTERO_ITEM CSL_CITATION {"citationID":"Kd1fZVfj","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8A637C" w:rsidRPr="00753F1A">
        <w:fldChar w:fldCharType="separate"/>
      </w:r>
      <w:r w:rsidR="008A637C" w:rsidRPr="00753F1A">
        <w:rPr>
          <w:noProof/>
        </w:rPr>
        <w:t>(Haslbeck et al., 2021)</w:t>
      </w:r>
      <w:r w:rsidR="008A637C" w:rsidRPr="00753F1A">
        <w:fldChar w:fldCharType="end"/>
      </w:r>
      <w:r w:rsidR="008A637C" w:rsidRPr="00753F1A">
        <w:t>. In the realm of attitude</w:t>
      </w:r>
      <w:r w:rsidR="00C55595" w:rsidRPr="00753F1A">
        <w:t>s</w:t>
      </w:r>
      <w:r w:rsidR="008A637C" w:rsidRPr="00753F1A">
        <w:t xml:space="preserve"> </w:t>
      </w:r>
      <w:r w:rsidR="00E62E95" w:rsidRPr="00753F1A">
        <w:t>toward</w:t>
      </w:r>
      <w:r w:rsidR="008A637C" w:rsidRPr="00753F1A">
        <w:t xml:space="preserve"> inequality, </w:t>
      </w:r>
      <w:r w:rsidR="00C55595" w:rsidRPr="00753F1A">
        <w:t>scholars extensively examined the role of anger.</w:t>
      </w:r>
      <w:r w:rsidR="008A637C" w:rsidRPr="00753F1A">
        <w:t xml:space="preserve"> </w:t>
      </w:r>
      <w:r w:rsidR="009C7A18" w:rsidRPr="00753F1A">
        <w:t xml:space="preserve">Researchers have explored its determinants, finding </w:t>
      </w:r>
      <w:r w:rsidR="00C55595" w:rsidRPr="00753F1A">
        <w:t xml:space="preserve">U.S. citizens </w:t>
      </w:r>
      <w:r w:rsidR="009C7A18" w:rsidRPr="00753F1A">
        <w:t xml:space="preserve">with lower social status tend to express higher levels of anger </w:t>
      </w:r>
      <w:r w:rsidR="009C7A18" w:rsidRPr="00753F1A">
        <w:fldChar w:fldCharType="begin"/>
      </w:r>
      <w:r w:rsidR="009C7A18" w:rsidRPr="00753F1A">
        <w:instrText xml:space="preserve"> ADDIN ZOTERO_ITEM CSL_CITATION {"citationID":"BMQt9SUW","properties":{"formattedCitation":"(Park et al., 2013)","plainCitation":"(Park et al., 2013)","noteIndex":0},"citationItems":[{"id":1438,"uris":["http://zotero.org/groups/5379819/items/B7DB8497"],"itemData":{"id":1438,"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schema":"https://github.com/citation-style-language/schema/raw/master/csl-citation.json"} </w:instrText>
      </w:r>
      <w:r w:rsidR="009C7A18" w:rsidRPr="00753F1A">
        <w:fldChar w:fldCharType="separate"/>
      </w:r>
      <w:r w:rsidR="009C7A18" w:rsidRPr="00753F1A">
        <w:rPr>
          <w:noProof/>
        </w:rPr>
        <w:t>(Park et al., 2013)</w:t>
      </w:r>
      <w:r w:rsidR="009C7A18" w:rsidRPr="00753F1A">
        <w:fldChar w:fldCharType="end"/>
      </w:r>
      <w:r w:rsidR="009C7A18" w:rsidRPr="00753F1A">
        <w:t xml:space="preserve">. Anger is often rooted in feelings of frustration, inferiority, and injustice </w:t>
      </w:r>
      <w:r w:rsidR="009C7A18" w:rsidRPr="00753F1A">
        <w:fldChar w:fldCharType="begin"/>
      </w:r>
      <w:r w:rsidR="009C7A18" w:rsidRPr="00753F1A">
        <w:instrText xml:space="preserve"> ADDIN ZOTERO_ITEM CSL_CITATION {"citationID":"DZY4CgcF","properties":{"formattedCitation":"(Smith, 2008)","plainCitation":"(Smith, 2008)","noteIndex":0},"citationItems":[{"id":1440,"uris":["http://zotero.org/groups/5379819/items/9Q77SUVU"],"itemData":{"id":1440,"type":"book","ISBN":"978-0-19-532795-3","note":"DOI: 10.1093/acprof:oso/9780195327953.001.0001\nDOI: 10.1093/acprof:oso/9780195327953.001.0001","publisher":"Oxford University Press","source":"DOI.org (Crossref)","title":"Envy","URL":"http://www.oxfordscholarship.com/view/10.1093/acprof:oso/9780195327953.001.0001/acprof-9780195327953","author":[{"family":"Smith","given":"Richard"}],"accessed":{"date-parts":[["2024",2,9]]},"issued":{"date-parts":[["2008",10,16]]}}}],"schema":"https://github.com/citation-style-language/schema/raw/master/csl-citation.json"} </w:instrText>
      </w:r>
      <w:r w:rsidR="009C7A18" w:rsidRPr="00753F1A">
        <w:fldChar w:fldCharType="separate"/>
      </w:r>
      <w:r w:rsidR="009C7A18" w:rsidRPr="00753F1A">
        <w:rPr>
          <w:noProof/>
        </w:rPr>
        <w:t>(Smith, 2008)</w:t>
      </w:r>
      <w:r w:rsidR="009C7A18" w:rsidRPr="00753F1A">
        <w:fldChar w:fldCharType="end"/>
      </w:r>
      <w:r w:rsidR="009C7A18" w:rsidRPr="00753F1A">
        <w:t xml:space="preserve">. </w:t>
      </w:r>
      <w:r w:rsidR="00A64E6A" w:rsidRPr="00753F1A">
        <w:t xml:space="preserve">Moreover, anger </w:t>
      </w:r>
      <w:r w:rsidR="00E62E95" w:rsidRPr="00753F1A">
        <w:t>toward</w:t>
      </w:r>
      <w:r w:rsidR="00A64E6A" w:rsidRPr="00753F1A">
        <w:t xml:space="preserve"> inequality also has important societal outcomes. </w:t>
      </w:r>
      <w:r w:rsidR="00F463B5" w:rsidRPr="00753F1A">
        <w:t xml:space="preserve">Comparative research shows that angry individuals are unlikely to vote for parties adopting conservative stances on economic issues and express high support for economically progressive parties </w:t>
      </w:r>
      <w:r w:rsidR="00F463B5" w:rsidRPr="00753F1A">
        <w:fldChar w:fldCharType="begin"/>
      </w:r>
      <w:r w:rsidR="00F463B5" w:rsidRPr="00753F1A">
        <w:instrText xml:space="preserve"> ADDIN ZOTERO_ITEM CSL_CITATION {"citationID":"Z2yulORo","properties":{"formattedCitation":"(Gonthier, 2023)","plainCitation":"(Gonthier, 2023)","noteIndex":0},"citationItems":[{"id":1444,"uris":["http://zotero.org/groups/5379819/items/WBI4U7SJ"],"itemData":{"id":1444,"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schema":"https://github.com/citation-style-language/schema/raw/master/csl-citation.json"} </w:instrText>
      </w:r>
      <w:r w:rsidR="00F463B5" w:rsidRPr="00753F1A">
        <w:fldChar w:fldCharType="separate"/>
      </w:r>
      <w:r w:rsidR="00F463B5" w:rsidRPr="00753F1A">
        <w:rPr>
          <w:noProof/>
        </w:rPr>
        <w:t>(Gonthier, 2023)</w:t>
      </w:r>
      <w:r w:rsidR="00F463B5" w:rsidRPr="00753F1A">
        <w:fldChar w:fldCharType="end"/>
      </w:r>
      <w:r w:rsidR="00F463B5" w:rsidRPr="00753F1A">
        <w:t>. More importantly, t</w:t>
      </w:r>
      <w:r w:rsidR="00A64E6A" w:rsidRPr="00753F1A">
        <w:t xml:space="preserve">he link between the perceptions of existing inequalities </w:t>
      </w:r>
      <w:r w:rsidR="00A64E6A" w:rsidRPr="00753F1A">
        <w:lastRenderedPageBreak/>
        <w:t xml:space="preserve">and the willingness to engage in political action to reduce them is stronger for angry individuals </w:t>
      </w:r>
      <w:r w:rsidR="00A64E6A" w:rsidRPr="00753F1A">
        <w:fldChar w:fldCharType="begin"/>
      </w:r>
      <w:r w:rsidR="00A64E6A" w:rsidRPr="00753F1A">
        <w:instrText xml:space="preserve"> ADDIN ZOTERO_ITEM CSL_CITATION {"citationID":"JwsnayMA","properties":{"formattedCitation":"(Leach et al., 2006)","plainCitation":"(Leach et al., 2006)","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schema":"https://github.com/citation-style-language/schema/raw/master/csl-citation.json"} </w:instrText>
      </w:r>
      <w:r w:rsidR="00A64E6A" w:rsidRPr="00753F1A">
        <w:fldChar w:fldCharType="separate"/>
      </w:r>
      <w:r w:rsidR="00A64E6A" w:rsidRPr="00753F1A">
        <w:rPr>
          <w:noProof/>
        </w:rPr>
        <w:t>(Leach et al., 2006)</w:t>
      </w:r>
      <w:r w:rsidR="00A64E6A" w:rsidRPr="00753F1A">
        <w:fldChar w:fldCharType="end"/>
      </w:r>
      <w:r w:rsidR="00A64E6A" w:rsidRPr="00753F1A">
        <w:t xml:space="preserve">. Anger also </w:t>
      </w:r>
      <w:r w:rsidR="00F463B5" w:rsidRPr="00753F1A">
        <w:t>mediates</w:t>
      </w:r>
      <w:r w:rsidR="00A64E6A" w:rsidRPr="00753F1A">
        <w:t xml:space="preserve"> the relationships between perceived inequalities and psychological </w:t>
      </w:r>
      <w:r w:rsidR="00F463B5" w:rsidRPr="00753F1A">
        <w:t xml:space="preserve">subjective well‐being </w:t>
      </w:r>
      <w:r w:rsidR="00F463B5" w:rsidRPr="00753F1A">
        <w:fldChar w:fldCharType="begin"/>
      </w:r>
      <w:r w:rsidR="00F463B5" w:rsidRPr="00753F1A">
        <w:instrText xml:space="preserve"> ADDIN ZOTERO_ITEM CSL_CITATION {"citationID":"mQqGpXyE","properties":{"formattedCitation":"(Vezzoli et al., 2023)","plainCitation":"(Vezzoli et al., 2023)","noteIndex":0},"citationItems":[{"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F463B5" w:rsidRPr="00753F1A">
        <w:fldChar w:fldCharType="separate"/>
      </w:r>
      <w:r w:rsidR="00F463B5" w:rsidRPr="00753F1A">
        <w:rPr>
          <w:noProof/>
        </w:rPr>
        <w:t>(Vezzoli et al., 2023)</w:t>
      </w:r>
      <w:r w:rsidR="00F463B5" w:rsidRPr="00753F1A">
        <w:fldChar w:fldCharType="end"/>
      </w:r>
      <w:r w:rsidR="00F463B5" w:rsidRPr="00753F1A">
        <w:t xml:space="preserve">. This research extends these investigations by </w:t>
      </w:r>
      <w:r w:rsidR="0078524A" w:rsidRPr="00753F1A">
        <w:t>assessing</w:t>
      </w:r>
      <w:r w:rsidR="00F463B5" w:rsidRPr="00753F1A">
        <w:t xml:space="preserve"> whe</w:t>
      </w:r>
      <w:r w:rsidR="0078524A" w:rsidRPr="00753F1A">
        <w:t>th</w:t>
      </w:r>
      <w:r w:rsidR="00F463B5" w:rsidRPr="00753F1A">
        <w:t xml:space="preserve">er </w:t>
      </w:r>
      <w:r w:rsidR="00D01E70" w:rsidRPr="00753F1A">
        <w:t xml:space="preserve">anger moderates </w:t>
      </w:r>
      <w:r w:rsidR="00F463B5" w:rsidRPr="00753F1A">
        <w:t xml:space="preserve">the relationships between the components </w:t>
      </w:r>
      <w:r w:rsidR="0078524A" w:rsidRPr="00753F1A">
        <w:t xml:space="preserve">of attitudes </w:t>
      </w:r>
      <w:r w:rsidR="00E62E95" w:rsidRPr="00753F1A">
        <w:t>toward</w:t>
      </w:r>
      <w:r w:rsidR="0078524A" w:rsidRPr="00753F1A">
        <w:t xml:space="preserve"> inequality</w:t>
      </w:r>
      <w:r w:rsidR="00D01E70" w:rsidRPr="00753F1A">
        <w:t>:</w:t>
      </w:r>
    </w:p>
    <w:p w14:paraId="33255668" w14:textId="1E1619C2" w:rsidR="00BC14B5" w:rsidRPr="00753F1A" w:rsidRDefault="00822482" w:rsidP="00822482">
      <w:r w:rsidRPr="00EA6C09">
        <w:rPr>
          <w:i/>
          <w:iCs/>
        </w:rPr>
        <w:t xml:space="preserve">H3:  </w:t>
      </w:r>
      <w:r w:rsidR="0078524A" w:rsidRPr="00EA6C09">
        <w:rPr>
          <w:i/>
          <w:iCs/>
        </w:rPr>
        <w:t xml:space="preserve">The structure of the network of attitudes </w:t>
      </w:r>
      <w:r w:rsidR="00E62E95" w:rsidRPr="00EA6C09">
        <w:rPr>
          <w:i/>
          <w:iCs/>
        </w:rPr>
        <w:t>toward</w:t>
      </w:r>
      <w:r w:rsidR="0078524A" w:rsidRPr="00EA6C09">
        <w:rPr>
          <w:i/>
          <w:iCs/>
        </w:rPr>
        <w:t xml:space="preserve"> inequality, redistribution,</w:t>
      </w:r>
      <w:r w:rsidR="00D37B73" w:rsidRPr="00EA6C09">
        <w:rPr>
          <w:i/>
          <w:iCs/>
        </w:rPr>
        <w:t xml:space="preserve"> </w:t>
      </w:r>
      <w:r w:rsidR="0078524A" w:rsidRPr="00EA6C09">
        <w:rPr>
          <w:i/>
          <w:iCs/>
        </w:rPr>
        <w:t>taxation</w:t>
      </w:r>
      <w:r w:rsidR="00D37B73" w:rsidRPr="00EA6C09">
        <w:rPr>
          <w:i/>
          <w:iCs/>
        </w:rPr>
        <w:t xml:space="preserve">, and </w:t>
      </w:r>
      <w:r w:rsidR="004B6A10" w:rsidRPr="00EA6C09">
        <w:rPr>
          <w:i/>
          <w:iCs/>
        </w:rPr>
        <w:t>wages</w:t>
      </w:r>
      <w:r w:rsidR="0078524A" w:rsidRPr="00EA6C09">
        <w:rPr>
          <w:i/>
          <w:iCs/>
        </w:rPr>
        <w:t xml:space="preserve"> is moderated by </w:t>
      </w:r>
      <w:r w:rsidR="00D37B73" w:rsidRPr="00EA6C09">
        <w:rPr>
          <w:i/>
          <w:iCs/>
        </w:rPr>
        <w:t xml:space="preserve">individuals’ </w:t>
      </w:r>
      <w:r w:rsidR="0078524A" w:rsidRPr="00EA6C09">
        <w:rPr>
          <w:i/>
          <w:iCs/>
        </w:rPr>
        <w:t xml:space="preserve">anger </w:t>
      </w:r>
      <w:r w:rsidR="00E62E95" w:rsidRPr="00EA6C09">
        <w:rPr>
          <w:i/>
          <w:iCs/>
        </w:rPr>
        <w:t>toward</w:t>
      </w:r>
      <w:r w:rsidR="0078524A" w:rsidRPr="00EA6C09">
        <w:rPr>
          <w:i/>
          <w:iCs/>
        </w:rPr>
        <w:t xml:space="preserve"> inequality.</w:t>
      </w:r>
    </w:p>
    <w:p w14:paraId="25D450DB" w14:textId="50E6E9A3" w:rsidR="000753A5" w:rsidRPr="00753F1A" w:rsidRDefault="0078524A" w:rsidP="00822482">
      <w:r w:rsidRPr="00753F1A">
        <w:t xml:space="preserve">Network approaches to belief systems produced a formalized theory of attitude change. Attitudes form a network </w:t>
      </w:r>
      <w:r w:rsidR="00D01E70" w:rsidRPr="00753F1A">
        <w:t>where nodes differ in centrality, which measures the degree to which a node is predicted and/or predicts every other</w:t>
      </w:r>
      <w:r w:rsidRPr="00753F1A">
        <w:t xml:space="preserve">. </w:t>
      </w:r>
      <w:r w:rsidR="00D01E70" w:rsidRPr="00753F1A">
        <w:t>I</w:t>
      </w:r>
      <w:r w:rsidR="002F67E5" w:rsidRPr="00753F1A">
        <w:t>f a change occurs in a central -rather than peripheral</w:t>
      </w:r>
      <w:r w:rsidR="00D01E70" w:rsidRPr="00753F1A">
        <w:t>-</w:t>
      </w:r>
      <w:r w:rsidR="002F67E5" w:rsidRPr="00753F1A">
        <w:t xml:space="preserve"> node</w:t>
      </w:r>
      <w:r w:rsidR="00D01E70" w:rsidRPr="00753F1A">
        <w:t>,</w:t>
      </w:r>
      <w:r w:rsidR="002F67E5" w:rsidRPr="00753F1A">
        <w:t xml:space="preserve"> the </w:t>
      </w:r>
      <w:r w:rsidR="00D01E70" w:rsidRPr="00753F1A">
        <w:t>network of attitudes</w:t>
      </w:r>
      <w:r w:rsidR="002F67E5" w:rsidRPr="00753F1A">
        <w:t xml:space="preserve"> should vary to a greater extent. This </w:t>
      </w:r>
      <w:r w:rsidRPr="00753F1A">
        <w:t>has been</w:t>
      </w:r>
      <w:r w:rsidR="002F67E5" w:rsidRPr="00753F1A">
        <w:t xml:space="preserve"> confirmed by simulation and longitudinal studies. In simulated data, changes in central nodes </w:t>
      </w:r>
      <w:r w:rsidR="00D01E70" w:rsidRPr="00753F1A">
        <w:t>ha</w:t>
      </w:r>
      <w:r w:rsidR="00A07EF1">
        <w:t>ve</w:t>
      </w:r>
      <w:r w:rsidR="00D01E70" w:rsidRPr="00753F1A">
        <w:t xml:space="preserve"> been</w:t>
      </w:r>
      <w:r w:rsidR="002F67E5" w:rsidRPr="00753F1A">
        <w:t xml:space="preserve"> associated with a downstream effect in the attitude networks</w:t>
      </w:r>
      <w:r w:rsidRPr="00753F1A">
        <w:t xml:space="preserve"> </w:t>
      </w:r>
      <w:r w:rsidRPr="00753F1A">
        <w:fldChar w:fldCharType="begin"/>
      </w:r>
      <w:r w:rsidR="0081649E" w:rsidRPr="00753F1A">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Pr="00753F1A">
        <w:fldChar w:fldCharType="separate"/>
      </w:r>
      <w:r w:rsidR="0081649E" w:rsidRPr="00753F1A">
        <w:rPr>
          <w:noProof/>
        </w:rPr>
        <w:t>(Dalege, Borsboom, Harreveld, &amp; Maas, 2017; Dalege, Borsboom, Harreveld, Waldorp, et al., 2017)</w:t>
      </w:r>
      <w:r w:rsidRPr="00753F1A">
        <w:fldChar w:fldCharType="end"/>
      </w:r>
      <w:r w:rsidR="002F67E5" w:rsidRPr="00753F1A">
        <w:t xml:space="preserve">. The downstream effect occurs when a change in the state of a node (i.e.: from “not endorsed” to “endorsed”) produces </w:t>
      </w:r>
      <w:r w:rsidR="00D01E70" w:rsidRPr="00753F1A">
        <w:t xml:space="preserve">consistent </w:t>
      </w:r>
      <w:r w:rsidR="002F67E5" w:rsidRPr="00753F1A">
        <w:t xml:space="preserve">adaptations in the network, leading other neighboring nodes to change their state. This phenomenon </w:t>
      </w:r>
      <w:r w:rsidR="00D01E70" w:rsidRPr="00753F1A">
        <w:t>has</w:t>
      </w:r>
      <w:r w:rsidR="002F67E5" w:rsidRPr="00753F1A">
        <w:t xml:space="preserve"> also </w:t>
      </w:r>
      <w:r w:rsidR="00D01E70" w:rsidRPr="00753F1A">
        <w:t xml:space="preserve">been </w:t>
      </w:r>
      <w:r w:rsidR="002F67E5" w:rsidRPr="00753F1A">
        <w:t>observed, even if with lesser intensity, with longitudinal data in the field of job satisfaction</w:t>
      </w:r>
      <w:r w:rsidR="0081649E" w:rsidRPr="00753F1A">
        <w:t xml:space="preserve"> </w:t>
      </w:r>
      <w:r w:rsidR="0081649E" w:rsidRPr="00753F1A">
        <w:fldChar w:fldCharType="begin"/>
      </w:r>
      <w:r w:rsidR="0081649E" w:rsidRPr="00753F1A">
        <w:instrText xml:space="preserve"> ADDIN ZOTERO_ITEM CSL_CITATION {"citationID":"CsL8Hn4Q","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81649E" w:rsidRPr="00753F1A">
        <w:fldChar w:fldCharType="separate"/>
      </w:r>
      <w:r w:rsidR="0081649E" w:rsidRPr="00753F1A">
        <w:rPr>
          <w:noProof/>
        </w:rPr>
        <w:t>(Carter et al., 2020)</w:t>
      </w:r>
      <w:r w:rsidR="0081649E" w:rsidRPr="00753F1A">
        <w:fldChar w:fldCharType="end"/>
      </w:r>
      <w:r w:rsidR="002F67E5" w:rsidRPr="00753F1A">
        <w:t>, COVID-19-related attitudes</w:t>
      </w:r>
      <w:r w:rsidR="0081649E" w:rsidRPr="00753F1A">
        <w:t xml:space="preserve"> </w:t>
      </w:r>
      <w:r w:rsidR="0081649E" w:rsidRPr="00753F1A">
        <w:fldChar w:fldCharType="begin"/>
      </w:r>
      <w:r w:rsidR="0081649E" w:rsidRPr="00753F1A">
        <w:instrText xml:space="preserve"> ADDIN ZOTERO_ITEM CSL_CITATION {"citationID":"sKEQeybB","properties":{"formattedCitation":"(Chambon et al., 2022)","plainCitation":"(Chambon et al., 2022)","noteIndex":0},"citationItems":[{"id":1445,"uris":["http://zotero.org/groups/5379819/items/EPZRW2QR"],"itemData":{"id":1445,"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schema":"https://github.com/citation-style-language/schema/raw/master/csl-citation.json"} </w:instrText>
      </w:r>
      <w:r w:rsidR="0081649E" w:rsidRPr="00753F1A">
        <w:fldChar w:fldCharType="separate"/>
      </w:r>
      <w:r w:rsidR="0081649E" w:rsidRPr="00753F1A">
        <w:rPr>
          <w:noProof/>
        </w:rPr>
        <w:t>(Chambon et al., 2022)</w:t>
      </w:r>
      <w:r w:rsidR="0081649E" w:rsidRPr="00753F1A">
        <w:fldChar w:fldCharType="end"/>
      </w:r>
      <w:r w:rsidR="0081649E" w:rsidRPr="00753F1A">
        <w:t xml:space="preserve">, and political beliefs </w:t>
      </w:r>
      <w:r w:rsidR="0081649E" w:rsidRPr="00753F1A">
        <w:fldChar w:fldCharType="begin"/>
      </w:r>
      <w:r w:rsidR="0081649E" w:rsidRPr="00753F1A">
        <w:instrText xml:space="preserve"> ADDIN ZOTERO_ITEM CSL_CITATION {"citationID":"aKULEgq3","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753F1A">
        <w:fldChar w:fldCharType="separate"/>
      </w:r>
      <w:r w:rsidR="0081649E" w:rsidRPr="00753F1A">
        <w:rPr>
          <w:noProof/>
        </w:rPr>
        <w:t>(Turner-Zwinkels &amp; Brandt, 2022)</w:t>
      </w:r>
      <w:r w:rsidR="0081649E" w:rsidRPr="00753F1A">
        <w:fldChar w:fldCharType="end"/>
      </w:r>
      <w:r w:rsidR="002F67E5" w:rsidRPr="00753F1A">
        <w:t xml:space="preserve">. </w:t>
      </w:r>
      <w:r w:rsidR="0081649E" w:rsidRPr="00753F1A">
        <w:t xml:space="preserve">Given the </w:t>
      </w:r>
      <w:r w:rsidR="00510087">
        <w:t xml:space="preserve">lack </w:t>
      </w:r>
      <w:r w:rsidR="0081649E" w:rsidRPr="00753F1A">
        <w:t xml:space="preserve">of </w:t>
      </w:r>
      <w:r w:rsidR="00510087">
        <w:t>panel</w:t>
      </w:r>
      <w:r w:rsidR="00510087" w:rsidRPr="00753F1A">
        <w:t xml:space="preserve"> </w:t>
      </w:r>
      <w:r w:rsidR="0081649E" w:rsidRPr="00753F1A">
        <w:t xml:space="preserve">data measuring a wide set of </w:t>
      </w:r>
      <w:r w:rsidR="00A07EF1">
        <w:t xml:space="preserve">individual-level </w:t>
      </w:r>
      <w:r w:rsidR="0081649E" w:rsidRPr="00753F1A">
        <w:t>subjective inequality indicators, this article</w:t>
      </w:r>
      <w:r w:rsidR="002F67E5" w:rsidRPr="00753F1A">
        <w:t xml:space="preserve"> simulate</w:t>
      </w:r>
      <w:r w:rsidR="0081649E" w:rsidRPr="00753F1A">
        <w:t>s</w:t>
      </w:r>
      <w:r w:rsidR="002F67E5" w:rsidRPr="00753F1A">
        <w:t xml:space="preserve"> a manipulation attempt targeting each node in the network</w:t>
      </w:r>
      <w:r w:rsidR="0081649E" w:rsidRPr="00753F1A">
        <w:t>. Building on H2, this study</w:t>
      </w:r>
      <w:r w:rsidR="002F67E5" w:rsidRPr="00753F1A">
        <w:t xml:space="preserve"> test</w:t>
      </w:r>
      <w:r w:rsidR="0081649E" w:rsidRPr="00753F1A">
        <w:t>s</w:t>
      </w:r>
      <w:r w:rsidR="002F67E5" w:rsidRPr="00753F1A">
        <w:t xml:space="preserve"> whether:</w:t>
      </w:r>
      <w:r w:rsidR="002F67E5" w:rsidRPr="00753F1A">
        <w:rPr>
          <w:sz w:val="24"/>
          <w:szCs w:val="24"/>
        </w:rPr>
        <w:t xml:space="preserve">  </w:t>
      </w:r>
    </w:p>
    <w:p w14:paraId="556B4079" w14:textId="459DFAF7" w:rsidR="00E0663C" w:rsidRPr="00753F1A" w:rsidRDefault="00822482" w:rsidP="00E0663C">
      <w:r w:rsidRPr="00EA6C09">
        <w:rPr>
          <w:i/>
          <w:iCs/>
        </w:rPr>
        <w:t xml:space="preserve">H4:  </w:t>
      </w:r>
      <w:r w:rsidR="0081649E" w:rsidRPr="00EA6C09">
        <w:rPr>
          <w:i/>
          <w:iCs/>
        </w:rPr>
        <w:t xml:space="preserve">Simulated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income inequality and the belief in public redistribution will produce downstream effects.</w:t>
      </w:r>
    </w:p>
    <w:p w14:paraId="2F5890A1" w14:textId="63B29782" w:rsidR="007E7B00" w:rsidRPr="00753F1A" w:rsidRDefault="00CF178C" w:rsidP="006E7D90">
      <w:pPr>
        <w:pStyle w:val="Heading2"/>
      </w:pPr>
      <w:r w:rsidRPr="00753F1A">
        <w:t>3. Method</w:t>
      </w:r>
    </w:p>
    <w:p w14:paraId="2D484DCF" w14:textId="60E0E907" w:rsidR="00CF178C" w:rsidRPr="00753F1A" w:rsidRDefault="00CF178C" w:rsidP="001E7009">
      <w:pPr>
        <w:pStyle w:val="Heading3"/>
      </w:pPr>
      <w:r w:rsidRPr="00753F1A">
        <w:t>3.1 Data and variables</w:t>
      </w:r>
    </w:p>
    <w:p w14:paraId="66679469" w14:textId="026AA9BB" w:rsidR="007E7B00" w:rsidRPr="00753F1A" w:rsidRDefault="006E7D90" w:rsidP="007E7B00">
      <w:r w:rsidRPr="00753F1A">
        <w:lastRenderedPageBreak/>
        <w:t xml:space="preserve">The ISSP 2019 – Social Inequality V module </w:t>
      </w:r>
      <w:r w:rsidR="009F5C9A" w:rsidRPr="00753F1A">
        <w:fldChar w:fldCharType="begin"/>
      </w:r>
      <w:r w:rsidR="009F5C9A" w:rsidRPr="00753F1A">
        <w:instrText xml:space="preserve"> ADDIN ZOTERO_ITEM CSL_CITATION {"citationID":"DHm28thH","properties":{"formattedCitation":"(ISSP Research Group, 2022)","plainCitation":"(ISSP Research Group, 2022)","noteIndex":0},"citationItems":[{"id":1357,"uris":["http://zotero.org/groups/5379819/items/LCZXKEM3"],"itemData":{"id":1357,"type":"document","note":"Published: GESIS, Cologne. ZA7600 Data file Version 3.0.0, https://doi.org/10.4232/1.14009\nDOI: 10.4232/1.14009","title":"International Social Survey Programme: Social Inequality V - ISSP 2019","author":[{"family":"ISSP Research Group","given":""}],"issued":{"date-parts":[["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rsidRPr="00753F1A">
        <w:t xml:space="preserve"> includes </w:t>
      </w:r>
      <w:r w:rsidR="00544CDC" w:rsidRPr="00753F1A">
        <w:t>several indicators of subjective inequality</w:t>
      </w:r>
      <w:r w:rsidR="00D01E70" w:rsidRPr="00753F1A">
        <w:t xml:space="preserve">, allowing for the modeling of attitudes </w:t>
      </w:r>
      <w:r w:rsidR="001C1580" w:rsidRPr="00753F1A">
        <w:t>toward</w:t>
      </w:r>
      <w:r w:rsidR="00D01E70" w:rsidRPr="00753F1A">
        <w:t xml:space="preserve"> inequality as composed of perceptions, beliefs</w:t>
      </w:r>
      <w:r w:rsidR="000A4037">
        <w:t>,</w:t>
      </w:r>
      <w:r w:rsidR="00D01E70" w:rsidRPr="00753F1A">
        <w:t xml:space="preserve"> and judgments about inequality, redistribution, taxation</w:t>
      </w:r>
      <w:r w:rsidR="00535CCE">
        <w:t xml:space="preserve">, and </w:t>
      </w:r>
      <w:r w:rsidR="004B6A10">
        <w:t>wages</w:t>
      </w:r>
      <w:r w:rsidR="00D01E70" w:rsidRPr="00753F1A">
        <w:t xml:space="preserve"> </w:t>
      </w:r>
      <w:r w:rsidR="00D01E70" w:rsidRPr="00753F1A">
        <w:fldChar w:fldCharType="begin"/>
      </w:r>
      <w:r w:rsidR="00D01E70" w:rsidRPr="00753F1A">
        <w:instrText xml:space="preserve"> ADDIN ZOTERO_ITEM CSL_CITATION {"citationID":"uSvUXCgz","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01E70" w:rsidRPr="00753F1A">
        <w:fldChar w:fldCharType="separate"/>
      </w:r>
      <w:r w:rsidR="00D01E70" w:rsidRPr="00753F1A">
        <w:rPr>
          <w:noProof/>
        </w:rPr>
        <w:t>(Janmaat, 2013)</w:t>
      </w:r>
      <w:r w:rsidR="00D01E70" w:rsidRPr="00753F1A">
        <w:fldChar w:fldCharType="end"/>
      </w:r>
      <w:r w:rsidRPr="00753F1A">
        <w:t xml:space="preserve">. </w:t>
      </w:r>
      <w:r w:rsidR="00F0607A">
        <w:t>We analyze</w:t>
      </w:r>
      <w:r w:rsidRPr="00753F1A">
        <w:t xml:space="preserve"> U.S. data,</w:t>
      </w:r>
      <w:r w:rsidR="009F5C9A" w:rsidRPr="00753F1A">
        <w:t xml:space="preserve"> which are collected with a multistage probabilistic design and Computer Assisted Web Interface methodology. </w:t>
      </w:r>
      <w:r w:rsidR="00B748E4" w:rsidRPr="00753F1A">
        <w:t>The</w:t>
      </w:r>
      <w:r w:rsidRPr="00753F1A">
        <w:t xml:space="preserve"> </w:t>
      </w:r>
      <w:r w:rsidR="009F5C9A" w:rsidRPr="00753F1A">
        <w:t xml:space="preserve">sample </w:t>
      </w:r>
      <w:r w:rsidR="00B748E4" w:rsidRPr="00753F1A">
        <w:t xml:space="preserve">is representative </w:t>
      </w:r>
      <w:r w:rsidRPr="00753F1A">
        <w:t xml:space="preserve">of the population aged 18 years or older. </w:t>
      </w:r>
      <w:r w:rsidR="00B748E4" w:rsidRPr="00753F1A">
        <w:t>The original dataset includes</w:t>
      </w:r>
      <w:r w:rsidRPr="00753F1A">
        <w:t xml:space="preserve"> 1</w:t>
      </w:r>
      <w:r w:rsidR="00535CCE">
        <w:t>,</w:t>
      </w:r>
      <w:r w:rsidRPr="00753F1A">
        <w:t xml:space="preserve">852 individuals. </w:t>
      </w:r>
      <w:r w:rsidR="00544CDC" w:rsidRPr="00753F1A">
        <w:t>L</w:t>
      </w:r>
      <w:r w:rsidRPr="00753F1A">
        <w:t>istwise deletion</w:t>
      </w:r>
      <w:r w:rsidR="00544CDC" w:rsidRPr="00753F1A">
        <w:t xml:space="preserve"> reduces the sample to</w:t>
      </w:r>
      <w:r w:rsidRPr="00753F1A">
        <w:t xml:space="preserve"> 1,188 individuals</w:t>
      </w:r>
      <w:r w:rsidR="00D01E70" w:rsidRPr="00753F1A">
        <w:t xml:space="preserve">. </w:t>
      </w:r>
      <w:r w:rsidRPr="00753F1A">
        <w:t xml:space="preserve">Additional analyses reveal missing cases do not impact meaningfully on the final sample. Figure </w:t>
      </w:r>
      <w:r w:rsidR="00F0607A">
        <w:t>6</w:t>
      </w:r>
      <w:r w:rsidR="00F0607A" w:rsidRPr="00753F1A">
        <w:t xml:space="preserve"> </w:t>
      </w:r>
      <w:r w:rsidRPr="00753F1A">
        <w:t>of the Supplement</w:t>
      </w:r>
      <w:r w:rsidR="00D20168">
        <w:t>al</w:t>
      </w:r>
      <w:r w:rsidRPr="00753F1A">
        <w:t xml:space="preserve"> </w:t>
      </w:r>
      <w:r w:rsidR="00535CCE">
        <w:t xml:space="preserve">Material </w:t>
      </w:r>
      <w:r w:rsidRPr="00753F1A">
        <w:t xml:space="preserve">shows that variables generated between 2% (e.g.: </w:t>
      </w:r>
      <w:r w:rsidRPr="00753F1A">
        <w:rPr>
          <w:i/>
          <w:iCs/>
        </w:rPr>
        <w:t>ineq_p</w:t>
      </w:r>
      <w:r w:rsidR="00544CDC" w:rsidRPr="00753F1A">
        <w:rPr>
          <w:rStyle w:val="FootnoteReference"/>
          <w:i/>
          <w:iCs/>
        </w:rPr>
        <w:footnoteReference w:id="1"/>
      </w:r>
      <w:r w:rsidRPr="00753F1A">
        <w:t>) and 11% (</w:t>
      </w:r>
      <w:r w:rsidRPr="00753F1A">
        <w:rPr>
          <w:i/>
          <w:iCs/>
        </w:rPr>
        <w:t>ineq_j</w:t>
      </w:r>
      <w:r w:rsidRPr="00753F1A">
        <w:t xml:space="preserve">) of missing cases. Thus, nonresponses were fairly distributed between the selected variables. Moreover, Table 3 of the </w:t>
      </w:r>
      <w:r w:rsidR="00D20168">
        <w:t>Supplemental Material</w:t>
      </w:r>
      <w:r w:rsidRPr="00753F1A">
        <w:t xml:space="preserve"> shows that the means of the variables do not differ </w:t>
      </w:r>
      <w:r w:rsidR="00544CDC" w:rsidRPr="00753F1A">
        <w:t xml:space="preserve">significantly </w:t>
      </w:r>
      <w:r w:rsidRPr="00753F1A">
        <w:t xml:space="preserve">between the original sample and the reduced one. </w:t>
      </w:r>
      <w:r w:rsidR="007E7B00" w:rsidRPr="00753F1A">
        <w:t>Table 1 shows the selected variable</w:t>
      </w:r>
      <w:r w:rsidR="007B0AAE" w:rsidRPr="00753F1A">
        <w:t>s</w:t>
      </w:r>
      <w:r w:rsidR="007E7B00" w:rsidRPr="00753F1A">
        <w:t xml:space="preserve"> and their corresponding ISSP question. </w:t>
      </w:r>
      <w:r w:rsidR="00D01E70" w:rsidRPr="00753F1A">
        <w:t>High scores</w:t>
      </w:r>
      <w:r w:rsidR="007E7B00" w:rsidRPr="00753F1A">
        <w:t xml:space="preserve"> </w:t>
      </w:r>
      <w:r w:rsidR="00D01E70" w:rsidRPr="00753F1A">
        <w:t>indicate</w:t>
      </w:r>
      <w:r w:rsidR="007E7B00" w:rsidRPr="00753F1A">
        <w:t xml:space="preserve"> </w:t>
      </w:r>
      <w:r w:rsidR="00D01E70" w:rsidRPr="00753F1A">
        <w:t>high</w:t>
      </w:r>
      <w:r w:rsidR="007E7B00" w:rsidRPr="00753F1A">
        <w:t xml:space="preserve"> perceptions</w:t>
      </w:r>
      <w:r w:rsidR="00D01E70" w:rsidRPr="00753F1A">
        <w:t xml:space="preserve"> of inequalities</w:t>
      </w:r>
      <w:r w:rsidR="007E7B00" w:rsidRPr="00753F1A">
        <w:t>, egalitarian beliefs, and judgments of unfairness</w:t>
      </w:r>
      <w:r w:rsidR="007B0AAE" w:rsidRPr="00753F1A">
        <w:t xml:space="preserve"> about existing levels of </w:t>
      </w:r>
      <w:r w:rsidR="00D01E70" w:rsidRPr="00753F1A">
        <w:t>social disparities</w:t>
      </w:r>
      <w:r w:rsidR="007E7B00" w:rsidRPr="00753F1A">
        <w:t xml:space="preserve">. </w:t>
      </w:r>
      <w:r w:rsidR="00E44484" w:rsidRPr="00753F1A">
        <w:t xml:space="preserve">All variables are measured on a 1 to 5 scale, with the exceptions of </w:t>
      </w:r>
      <w:r w:rsidR="00E44484" w:rsidRPr="00753F1A">
        <w:rPr>
          <w:i/>
          <w:iCs/>
        </w:rPr>
        <w:t>ineq_j</w:t>
      </w:r>
      <w:r w:rsidR="00E44484" w:rsidRPr="00753F1A">
        <w:t xml:space="preserve"> (1-4) and anger </w:t>
      </w:r>
      <w:r w:rsidR="00E62E95" w:rsidRPr="00753F1A">
        <w:t>toward</w:t>
      </w:r>
      <w:r w:rsidR="00E44484" w:rsidRPr="00753F1A">
        <w:t xml:space="preserve"> inequality (0-10). </w:t>
      </w:r>
    </w:p>
    <w:p w14:paraId="16A52974" w14:textId="579A44DC" w:rsidR="00CF178C" w:rsidRDefault="007B0AAE" w:rsidP="007E7B00">
      <w:r w:rsidRPr="00753F1A">
        <w:t xml:space="preserve">To cumulate with past research adopting a network approach to the study of attitudes </w:t>
      </w:r>
      <w:r w:rsidR="00E62E95" w:rsidRPr="00753F1A">
        <w:t>toward</w:t>
      </w:r>
      <w:r w:rsidRPr="00753F1A">
        <w:t xml:space="preserve"> inequality, </w:t>
      </w:r>
      <w:r w:rsidR="00485F20" w:rsidRPr="00753F1A">
        <w:t>the article</w:t>
      </w:r>
      <w:r w:rsidRPr="00753F1A">
        <w:t xml:space="preserve"> includ</w:t>
      </w:r>
      <w:r w:rsidR="00485F20" w:rsidRPr="00753F1A">
        <w:t>es</w:t>
      </w:r>
      <w:r w:rsidRPr="00753F1A">
        <w:t xml:space="preserve"> twelve perceptions, seven beliefs</w:t>
      </w:r>
      <w:r w:rsidR="00485F20" w:rsidRPr="00753F1A">
        <w:t>,</w:t>
      </w:r>
      <w:r w:rsidRPr="00753F1A">
        <w:t xml:space="preserve"> and three judgments about inequality </w:t>
      </w:r>
      <w:r w:rsidR="00485F20" w:rsidRPr="00753F1A">
        <w:t xml:space="preserve">in the U.S. </w:t>
      </w:r>
      <w:r w:rsidRPr="00753F1A">
        <w:fldChar w:fldCharType="begin"/>
      </w:r>
      <w:r w:rsidR="00485F20" w:rsidRPr="00753F1A">
        <w:instrText xml:space="preserve"> ADDIN ZOTERO_ITEM CSL_CITATION {"citationID":"ZmRx6Xv3","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Pr="00753F1A">
        <w:fldChar w:fldCharType="separate"/>
      </w:r>
      <w:r w:rsidR="00485F20" w:rsidRPr="00753F1A">
        <w:rPr>
          <w:noProof/>
        </w:rPr>
        <w:t>(Franetovic &amp; Bertero, 2023)</w:t>
      </w:r>
      <w:r w:rsidRPr="00753F1A">
        <w:fldChar w:fldCharType="end"/>
      </w:r>
      <w:r w:rsidRPr="00753F1A">
        <w:t xml:space="preserve">. </w:t>
      </w:r>
      <w:r w:rsidR="00485F20" w:rsidRPr="00753F1A">
        <w:t xml:space="preserve">Respondents were asked to report their perceptions of </w:t>
      </w:r>
      <w:r w:rsidR="002B43B1">
        <w:t xml:space="preserve">large </w:t>
      </w:r>
      <w:r w:rsidR="00485F20" w:rsidRPr="00753F1A">
        <w:t>income inequality (</w:t>
      </w:r>
      <w:r w:rsidR="00485F20" w:rsidRPr="00753F1A">
        <w:rPr>
          <w:i/>
          <w:iCs/>
        </w:rPr>
        <w:t>ineq_p</w:t>
      </w:r>
      <w:r w:rsidR="00485F20" w:rsidRPr="00753F1A">
        <w:t>) and tax regressivity (</w:t>
      </w:r>
      <w:r w:rsidR="00485F20" w:rsidRPr="00753F1A">
        <w:rPr>
          <w:i/>
          <w:iCs/>
        </w:rPr>
        <w:t>reg_p</w:t>
      </w:r>
      <w:r w:rsidR="00485F20" w:rsidRPr="00753F1A">
        <w:t xml:space="preserve">). The </w:t>
      </w:r>
      <w:r w:rsidR="00D42117" w:rsidRPr="00753F1A">
        <w:t>analyses</w:t>
      </w:r>
      <w:r w:rsidR="00485F20" w:rsidRPr="00753F1A">
        <w:t xml:space="preserve"> include ten</w:t>
      </w:r>
      <w:r w:rsidR="00544537">
        <w:t xml:space="preserve"> explanations of inequality</w:t>
      </w:r>
      <w:r w:rsidR="00F0607A">
        <w:t>, also known as</w:t>
      </w:r>
      <w:r w:rsidR="00485F20" w:rsidRPr="00753F1A">
        <w:t xml:space="preserve"> inequality beliefs </w:t>
      </w:r>
      <w:r w:rsidR="00485F20" w:rsidRPr="00753F1A">
        <w:fldChar w:fldCharType="begin"/>
      </w:r>
      <w:r w:rsidR="00485F20" w:rsidRPr="00753F1A">
        <w:instrText xml:space="preserve"> ADDIN ZOTERO_ITEM CSL_CITATION {"citationID":"5KuuVJAO","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485F20" w:rsidRPr="00753F1A">
        <w:fldChar w:fldCharType="separate"/>
      </w:r>
      <w:r w:rsidR="00485F20" w:rsidRPr="00753F1A">
        <w:rPr>
          <w:noProof/>
        </w:rPr>
        <w:t>(Mijs, 2018)</w:t>
      </w:r>
      <w:r w:rsidR="00485F20" w:rsidRPr="00753F1A">
        <w:fldChar w:fldCharType="end"/>
      </w:r>
      <w:r w:rsidR="00485F20" w:rsidRPr="00753F1A">
        <w:t xml:space="preserve">, </w:t>
      </w:r>
      <w:r w:rsidR="0031494A" w:rsidRPr="00753F1A">
        <w:t xml:space="preserve">which are items asking respondents </w:t>
      </w:r>
      <w:r w:rsidR="00485F20" w:rsidRPr="00753F1A">
        <w:t xml:space="preserve">to indicate how important they perceive </w:t>
      </w:r>
      <w:r w:rsidR="00D42117" w:rsidRPr="00753F1A">
        <w:t xml:space="preserve">a set of </w:t>
      </w:r>
      <w:r w:rsidR="00485F20" w:rsidRPr="00753F1A">
        <w:t xml:space="preserve">structural </w:t>
      </w:r>
      <w:r w:rsidR="0031494A" w:rsidRPr="00753F1A">
        <w:t xml:space="preserve">and </w:t>
      </w:r>
      <w:r w:rsidR="00D42117" w:rsidRPr="00753F1A">
        <w:t xml:space="preserve">individual </w:t>
      </w:r>
      <w:r w:rsidR="00485F20" w:rsidRPr="00753F1A">
        <w:t xml:space="preserve">factors </w:t>
      </w:r>
      <w:r w:rsidR="00D42117" w:rsidRPr="00753F1A">
        <w:t xml:space="preserve">to be </w:t>
      </w:r>
      <w:r w:rsidR="00485F20" w:rsidRPr="00753F1A">
        <w:t>for getting ahead in life</w:t>
      </w:r>
      <w:r w:rsidR="00D42117" w:rsidRPr="00753F1A">
        <w:t xml:space="preserve"> (</w:t>
      </w:r>
      <w:r w:rsidR="00D42117" w:rsidRPr="00753F1A">
        <w:rPr>
          <w:i/>
          <w:iCs/>
        </w:rPr>
        <w:t>family-sex</w:t>
      </w:r>
      <w:r w:rsidR="00D42117" w:rsidRPr="00753F1A">
        <w:t>)</w:t>
      </w:r>
      <w:r w:rsidR="00485F20" w:rsidRPr="00753F1A">
        <w:t xml:space="preserve">. </w:t>
      </w:r>
      <w:r w:rsidR="00D42117" w:rsidRPr="00753F1A">
        <w:t>Belief items ask respondents to express normative judgments on how they would desire society to be organized. The questionnaire included the belief in progressive taxation (</w:t>
      </w:r>
      <w:r w:rsidR="00D42117" w:rsidRPr="00753F1A">
        <w:rPr>
          <w:i/>
          <w:iCs/>
        </w:rPr>
        <w:t>prog_b</w:t>
      </w:r>
      <w:r w:rsidR="00D42117" w:rsidRPr="00753F1A">
        <w:t>), and public and private redistribution (</w:t>
      </w:r>
      <w:r w:rsidR="00D42117" w:rsidRPr="00753F1A">
        <w:rPr>
          <w:i/>
          <w:iCs/>
        </w:rPr>
        <w:t>redis_p, redis_m</w:t>
      </w:r>
      <w:r w:rsidR="00D42117" w:rsidRPr="00753F1A">
        <w:t>). Moreover, one survey battery tap</w:t>
      </w:r>
      <w:r w:rsidR="00D01E70" w:rsidRPr="00753F1A">
        <w:t>s</w:t>
      </w:r>
      <w:r w:rsidR="00D42117" w:rsidRPr="00753F1A">
        <w:t xml:space="preserve"> into beliefs on just pay criteria, asking respondents to </w:t>
      </w:r>
      <w:r w:rsidR="00547EC8" w:rsidRPr="00753F1A">
        <w:t>indicate whether they would agree on wages to be regulated based on the responsibility associated with the job (</w:t>
      </w:r>
      <w:r w:rsidR="00547EC8" w:rsidRPr="00753F1A">
        <w:rPr>
          <w:i/>
          <w:iCs/>
        </w:rPr>
        <w:t>resp</w:t>
      </w:r>
      <w:r w:rsidR="00547EC8" w:rsidRPr="00753F1A">
        <w:t xml:space="preserve">), or on workers’ training levels, needs, and </w:t>
      </w:r>
      <w:r w:rsidR="00547EC8" w:rsidRPr="00753F1A">
        <w:lastRenderedPageBreak/>
        <w:t>merits (</w:t>
      </w:r>
      <w:r w:rsidR="00547EC8" w:rsidRPr="00753F1A">
        <w:rPr>
          <w:i/>
          <w:iCs/>
        </w:rPr>
        <w:t>train, need</w:t>
      </w:r>
      <w:r w:rsidR="000E74B5" w:rsidRPr="00753F1A">
        <w:rPr>
          <w:i/>
          <w:iCs/>
        </w:rPr>
        <w:t>, merit</w:t>
      </w:r>
      <w:r w:rsidR="00547EC8" w:rsidRPr="00753F1A">
        <w:t xml:space="preserve">). </w:t>
      </w:r>
      <w:r w:rsidR="00D42117" w:rsidRPr="00753F1A">
        <w:t xml:space="preserve"> </w:t>
      </w:r>
      <w:r w:rsidR="00547EC8" w:rsidRPr="00753F1A">
        <w:t>Finally, respondents judged the fairness of the existing income distribution in the U.S. (</w:t>
      </w:r>
      <w:r w:rsidR="00547EC8" w:rsidRPr="00753F1A">
        <w:rPr>
          <w:i/>
          <w:iCs/>
        </w:rPr>
        <w:t>ineq_j</w:t>
      </w:r>
      <w:r w:rsidR="00547EC8" w:rsidRPr="00753F1A">
        <w:t xml:space="preserve">), the </w:t>
      </w:r>
      <w:r w:rsidR="000E74B5" w:rsidRPr="00753F1A">
        <w:t xml:space="preserve">extent to which </w:t>
      </w:r>
      <w:r w:rsidR="00547EC8" w:rsidRPr="00753F1A">
        <w:t>politic</w:t>
      </w:r>
      <w:r w:rsidR="000E74B5" w:rsidRPr="00753F1A">
        <w:t>ians are disinterested (</w:t>
      </w:r>
      <w:r w:rsidR="000E74B5" w:rsidRPr="00753F1A">
        <w:rPr>
          <w:i/>
          <w:iCs/>
        </w:rPr>
        <w:t>redis_d</w:t>
      </w:r>
      <w:r w:rsidR="000E74B5" w:rsidRPr="00753F1A">
        <w:t xml:space="preserve">), and </w:t>
      </w:r>
      <w:r w:rsidR="000A4037" w:rsidRPr="000A4037">
        <w:t>unsuccessful</w:t>
      </w:r>
      <w:r w:rsidR="000A4037" w:rsidRPr="000A4037" w:rsidDel="000A4037">
        <w:t xml:space="preserve"> </w:t>
      </w:r>
      <w:r w:rsidR="000E74B5" w:rsidRPr="00753F1A">
        <w:t>(</w:t>
      </w:r>
      <w:r w:rsidR="000E74B5" w:rsidRPr="00753F1A">
        <w:rPr>
          <w:i/>
          <w:iCs/>
        </w:rPr>
        <w:t>redis_f</w:t>
      </w:r>
      <w:r w:rsidR="000E74B5" w:rsidRPr="00753F1A">
        <w:t>) in a</w:t>
      </w:r>
      <w:r w:rsidR="00547EC8" w:rsidRPr="00753F1A">
        <w:t>ddress</w:t>
      </w:r>
      <w:r w:rsidR="000E74B5" w:rsidRPr="00753F1A">
        <w:t>ing</w:t>
      </w:r>
      <w:r w:rsidR="00547EC8" w:rsidRPr="00753F1A">
        <w:t xml:space="preserve"> </w:t>
      </w:r>
      <w:r w:rsidR="000E74B5" w:rsidRPr="00753F1A">
        <w:t xml:space="preserve">and fighting </w:t>
      </w:r>
      <w:r w:rsidR="00547EC8" w:rsidRPr="00753F1A">
        <w:t>inequality</w:t>
      </w:r>
      <w:r w:rsidR="000E74B5" w:rsidRPr="00753F1A">
        <w:t>.</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Heading3"/>
      </w:pPr>
      <w:r w:rsidRPr="00753F1A">
        <w:t>3.2 Network estimation</w:t>
      </w:r>
    </w:p>
    <w:p w14:paraId="162D07FD" w14:textId="54F4887E" w:rsidR="00381F13" w:rsidRPr="00753F1A" w:rsidRDefault="00381F13" w:rsidP="00E441B3">
      <w:r w:rsidRPr="00753F1A">
        <w:t xml:space="preserve">Network estimation of multivariate data follows a multistage process </w:t>
      </w:r>
      <w:r w:rsidRPr="00753F1A">
        <w:fldChar w:fldCharType="begin"/>
      </w:r>
      <w:r w:rsidRPr="00753F1A">
        <w:instrText xml:space="preserve"> ADDIN ZOTERO_ITEM CSL_CITATION {"citationID":"qOkF5Nua","properties":{"formattedCitation":"(Borsboom et al., 2021)","plainCitation":"(Borsboom et al., 2021)","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schema":"https://github.com/citation-style-language/schema/raw/master/csl-citation.json"} </w:instrText>
      </w:r>
      <w:r w:rsidRPr="00753F1A">
        <w:fldChar w:fldCharType="separate"/>
      </w:r>
      <w:r w:rsidRPr="00753F1A">
        <w:rPr>
          <w:noProof/>
        </w:rPr>
        <w:t>(Borsboom et al., 2021)</w:t>
      </w:r>
      <w:r w:rsidRPr="00753F1A">
        <w:fldChar w:fldCharType="end"/>
      </w:r>
      <w:r w:rsidRPr="00753F1A">
        <w:t xml:space="preserve">. First, variables are selected </w:t>
      </w:r>
      <w:r w:rsidR="000E74B5" w:rsidRPr="00753F1A">
        <w:t xml:space="preserve">based </w:t>
      </w:r>
      <w:r w:rsidRPr="00753F1A">
        <w:t xml:space="preserve">on a literature review. </w:t>
      </w:r>
      <w:r w:rsidR="000E74B5" w:rsidRPr="00753F1A">
        <w:t>This ensures the resulting model validly renders the construct</w:t>
      </w:r>
      <w:r w:rsidRPr="00753F1A">
        <w:t xml:space="preserve">. Second, network estimation techniques are fitted to survey data. </w:t>
      </w:r>
      <w:r w:rsidR="00A41978" w:rsidRPr="00753F1A">
        <w:t>This article applies</w:t>
      </w:r>
      <w:r w:rsidR="0087018A" w:rsidRPr="00753F1A">
        <w:t xml:space="preserve"> three </w:t>
      </w:r>
      <w:r w:rsidR="000E74B5" w:rsidRPr="00753F1A">
        <w:t>types</w:t>
      </w:r>
      <w:r w:rsidR="0087018A" w:rsidRPr="00753F1A">
        <w:t xml:space="preserve"> of</w:t>
      </w:r>
      <w:r w:rsidR="00A41978" w:rsidRPr="00753F1A">
        <w:t xml:space="preserve"> Graphical Models</w:t>
      </w:r>
      <w:r w:rsidR="0087018A" w:rsidRPr="00753F1A">
        <w:t xml:space="preserve"> </w:t>
      </w:r>
      <w:r w:rsidR="000E74B5" w:rsidRPr="00753F1A">
        <w:t>that isolate</w:t>
      </w:r>
      <w:r w:rsidR="00A41978" w:rsidRPr="00753F1A">
        <w:t xml:space="preserve"> the joint probability distribution of the selected </w:t>
      </w:r>
      <w:r w:rsidR="000E74B5" w:rsidRPr="00753F1A">
        <w:t>variables and store them</w:t>
      </w:r>
      <w:r w:rsidR="00A41978" w:rsidRPr="00753F1A">
        <w:t xml:space="preserve"> </w:t>
      </w:r>
      <w:r w:rsidR="004E1217" w:rsidRPr="00753F1A">
        <w:t>in weighted adjacency matri</w:t>
      </w:r>
      <w:r w:rsidR="000E74B5" w:rsidRPr="00753F1A">
        <w:t>ces</w:t>
      </w:r>
      <w:r w:rsidR="004E1217" w:rsidRPr="00753F1A">
        <w:t xml:space="preserve">. </w:t>
      </w:r>
      <w:r w:rsidR="000E74B5" w:rsidRPr="00753F1A">
        <w:t>Matrices</w:t>
      </w:r>
      <w:r w:rsidR="004E1217" w:rsidRPr="00753F1A">
        <w:t xml:space="preserve"> </w:t>
      </w:r>
      <w:r w:rsidR="000E74B5" w:rsidRPr="00753F1A">
        <w:t>are</w:t>
      </w:r>
      <w:r w:rsidR="004E1217" w:rsidRPr="00753F1A">
        <w:t xml:space="preserve"> then </w:t>
      </w:r>
      <w:r w:rsidR="000E74B5" w:rsidRPr="00753F1A">
        <w:t>visualized</w:t>
      </w:r>
      <w:r w:rsidR="004E1217" w:rsidRPr="00753F1A">
        <w:t xml:space="preserve"> as network</w:t>
      </w:r>
      <w:r w:rsidR="000E74B5" w:rsidRPr="00753F1A">
        <w:t>s</w:t>
      </w:r>
      <w:r w:rsidR="004E1217" w:rsidRPr="00753F1A">
        <w:t xml:space="preserve"> </w:t>
      </w:r>
      <w:r w:rsidR="000E74B5" w:rsidRPr="00753F1A">
        <w:t>e</w:t>
      </w:r>
      <w:r w:rsidR="004E1217" w:rsidRPr="00753F1A">
        <w:t>ncod</w:t>
      </w:r>
      <w:r w:rsidR="000E74B5" w:rsidRPr="00753F1A">
        <w:t>ing</w:t>
      </w:r>
      <w:r w:rsidR="00A41978" w:rsidRPr="00753F1A">
        <w:t xml:space="preserve"> conditional dependence</w:t>
      </w:r>
      <w:r w:rsidR="004E1217" w:rsidRPr="00753F1A">
        <w:t>s</w:t>
      </w:r>
      <w:r w:rsidR="00A41978" w:rsidRPr="00753F1A">
        <w:t xml:space="preserve"> with </w:t>
      </w:r>
      <w:r w:rsidR="004E1217" w:rsidRPr="00753F1A">
        <w:t xml:space="preserve">the presence of </w:t>
      </w:r>
      <w:r w:rsidR="00A41978" w:rsidRPr="00753F1A">
        <w:t>network edges, and conditional independence</w:t>
      </w:r>
      <w:r w:rsidR="004E1217" w:rsidRPr="00753F1A">
        <w:t>s</w:t>
      </w:r>
      <w:r w:rsidR="00A41978" w:rsidRPr="00753F1A">
        <w:t xml:space="preserve"> through their absence </w:t>
      </w:r>
      <w:r w:rsidR="00A41978" w:rsidRPr="00753F1A">
        <w:fldChar w:fldCharType="begin"/>
      </w:r>
      <w:r w:rsidR="00A41978" w:rsidRPr="00753F1A">
        <w:instrText xml:space="preserve"> ADDIN ZOTERO_ITEM CSL_CITATION {"citationID":"Gzq0308J","properties":{"formattedCitation":"(Lauritzen, 1996)","plainCitation":"(Lauritzen, 1996)","noteIndex":0},"citationItems":[{"id":1003,"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343044" w:rsidRPr="00753F1A">
        <w:t>With cross-sectional data, the estimation results in an undirected network, which represents the aggregate correlational structure of attitudes toward inequality in the United States.</w:t>
      </w:r>
      <w:r w:rsidR="00D42071" w:rsidRPr="00753F1A">
        <w:t xml:space="preserve"> </w:t>
      </w:r>
      <w:r w:rsidRPr="00753F1A">
        <w:t>Third, the toolbox of network analysis is applied to the network, describ</w:t>
      </w:r>
      <w:r w:rsidR="0087018A" w:rsidRPr="00753F1A">
        <w:t>ing</w:t>
      </w:r>
      <w:r w:rsidRPr="00753F1A">
        <w:t xml:space="preserve"> its </w:t>
      </w:r>
      <w:r w:rsidR="00D42071" w:rsidRPr="00753F1A">
        <w:t>structural</w:t>
      </w:r>
      <w:r w:rsidRPr="00753F1A">
        <w:t xml:space="preserve"> or </w:t>
      </w:r>
      <w:r w:rsidR="00D42071" w:rsidRPr="00753F1A">
        <w:t>local</w:t>
      </w:r>
      <w:r w:rsidRPr="00753F1A">
        <w:t xml:space="preserve"> properties. </w:t>
      </w:r>
      <w:r w:rsidR="00343044" w:rsidRPr="00753F1A">
        <w:t>Finally</w:t>
      </w:r>
      <w:r w:rsidRPr="00753F1A">
        <w:t xml:space="preserve">, the stability of the model parameters is assessed with bootstrapping techniques </w:t>
      </w:r>
      <w:r w:rsidRPr="00753F1A">
        <w:fldChar w:fldCharType="begin"/>
      </w:r>
      <w:r w:rsidRPr="00753F1A">
        <w:instrText xml:space="preserve"> ADDIN ZOTERO_ITEM CSL_CITATION {"citationID":"SBCSJVo5","properties":{"formattedCitation":"(Efron, 1979)","plainCitation":"(Efron, 1979)","noteIndex":0},"citationItems":[{"id":1080,"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Pr="00753F1A">
        <w:fldChar w:fldCharType="separate"/>
      </w:r>
      <w:r w:rsidRPr="00753F1A">
        <w:rPr>
          <w:noProof/>
        </w:rPr>
        <w:t>(Efron, 1979)</w:t>
      </w:r>
      <w:r w:rsidRPr="00753F1A">
        <w:fldChar w:fldCharType="end"/>
      </w:r>
      <w:r w:rsidRPr="00753F1A">
        <w:t xml:space="preserve">. </w:t>
      </w:r>
      <w:r w:rsidR="00343044" w:rsidRPr="00753F1A">
        <w:t>T</w:t>
      </w:r>
      <w:r w:rsidRPr="00753F1A">
        <w:t xml:space="preserve">he remainder of this section </w:t>
      </w:r>
      <w:r w:rsidR="00BF2CA7" w:rsidRPr="00753F1A">
        <w:t xml:space="preserve">details the </w:t>
      </w:r>
      <w:r w:rsidR="00343044" w:rsidRPr="00753F1A">
        <w:t xml:space="preserve">three </w:t>
      </w:r>
      <w:r w:rsidR="00BF2CA7" w:rsidRPr="00753F1A">
        <w:t>estimation procedure</w:t>
      </w:r>
      <w:r w:rsidR="004E1217" w:rsidRPr="00753F1A">
        <w:t>s</w:t>
      </w:r>
      <w:r w:rsidR="00BF2CA7" w:rsidRPr="00753F1A">
        <w:t xml:space="preserve"> adopted in this article and </w:t>
      </w:r>
      <w:r w:rsidR="00D42071" w:rsidRPr="00753F1A">
        <w:t xml:space="preserve">details </w:t>
      </w:r>
      <w:r w:rsidR="00BF2CA7" w:rsidRPr="00753F1A">
        <w:t xml:space="preserve">how hypotheses are tested. </w:t>
      </w:r>
    </w:p>
    <w:p w14:paraId="4B56CC09" w14:textId="417AA45E" w:rsidR="006411DE" w:rsidRPr="00753F1A" w:rsidRDefault="00BF2CA7" w:rsidP="00E441B3">
      <w:r w:rsidRPr="00753F1A">
        <w:t xml:space="preserve">To address H1 and H2, a Mixed Graphical Model (mgm) is estimated </w:t>
      </w:r>
      <w:r w:rsidRPr="00753F1A">
        <w:fldChar w:fldCharType="begin"/>
      </w:r>
      <w:r w:rsidRPr="00753F1A">
        <w:instrText xml:space="preserve"> ADDIN ZOTERO_ITEM CSL_CITATION {"citationID":"wLmLMELB","properties":{"formattedCitation":"(Haslbeck &amp; Waldorp, 2020)","plainCitation":"(Haslbeck &amp; Waldorp, 2020)","noteIndex":0},"citationItems":[{"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to have one unit of standard deviation. </w:t>
      </w:r>
      <w:r w:rsidR="00343044" w:rsidRPr="00753F1A">
        <w:t>Then, each variable is iteratively regressed on every other, while controlling for the remaining nodes</w:t>
      </w:r>
      <w:r w:rsidR="004E1217" w:rsidRPr="00753F1A">
        <w:t xml:space="preserve">. To avoid multicollinearity issues and to increase the specificity of the model, mgm uses </w:t>
      </w:r>
      <w:r w:rsidR="001C4507" w:rsidRPr="00753F1A">
        <w:t xml:space="preserve">l1-penalized regression (LASSO) </w:t>
      </w:r>
      <w:r w:rsidR="001C4507" w:rsidRPr="00753F1A">
        <w:fldChar w:fldCharType="begin"/>
      </w:r>
      <w:r w:rsidR="001C4507" w:rsidRPr="00753F1A">
        <w:instrText xml:space="preserve"> ADDIN ZOTERO_ITEM CSL_CITATION {"citationID":"yRPVqBrE","properties":{"formattedCitation":"(Tibshirani, 1996)","plainCitation":"(Tibshirani, 1996)","noteIndex":0},"citationItems":[{"id":1332,"uris":["http://zotero.org/groups/5379819/items/4EF6CPI6"],"itemData":{"id":1332,"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xml:space="preserve">. </w:t>
      </w:r>
      <w:r w:rsidR="00343044" w:rsidRPr="00753F1A">
        <w:t>These regressions do not minimize the sum of the square deviations between the predicted values and the actual values of the target variable, as</w:t>
      </w:r>
      <w:r w:rsidR="001C4507" w:rsidRPr="00753F1A">
        <w:t xml:space="preserve"> LASSO </w:t>
      </w:r>
      <w:r w:rsidR="0087018A" w:rsidRPr="00753F1A">
        <w:t>adds the</w:t>
      </w:r>
      <w:r w:rsidR="001C4507" w:rsidRPr="00753F1A">
        <w:t xml:space="preserve"> tuning parameter lambda (λ) </w:t>
      </w:r>
      <w:r w:rsidR="0087018A" w:rsidRPr="00753F1A">
        <w:t xml:space="preserve">to the OLS equation. </w:t>
      </w:r>
      <w:r w:rsidR="001C4507" w:rsidRPr="00753F1A">
        <w:t xml:space="preserve">When λ is set to zero, regularization has no effect, and the model </w:t>
      </w:r>
      <w:r w:rsidR="0087018A" w:rsidRPr="00753F1A">
        <w:t>simplifies in</w:t>
      </w:r>
      <w:r w:rsidR="001C4507" w:rsidRPr="00753F1A">
        <w:t xml:space="preserve"> a </w:t>
      </w:r>
      <w:r w:rsidR="001C4507" w:rsidRPr="00753F1A">
        <w:lastRenderedPageBreak/>
        <w:t xml:space="preserve">linear regression. As λ increases, it shrinks </w:t>
      </w:r>
      <w:r w:rsidR="00343044" w:rsidRPr="00753F1A">
        <w:t>all</w:t>
      </w:r>
      <w:r w:rsidR="001C4507" w:rsidRPr="00753F1A">
        <w:t xml:space="preserve"> estimates toward zero. Therefore, LASSO regularization induces sparsity in 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1C4507" w:rsidRPr="00753F1A">
        <w:t xml:space="preserve">The appropriate value of the 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742DDA" w:rsidRPr="00753F1A">
        <w:instrText xml:space="preserve"> ADDIN ZOTERO_ITEM CSL_CITATION {"citationID":"bYZqqUHA","properties":{"formattedCitation":"(Schwarz, 1978)","plainCitation":"(Schwarz, 1978)","noteIndex":0},"citationItems":[{"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parameters </w:t>
      </w:r>
      <w:r w:rsidR="00742DDA" w:rsidRPr="00753F1A">
        <w:fldChar w:fldCharType="begin"/>
      </w:r>
      <w:r w:rsidR="00742DDA" w:rsidRPr="00753F1A">
        <w:instrText xml:space="preserve"> ADDIN ZOTERO_ITEM CSL_CITATION {"citationID":"2ec7d0uK","properties":{"formattedCitation":"(Chen &amp; Chen, 2008)","plainCitation":"(Chen &amp; Chen, 2008)","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742DDA" w:rsidRPr="00753F1A">
        <w:fldChar w:fldCharType="separate"/>
      </w:r>
      <w:r w:rsidR="00742DDA" w:rsidRPr="00753F1A">
        <w:rPr>
          <w:noProof/>
        </w:rPr>
        <w:t>(Chen &amp; Chen, 2008)</w:t>
      </w:r>
      <w:r w:rsidR="00742DDA" w:rsidRPr="00753F1A">
        <w:fldChar w:fldCharType="end"/>
      </w:r>
      <w:r w:rsidR="00B35C2F" w:rsidRPr="00753F1A">
        <w:fldChar w:fldCharType="begin"/>
      </w:r>
      <w:r w:rsidR="00FD561B" w:rsidRPr="00753F1A">
        <w:instrText xml:space="preserve"> ADDIN ZOTERO_ITEM CSL_CITATION {"citationID":"2EOdNqi2","properties":{"formattedCitation":"(Chen &amp; Chen, 2008; Schwarz, 1978)","plainCitation":"(Chen &amp; Chen, 2008; Schwarz, 1978)","dontUpdate":true,"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000000">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6411DE" w:rsidRPr="00753F1A">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1006,"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934,"uris":["http://zotero.org/groups/5074670/items/ZPKRBPLN"],"itemData":{"id":934,"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B35C2F" w:rsidRPr="00753F1A">
        <w:fldChar w:fldCharType="separate"/>
      </w:r>
      <w:r w:rsidR="006411DE" w:rsidRPr="00753F1A">
        <w:rPr>
          <w:noProof/>
        </w:rPr>
        <w:t>(Epskamp &amp; Fried, 2018; Foygel &amp; Drton, 2010; Haslbeck &amp; Waldorp, 2020)</w:t>
      </w:r>
      <w:r w:rsidR="00B35C2F" w:rsidRPr="00753F1A">
        <w:fldChar w:fldCharType="end"/>
      </w:r>
      <w:r w:rsidR="00343044" w:rsidRPr="00753F1A">
        <w:t>,</w:t>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4E1217" w:rsidRPr="00753F1A">
        <w:t>partial correlation</w:t>
      </w:r>
      <w:r w:rsidR="0087018A" w:rsidRPr="00753F1A">
        <w:t>s</w:t>
      </w:r>
      <w:r w:rsidR="004E1217" w:rsidRPr="00753F1A">
        <w:t xml:space="preserve"> </w:t>
      </w:r>
      <w:r w:rsidR="0087018A" w:rsidRPr="00753F1A">
        <w:t xml:space="preserve">or regression </w:t>
      </w:r>
      <w:r w:rsidR="004E1217" w:rsidRPr="00753F1A">
        <w:t xml:space="preserve">coefficients </w:t>
      </w:r>
      <w:r w:rsidR="004E1217" w:rsidRPr="00753F1A">
        <w:fldChar w:fldCharType="begin"/>
      </w:r>
      <w:r w:rsidR="001C4507" w:rsidRPr="00753F1A">
        <w:instrText xml:space="preserve"> ADDIN ZOTERO_ITEM CSL_CITATION {"citationID":"44V7nxaf","properties":{"formattedCitation":"(Burger et al., 2022)","plainCitation":"(Burger et al., 2022)","noteIndex":0},"citationItems":[{"id":1342,"uris":["http://zotero.org/groups/5379819/items/685RFAIS"],"itemData":{"id":1342,"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001C7A05" w14:textId="41DD4937" w:rsidR="006411DE" w:rsidRPr="00753F1A" w:rsidRDefault="006411DE" w:rsidP="00BA5513">
      <w:r w:rsidRPr="00753F1A">
        <w:t>H1 and H2 are tested</w:t>
      </w:r>
      <w:r w:rsidR="0087018A" w:rsidRPr="00753F1A">
        <w:t xml:space="preserve"> on the mgm network</w:t>
      </w:r>
      <w:r w:rsidR="00852050" w:rsidRPr="00753F1A">
        <w:rPr>
          <w:rStyle w:val="FootnoteReference"/>
        </w:rPr>
        <w:footnoteReference w:id="2"/>
      </w:r>
      <w:r w:rsidRPr="00753F1A">
        <w:t xml:space="preserve">. The small-worldness of the network is assessed </w:t>
      </w:r>
      <w:r w:rsidR="00343044" w:rsidRPr="00753F1A">
        <w:t>with the test proposed</w:t>
      </w:r>
      <w:r w:rsidRPr="00753F1A">
        <w:t xml:space="preserve"> by </w:t>
      </w:r>
      <w:r w:rsidR="000F4F7E" w:rsidRPr="00753F1A">
        <w:rPr>
          <w:noProof/>
        </w:rPr>
        <w:t>Telesford and colle</w:t>
      </w:r>
      <w:r w:rsidR="0087018A" w:rsidRPr="00753F1A">
        <w:rPr>
          <w:noProof/>
        </w:rPr>
        <w:t>a</w:t>
      </w:r>
      <w:r w:rsidR="000F4F7E" w:rsidRPr="00753F1A">
        <w:rPr>
          <w:noProof/>
        </w:rPr>
        <w:t xml:space="preserve">gues </w:t>
      </w:r>
      <w:r w:rsidR="000F4F7E" w:rsidRPr="00753F1A">
        <w:fldChar w:fldCharType="begin"/>
      </w:r>
      <w:r w:rsidR="00917272" w:rsidRPr="00753F1A">
        <w:instrText xml:space="preserve"> ADDIN ZOTERO_ITEM CSL_CITATION {"citationID":"tLpKc9iW","properties":{"formattedCitation":"(Telesford et al., 2011)","plainCitation":"(Telesford et al., 2011)","dontUpdate":true,"noteIndex":0},"citationItems":[{"id":1369,"uris":["http://zotero.org/groups/5379819/items/NT59RR7I"],"itemData":{"id":1369,"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schema":"https://github.com/citation-style-language/schema/raw/master/csl-citation.json"} </w:instrText>
      </w:r>
      <w:r w:rsidR="000F4F7E" w:rsidRPr="00753F1A">
        <w:fldChar w:fldCharType="separate"/>
      </w:r>
      <w:r w:rsidR="000F4F7E" w:rsidRPr="00753F1A">
        <w:rPr>
          <w:noProof/>
        </w:rPr>
        <w:t>(2011)</w:t>
      </w:r>
      <w:r w:rsidR="000F4F7E" w:rsidRPr="00753F1A">
        <w:fldChar w:fldCharType="end"/>
      </w:r>
      <w:r w:rsidRPr="00753F1A">
        <w:t xml:space="preserve">, which compares the clustering coefficient and the connectivity of the target network with those of a </w:t>
      </w:r>
      <w:r w:rsidR="00641433" w:rsidRPr="00753F1A">
        <w:t>lattice</w:t>
      </w:r>
      <w:r w:rsidRPr="00753F1A">
        <w:t xml:space="preserve"> network of the same size. The clustering coefficient of a network measures the extent to which its nodes form cliques </w:t>
      </w:r>
      <w:r w:rsidR="00E97296" w:rsidRPr="00753F1A">
        <w:fldChar w:fldCharType="begin"/>
      </w:r>
      <w:r w:rsidR="00B64BB3" w:rsidRPr="00753F1A">
        <w:instrText xml:space="preserve"> ADDIN ZOTERO_ITEM CSL_CITATION {"citationID":"XNgLvXCR","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00E97296" w:rsidRPr="00753F1A">
        <w:fldChar w:fldCharType="separate"/>
      </w:r>
      <w:r w:rsidR="00B64BB3" w:rsidRPr="00753F1A">
        <w:rPr>
          <w:noProof/>
        </w:rPr>
        <w:t>(Watts &amp; Strogatz, 1998)</w:t>
      </w:r>
      <w:r w:rsidR="00E97296" w:rsidRPr="00753F1A">
        <w:fldChar w:fldCharType="end"/>
      </w:r>
      <w:r w:rsidR="00E97296" w:rsidRPr="00753F1A">
        <w:t>.</w:t>
      </w:r>
      <w:r w:rsidRPr="00753F1A">
        <w:t xml:space="preserve"> Connectivity is measured by the </w:t>
      </w:r>
      <w:r w:rsidR="000F4F7E" w:rsidRPr="00753F1A">
        <w:t>A</w:t>
      </w:r>
      <w:r w:rsidRPr="00753F1A">
        <w:t xml:space="preserve">verage </w:t>
      </w:r>
      <w:r w:rsidR="000F4F7E" w:rsidRPr="00753F1A">
        <w:t>S</w:t>
      </w:r>
      <w:r w:rsidRPr="00753F1A">
        <w:t xml:space="preserve">hortest </w:t>
      </w:r>
      <w:r w:rsidR="000F4F7E" w:rsidRPr="00753F1A">
        <w:t>P</w:t>
      </w:r>
      <w:r w:rsidRPr="00753F1A">
        <w:t xml:space="preserve">ath </w:t>
      </w:r>
      <w:r w:rsidR="000F4F7E" w:rsidRPr="00753F1A">
        <w:t>L</w:t>
      </w:r>
      <w:r w:rsidRPr="00753F1A">
        <w:t>ength</w:t>
      </w:r>
      <w:r w:rsidR="000F4F7E" w:rsidRPr="00753F1A">
        <w:t xml:space="preserve"> [ASPL]</w:t>
      </w:r>
      <w:r w:rsidR="00B64BB3" w:rsidRPr="00753F1A">
        <w:t xml:space="preserve">, </w:t>
      </w:r>
      <w:r w:rsidR="000F4F7E" w:rsidRPr="00753F1A">
        <w:t>which</w:t>
      </w:r>
      <w:r w:rsidRPr="00753F1A">
        <w:t xml:space="preserve"> is equal to the mean value of all </w:t>
      </w:r>
      <w:r w:rsidR="00343044" w:rsidRPr="00753F1A">
        <w:t>geod</w:t>
      </w:r>
      <w:r w:rsidR="000A4037">
        <w:t>esi</w:t>
      </w:r>
      <w:r w:rsidR="00343044" w:rsidRPr="00753F1A">
        <w:t>c distances</w:t>
      </w:r>
      <w:r w:rsidR="00020DED" w:rsidRPr="00753F1A">
        <w:rPr>
          <w:rStyle w:val="FootnoteReference"/>
        </w:rPr>
        <w:footnoteReference w:id="3"/>
      </w:r>
      <w:r w:rsidRPr="00753F1A">
        <w:t xml:space="preserve">. A network possesses small-world characteristics if its connectivity is greater than or equal to that of the simulated random network, and if the clustering coefficient of the former is greater than that of the latter. </w:t>
      </w:r>
      <w:r w:rsidR="00020DED" w:rsidRPr="00753F1A">
        <w:t>S</w:t>
      </w:r>
      <w:r w:rsidRPr="00753F1A">
        <w:t>mall-world network</w:t>
      </w:r>
      <w:r w:rsidR="00020DED" w:rsidRPr="00753F1A">
        <w:t>s</w:t>
      </w:r>
      <w:r w:rsidRPr="00753F1A">
        <w:t xml:space="preserve"> produce value</w:t>
      </w:r>
      <w:r w:rsidR="00020DED" w:rsidRPr="00753F1A">
        <w:t>s</w:t>
      </w:r>
      <w:r w:rsidRPr="00753F1A">
        <w:t xml:space="preserve"> </w:t>
      </w:r>
      <w:r w:rsidR="00641433" w:rsidRPr="00753F1A">
        <w:t xml:space="preserve">between </w:t>
      </w:r>
      <w:r w:rsidR="000F4F7E" w:rsidRPr="00753F1A">
        <w:t>−0.5 and 0.5</w:t>
      </w:r>
      <w:r w:rsidRPr="00753F1A">
        <w:t xml:space="preserve">. </w:t>
      </w:r>
      <w:r w:rsidR="00B64BB3" w:rsidRPr="00753F1A">
        <w:t>The centrality of network nodes is calculated with the strength metric</w:t>
      </w:r>
      <w:r w:rsidR="00020DED" w:rsidRPr="00753F1A">
        <w:t>, which sums the absolute values of the edge weights of the relationships in which a node is involved</w:t>
      </w:r>
      <w:r w:rsidR="00F91C7A" w:rsidRPr="00753F1A">
        <w:t xml:space="preserve"> </w:t>
      </w:r>
      <w:r w:rsidR="00F91C7A" w:rsidRPr="00753F1A">
        <w:fldChar w:fldCharType="begin"/>
      </w:r>
      <w:r w:rsidR="00F91C7A" w:rsidRPr="00753F1A">
        <w:instrText xml:space="preserve"> ADDIN ZOTERO_ITEM CSL_CITATION {"citationID":"SfA02PWE","properties":{"formattedCitation":"(Opsahl et al., 2010)","plainCitation":"(Opsahl et al., 2010)","noteIndex":0},"citationItems":[{"id":1371,"uris":["http://zotero.org/groups/5379819/items/LJ4CSZ9W"],"itemData":{"id":1371,"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schema":"https://github.com/citation-style-language/schema/raw/master/csl-citation.json"} </w:instrText>
      </w:r>
      <w:r w:rsidR="00F91C7A" w:rsidRPr="00753F1A">
        <w:fldChar w:fldCharType="separate"/>
      </w:r>
      <w:r w:rsidR="00F91C7A" w:rsidRPr="00753F1A">
        <w:rPr>
          <w:noProof/>
        </w:rPr>
        <w:t>(Opsahl et al., 2010)</w:t>
      </w:r>
      <w:r w:rsidR="00F91C7A" w:rsidRPr="00753F1A">
        <w:fldChar w:fldCharType="end"/>
      </w:r>
      <w:r w:rsidR="00B64BB3" w:rsidRPr="00753F1A">
        <w:t xml:space="preserve">. Although </w:t>
      </w:r>
      <w:r w:rsidR="0087018A" w:rsidRPr="00753F1A">
        <w:t>different</w:t>
      </w:r>
      <w:r w:rsidR="00B64BB3" w:rsidRPr="00753F1A">
        <w:t xml:space="preserve"> metrics </w:t>
      </w:r>
      <w:r w:rsidR="0087018A" w:rsidRPr="00753F1A">
        <w:t>can</w:t>
      </w:r>
      <w:r w:rsidR="00B64BB3" w:rsidRPr="00753F1A">
        <w:t xml:space="preserve"> </w:t>
      </w:r>
      <w:r w:rsidR="0087018A" w:rsidRPr="00753F1A">
        <w:t>be</w:t>
      </w:r>
      <w:r w:rsidR="00B64BB3" w:rsidRPr="00753F1A">
        <w:t xml:space="preserve"> computed, research suggests avoiding the application of other conventional centrality conceptualizations to </w:t>
      </w:r>
      <w:r w:rsidR="00E81B32">
        <w:t>g</w:t>
      </w:r>
      <w:r w:rsidR="00B64BB3" w:rsidRPr="00753F1A">
        <w:t xml:space="preserve">raphical </w:t>
      </w:r>
      <w:r w:rsidR="00E81B32">
        <w:t>m</w:t>
      </w:r>
      <w:r w:rsidR="00B64BB3" w:rsidRPr="00753F1A">
        <w:t xml:space="preserve">odels of this kind. </w:t>
      </w:r>
      <w:r w:rsidR="00020DED" w:rsidRPr="00753F1A">
        <w:t>M</w:t>
      </w:r>
      <w:r w:rsidR="00B64BB3" w:rsidRPr="00753F1A">
        <w:t>easures such as betweenness or closeness rel</w:t>
      </w:r>
      <w:r w:rsidR="00020DED" w:rsidRPr="00753F1A">
        <w:t>y</w:t>
      </w:r>
      <w:r w:rsidR="00B64BB3" w:rsidRPr="00753F1A">
        <w:t xml:space="preserve"> on assumptions that are often violated in a network where nodes do not have agency </w:t>
      </w:r>
      <w:r w:rsidR="00BA5513" w:rsidRPr="00753F1A">
        <w:fldChar w:fldCharType="begin"/>
      </w:r>
      <w:r w:rsidR="00BA5513" w:rsidRPr="00753F1A">
        <w:instrText xml:space="preserve"> ADDIN ZOTERO_ITEM CSL_CITATION {"citationID":"gbFrkkqP","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BA5513" w:rsidRPr="00753F1A">
        <w:fldChar w:fldCharType="separate"/>
      </w:r>
      <w:r w:rsidR="00BA5513" w:rsidRPr="00753F1A">
        <w:rPr>
          <w:noProof/>
        </w:rPr>
        <w:t>(Bringmann et al., 2019)</w:t>
      </w:r>
      <w:r w:rsidR="00BA5513" w:rsidRPr="00753F1A">
        <w:fldChar w:fldCharType="end"/>
      </w:r>
      <w:r w:rsidR="00BA5513" w:rsidRPr="00753F1A">
        <w:t>.</w:t>
      </w:r>
      <w:r w:rsidR="00B64BB3" w:rsidRPr="00753F1A">
        <w:t xml:space="preserve">   </w:t>
      </w:r>
    </w:p>
    <w:p w14:paraId="12D79CDC" w14:textId="6D07A1AC" w:rsidR="00BA5513" w:rsidRPr="00753F1A" w:rsidRDefault="0087018A" w:rsidP="00E441B3">
      <w:r w:rsidRPr="00753F1A">
        <w:lastRenderedPageBreak/>
        <w:t>H3</w:t>
      </w:r>
      <w:r w:rsidR="00BA5513" w:rsidRPr="00753F1A">
        <w:t xml:space="preserve"> investigates whether the network structure estimated on the full sample hides structural heterogeneities that are produced by different levels of anger </w:t>
      </w:r>
      <w:r w:rsidR="00E62E95" w:rsidRPr="00753F1A">
        <w:t>toward</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BA5513" w:rsidRPr="00753F1A">
        <w:instrText xml:space="preserve"> ADDIN ZOTERO_ITEM CSL_CITATION {"citationID":"ZTogKMXf","properties":{"formattedCitation":"(Borkulo et al., 2022)","plainCitation":"(Borkulo et al., 2022)","noteIndex":0},"citationItems":[{"id":1021,"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Alternatively, researchers have implemented the </w:t>
      </w:r>
      <w:r w:rsidR="000A4037">
        <w:t>F</w:t>
      </w:r>
      <w:r w:rsidR="000A4037" w:rsidRPr="00753F1A">
        <w:t xml:space="preserve">used </w:t>
      </w:r>
      <w:r w:rsidR="000A4037">
        <w:t>G</w:t>
      </w:r>
      <w:r w:rsidR="000A4037" w:rsidRPr="00753F1A">
        <w:t xml:space="preserve">raphical </w:t>
      </w:r>
      <w:r w:rsidR="000A4037">
        <w:t>L</w:t>
      </w:r>
      <w:r w:rsidR="000A4037" w:rsidRPr="00753F1A">
        <w:t>asso</w:t>
      </w:r>
      <w:r w:rsidR="00C44C21" w:rsidRPr="00753F1A">
        <w:t xml:space="preserve">, which jointly estimates two network structures to investigate group differences in edge weights </w:t>
      </w:r>
      <w:r w:rsidR="00C44C21" w:rsidRPr="00753F1A">
        <w:fldChar w:fldCharType="begin"/>
      </w:r>
      <w:r w:rsidR="00C44C21" w:rsidRPr="00753F1A">
        <w:instrText xml:space="preserve"> ADDIN ZOTERO_ITEM CSL_CITATION {"citationID":"9hjQu2kg","properties":{"formattedCitation":"(Danaher et al., 2013)","plainCitation":"(Danaher et al., 2013)","noteIndex":0},"citationItems":[{"id":1367,"uris":["http://zotero.org/groups/5379819/items/8A46SA2J"],"itemData":{"id":1367,"type":"article-journal","abstract":"We consider the problem of estimating multiple related Gaussian graphical models from a high dimensional data set with observations belonging to distinct classes. We propose the joint graphical lasso, which borrows strength across the classes to estimate multiple graphical models that share certain characteristics, such as the locations or weights of non-zero edges. Our approach is based on maximizing a penalized log-likelihood. We employ generalized fused lasso or group lasso penalties and implement a fast alternating directions method of multipliers algorithm to solve the corresponding convex optimization problems. The performance of the method proposed is illustrated through simulated and real data examples.","container-title":"Journal of the Royal Statistical Society Series B: Statistical Methodology","DOI":"10.1111/rssb.12033","ISSN":"1369-7412","issue":"2","note":"_eprint: https://academic.oup.com/jrsssb/article-pdf/76/2/373/49507695/jrsssb_76_2_373.pdf","page":"373-397","title":"The Joint Graphical Lasso for Inverse Covariance Estimation Across Multiple Classes","volume":"76","author":[{"family":"Danaher","given":"Patrick"},{"family":"Wang","given":"Pei"},{"family":"Witten","given":"Daniela M."}],"issued":{"date-parts":[["2013",8]]}}}],"schema":"https://github.com/citation-style-language/schema/raw/master/csl-citation.json"} </w:instrText>
      </w:r>
      <w:r w:rsidR="00C44C21" w:rsidRPr="00753F1A">
        <w:fldChar w:fldCharType="separate"/>
      </w:r>
      <w:r w:rsidR="00C44C21" w:rsidRPr="00753F1A">
        <w:rPr>
          <w:noProof/>
        </w:rPr>
        <w:t>(Danaher et al., 2013)</w:t>
      </w:r>
      <w:r w:rsidR="00C44C21" w:rsidRPr="00753F1A">
        <w:fldChar w:fldCharType="end"/>
      </w:r>
      <w:r w:rsidR="00C44C21" w:rsidRPr="00753F1A">
        <w:t xml:space="preserve">. </w:t>
      </w:r>
      <w:r w:rsidR="00020DED" w:rsidRPr="00753F1A">
        <w:t>These</w:t>
      </w:r>
      <w:r w:rsidR="00C44C21" w:rsidRPr="00753F1A">
        <w:t xml:space="preserve"> procedures ar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C44C21" w:rsidRPr="00753F1A">
        <w:instrText xml:space="preserve"> ADDIN ZOTERO_ITEM CSL_CITATION {"citationID":"dQpcAI7N","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parameter is obtained by minimizing the EBIC. However, in each of these regressions, the MNM </w:t>
      </w:r>
      <w:r w:rsidR="00852050" w:rsidRPr="00753F1A">
        <w:t>adds</w:t>
      </w:r>
      <w:r w:rsidR="00742DDA" w:rsidRPr="00753F1A">
        <w:t xml:space="preserve"> a moderation effect of a selected variable. </w:t>
      </w:r>
      <w:r w:rsidR="00020DED" w:rsidRPr="00753F1A">
        <w:t>Therefore, MNM produces two parameter matrices, one for the pairwise interactions and one for each three-way interaction retrieved between each pair of nodes and the moderating variable.</w:t>
      </w:r>
      <w:r w:rsidR="00742DDA" w:rsidRPr="00753F1A">
        <w:t xml:space="preserve"> To address H3, this article </w:t>
      </w:r>
      <w:r w:rsidR="00D42071" w:rsidRPr="00753F1A">
        <w:t xml:space="preserve">fits an MNM in which anger </w:t>
      </w:r>
      <w:r w:rsidR="00E62E95" w:rsidRPr="00753F1A">
        <w:t>toward</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78DAFD23" w14:textId="5F2472F0" w:rsidR="00D42071" w:rsidRPr="00753F1A" w:rsidRDefault="00E44484" w:rsidP="007E7B00">
      <w:r w:rsidRPr="00753F1A">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020DED" w:rsidRPr="00753F1A">
        <w:t>’</w:t>
      </w:r>
      <w:r w:rsidRPr="00753F1A">
        <w:t xml:space="preserve"> dic</w:t>
      </w:r>
      <w:r w:rsidR="001633B9" w:rsidRPr="00753F1A">
        <w:t>hot</w:t>
      </w:r>
      <w:r w:rsidRPr="00753F1A">
        <w:t>omiz</w:t>
      </w:r>
      <w:r w:rsidR="00020DED" w:rsidRPr="00753F1A">
        <w:t>ation</w:t>
      </w:r>
      <w:r w:rsidR="00C21D91" w:rsidRPr="00753F1A">
        <w:rPr>
          <w:rStyle w:val="FootnoteReference"/>
        </w:rPr>
        <w:footnoteReference w:id="4"/>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852050" w:rsidRPr="00753F1A">
        <w:t>, rather than linear, regularized regression</w:t>
      </w:r>
      <w:r w:rsidR="001633B9" w:rsidRPr="00753F1A">
        <w:t>s. Hence, the mgm reduces to an Ising model</w:t>
      </w:r>
      <w:r w:rsidR="003E49E3" w:rsidRPr="00753F1A">
        <w:t xml:space="preserve"> </w:t>
      </w:r>
      <w:r w:rsidR="00C21D91" w:rsidRPr="00753F1A">
        <w:fldChar w:fldCharType="begin"/>
      </w:r>
      <w:r w:rsidR="00C21D91" w:rsidRPr="00753F1A">
        <w:instrText xml:space="preserve"> ADDIN ZOTERO_ITEM CSL_CITATION {"citationID":"Ief8wDil","properties":{"formattedCitation":"(Ising, 1925)","plainCitation":"(Ising, 1925)","noteIndex":0},"citationItems":[{"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1633B9" w:rsidRPr="00753F1A">
        <w:instrText xml:space="preserve"> ADDIN ZOTERO_ITEM CSL_CITATION {"citationID":"3DRzPjAz","properties":{"formattedCitation":"(Borkulo et al., 2015)","plainCitation":"(Borkulo et al., 2015)","noteIndex":0},"citationItems":[{"id":1214,"uris":["http://zotero.org/groups/5373452/items/M4F7N2KW"],"itemData":{"id":1214,"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484A2061" w14:textId="637591CE" w:rsidR="00C4473E" w:rsidRPr="00753F1A" w:rsidRDefault="00020DED" w:rsidP="007E7B00">
      <w:r w:rsidRPr="00753F1A">
        <w:lastRenderedPageBreak/>
        <w:t>These estimation types</w:t>
      </w:r>
      <w:r w:rsidR="001633B9" w:rsidRPr="00753F1A">
        <w:t xml:space="preserve"> result in </w:t>
      </w:r>
      <w:r w:rsidR="00F4317E" w:rsidRPr="00753F1A">
        <w:t>parameter matri</w:t>
      </w:r>
      <w:r w:rsidRPr="00753F1A">
        <w:t>ces</w:t>
      </w:r>
      <w:r w:rsidR="00852050" w:rsidRPr="00753F1A">
        <w:t xml:space="preserve"> containing</w:t>
      </w:r>
      <w:r w:rsidR="00F4317E" w:rsidRPr="00753F1A">
        <w:t xml:space="preserve"> point estimates of the conditional associations of a dataset. </w:t>
      </w:r>
      <w:r w:rsidRPr="00753F1A">
        <w:t>Their robustness is evaluated with</w:t>
      </w:r>
      <w:r w:rsidR="00F4317E" w:rsidRPr="00753F1A">
        <w:t xml:space="preserve"> bootstrapping techniques </w:t>
      </w:r>
      <w:r w:rsidR="00F4317E" w:rsidRPr="00753F1A">
        <w:fldChar w:fldCharType="begin"/>
      </w:r>
      <w:r w:rsidR="00F4317E" w:rsidRPr="00753F1A">
        <w:instrText xml:space="preserve"> ADDIN ZOTERO_ITEM CSL_CITATION {"citationID":"RIOcQCKh","properties":{"formattedCitation":"(Epskamp et al., 2018)","plainCitation":"(Epskamp et al., 2018)","noteIndex":0},"citationItems":[{"id":1204,"uris":["http://zotero.org/groups/5373452/items/YA7B3MJH"],"itemData":{"id":1204,"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rsidR="00F4317E" w:rsidRPr="00753F1A">
        <w:t xml:space="preserve">. </w:t>
      </w:r>
      <w:r w:rsidR="004F407F" w:rsidRPr="00753F1A">
        <w:t>C</w:t>
      </w:r>
      <w:r w:rsidR="00F4317E" w:rsidRPr="00753F1A">
        <w:t>onfidence intervals around edge parameters</w:t>
      </w:r>
      <w:r w:rsidRPr="00753F1A">
        <w:t xml:space="preserve"> are built with non-parametric bootstrap</w:t>
      </w:r>
      <w:r w:rsidR="00F4317E" w:rsidRPr="00753F1A">
        <w:t>. For each estimated network, 10000 samples</w:t>
      </w:r>
      <w:r w:rsidR="004F407F" w:rsidRPr="00753F1A">
        <w:t xml:space="preserve"> of the same size</w:t>
      </w:r>
      <w:r w:rsidR="00F4317E" w:rsidRPr="00753F1A">
        <w:t xml:space="preserve"> are </w:t>
      </w:r>
      <w:r w:rsidR="004F407F" w:rsidRPr="00753F1A">
        <w:t>created</w:t>
      </w:r>
      <w:r w:rsidR="00F4317E" w:rsidRPr="00753F1A">
        <w:t xml:space="preserve"> by sampling individuals with replacement</w:t>
      </w:r>
      <w:r w:rsidR="00852050" w:rsidRPr="00753F1A">
        <w:t>s</w:t>
      </w:r>
      <w:r w:rsidR="00F4317E" w:rsidRPr="00753F1A">
        <w:t xml:space="preserve">. Edges are re-estimated in each sample, and their aggregation leads to bootstrapped confidence intervals, encapsulating the central 95% of the bootstrapped distribution. Results are </w:t>
      </w:r>
      <w:r w:rsidR="004F407F" w:rsidRPr="00753F1A">
        <w:t>shown</w:t>
      </w:r>
      <w:r w:rsidR="00F4317E" w:rsidRPr="00753F1A">
        <w:t xml:space="preserve"> in Figures 2 and 4 of the Supplement. The same procedure is applied to </w:t>
      </w:r>
      <w:r w:rsidR="007C4261">
        <w:t>assess</w:t>
      </w:r>
      <w:r w:rsidR="007C4261" w:rsidRPr="00753F1A">
        <w:t xml:space="preserve"> </w:t>
      </w:r>
      <w:r w:rsidR="00F4317E" w:rsidRPr="00753F1A">
        <w:t xml:space="preserve">the robustness of the moderation effects of anger (Table 2 of the </w:t>
      </w:r>
      <w:r w:rsidR="00D20168">
        <w:t>Supplemental Material</w:t>
      </w:r>
      <w:r w:rsidR="00F4317E" w:rsidRPr="00753F1A">
        <w:t xml:space="preserve">). </w:t>
      </w:r>
      <w:r w:rsidR="004F407F" w:rsidRPr="00753F1A">
        <w:t>T</w:t>
      </w:r>
      <w:r w:rsidR="00C4473E" w:rsidRPr="00753F1A">
        <w:t xml:space="preserve">he stability of strength centrality </w:t>
      </w:r>
      <w:r w:rsidR="004F407F" w:rsidRPr="00753F1A">
        <w:t>scores is monitored with</w:t>
      </w:r>
      <w:r w:rsidR="00C4473E" w:rsidRPr="00753F1A">
        <w:t xml:space="preserve"> </w:t>
      </w:r>
      <w:r w:rsidR="000A4037">
        <w:t xml:space="preserve">a </w:t>
      </w:r>
      <w:r w:rsidR="00C4473E" w:rsidRPr="00753F1A">
        <w:t xml:space="preserve">case-dropping bootstrap. Observations are gradually dropped from the </w:t>
      </w:r>
      <w:proofErr w:type="gramStart"/>
      <w:r w:rsidR="00C4473E" w:rsidRPr="00753F1A">
        <w:t>sample</w:t>
      </w:r>
      <w:proofErr w:type="gramEnd"/>
      <w:r w:rsidR="00C4473E" w:rsidRPr="00753F1A">
        <w:t xml:space="preserve"> and</w:t>
      </w:r>
      <w:r w:rsidR="007C4261">
        <w:t>,</w:t>
      </w:r>
      <w:r w:rsidR="00C4473E" w:rsidRPr="00753F1A">
        <w:t xml:space="preserve"> at each step</w:t>
      </w:r>
      <w:r w:rsidR="00334DBA" w:rsidRPr="00753F1A">
        <w:t>,</w:t>
      </w:r>
      <w:r w:rsidR="00C4473E" w:rsidRPr="00753F1A">
        <w:t xml:space="preserve"> </w:t>
      </w:r>
      <w:r w:rsidR="004F407F" w:rsidRPr="00753F1A">
        <w:t xml:space="preserve">the resulting </w:t>
      </w:r>
      <w:r w:rsidR="00C4473E" w:rsidRPr="00753F1A">
        <w:t xml:space="preserve">centrality scores are </w:t>
      </w:r>
      <w:r w:rsidR="004F407F" w:rsidRPr="00753F1A">
        <w:t>verified</w:t>
      </w:r>
      <w:r w:rsidR="00C4473E" w:rsidRPr="00753F1A">
        <w:t xml:space="preserve">. This allows building the Correlation Stability [CS] coefficient. This metric represents the maximum percentage of cases that can be dropped from the original sample to preserve -with 95% probability- a correlation of 0.7 between the original centrality scores and those obtained in the smaller samples. Centrality estimates are stable if the CS coefficient is greater than 0.25 or, preferably, higher than 0.50. Finally, </w:t>
      </w:r>
      <w:r w:rsidR="004F407F" w:rsidRPr="00753F1A">
        <w:t xml:space="preserve">bootstrapped difference tests are computed </w:t>
      </w:r>
      <w:r w:rsidR="00C4473E" w:rsidRPr="00753F1A">
        <w:t>to directly compare two edges or strength scores. Non-overlapping bootstrapped C</w:t>
      </w:r>
      <w:r w:rsidR="002B43B1" w:rsidRPr="00753F1A">
        <w:t>i</w:t>
      </w:r>
      <w:r w:rsidR="00C4473E" w:rsidRPr="00753F1A">
        <w:t xml:space="preserve">s are evidence of significant differences. </w:t>
      </w:r>
    </w:p>
    <w:p w14:paraId="40B35586" w14:textId="08D321ED" w:rsidR="00CF178C" w:rsidRPr="00753F1A" w:rsidRDefault="00CF178C" w:rsidP="001E7009">
      <w:pPr>
        <w:pStyle w:val="Heading3"/>
      </w:pPr>
      <w:r w:rsidRPr="00753F1A">
        <w:t>3.3 Network simulation</w:t>
      </w:r>
    </w:p>
    <w:p w14:paraId="288AF226" w14:textId="6AA8BFE3" w:rsidR="007E7B00" w:rsidRPr="00753F1A" w:rsidRDefault="00E44484" w:rsidP="007E7B00">
      <w:r w:rsidRPr="00753F1A">
        <w:t xml:space="preserve">Given the </w:t>
      </w:r>
      <w:r w:rsidR="004F407F" w:rsidRPr="00753F1A">
        <w:t>dearth</w:t>
      </w:r>
      <w:r w:rsidRPr="00753F1A">
        <w:t xml:space="preserve"> of </w:t>
      </w:r>
      <w:r w:rsidR="00852050" w:rsidRPr="00753F1A">
        <w:t>panel</w:t>
      </w:r>
      <w:r w:rsidRPr="00753F1A">
        <w:t xml:space="preserve"> data on attitudes toward inequality, H4 is tested through a simulation</w:t>
      </w:r>
      <w:r w:rsidR="003E49E3" w:rsidRPr="00753F1A">
        <w:t xml:space="preserve"> </w:t>
      </w:r>
      <w:r w:rsidR="00791750" w:rsidRPr="00753F1A">
        <w:t xml:space="preserve">of network dynamics. </w:t>
      </w:r>
      <w:r w:rsidR="00E62E95" w:rsidRPr="00753F1A">
        <w:t>The</w:t>
      </w:r>
      <w:r w:rsidR="00791750" w:rsidRPr="00753F1A">
        <w:t xml:space="preserve"> temporal development of the network of attitudes conform</w:t>
      </w:r>
      <w:r w:rsidR="00E62E95" w:rsidRPr="00753F1A">
        <w:t>s</w:t>
      </w:r>
      <w:r w:rsidR="00791750" w:rsidRPr="00753F1A">
        <w:t xml:space="preserve"> to Ising</w:t>
      </w:r>
      <w:r w:rsidR="004F407F" w:rsidRPr="00753F1A">
        <w:t>’s</w:t>
      </w:r>
      <w:r w:rsidR="00791750" w:rsidRPr="00753F1A">
        <w:t xml:space="preserve"> model</w:t>
      </w:r>
      <w:r w:rsidR="00E62E95" w:rsidRPr="00753F1A">
        <w:t xml:space="preserve"> </w:t>
      </w:r>
      <w:r w:rsidR="00E62E95" w:rsidRPr="00753F1A">
        <w:fldChar w:fldCharType="begin"/>
      </w:r>
      <w:r w:rsidR="00E62E95" w:rsidRPr="00753F1A">
        <w:instrText xml:space="preserve"> ADDIN ZOTERO_ITEM CSL_CITATION {"citationID":"SRp32NBY","properties":{"formattedCitation":"(Dalege, Borsboom, Harreveld, &amp; Maas, 2017; Ising, 1925)","plainCitation":"(Dalege, Borsboom, Harreveld, &amp; Maas, 2017; Ising, 1925)","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rsidR="00791750" w:rsidRPr="00753F1A">
        <w:t xml:space="preserve">. </w:t>
      </w:r>
      <w:r w:rsidR="00C21D91" w:rsidRPr="00753F1A">
        <w:t>N</w:t>
      </w:r>
      <w:r w:rsidR="007E7B00" w:rsidRPr="00753F1A">
        <w:t>odes can assume two states (-1; +1)</w:t>
      </w:r>
      <w:r w:rsidR="004F407F" w:rsidRPr="00753F1A">
        <w:t>, which o</w:t>
      </w:r>
      <w:r w:rsidR="007E7B00" w:rsidRPr="00753F1A">
        <w:t>riginally</w:t>
      </w:r>
      <w:r w:rsidR="004F407F" w:rsidRPr="00753F1A">
        <w:t xml:space="preserve"> indicate</w:t>
      </w:r>
      <w:r w:rsidR="007E7B00" w:rsidRPr="00753F1A">
        <w:t xml:space="preserve"> the positive or negative spin of a magnet</w:t>
      </w:r>
      <w:r w:rsidR="00C21D91" w:rsidRPr="00753F1A">
        <w:t>.</w:t>
      </w:r>
      <w:r w:rsidR="007E7B00" w:rsidRPr="00753F1A">
        <w:t xml:space="preserve"> </w:t>
      </w:r>
      <w:r w:rsidR="00C21D91" w:rsidRPr="00753F1A">
        <w:t>I</w:t>
      </w:r>
      <w:r w:rsidR="007E7B00" w:rsidRPr="00753F1A">
        <w:t xml:space="preserve">n the attitude domain, they represent endorsement or rejection of </w:t>
      </w:r>
      <w:r w:rsidR="00791750" w:rsidRPr="00753F1A">
        <w:t>each survey item.</w:t>
      </w:r>
      <w:r w:rsidR="007E7B00" w:rsidRPr="00753F1A">
        <w:t xml:space="preserve"> Three </w:t>
      </w:r>
      <w:r w:rsidR="00791750" w:rsidRPr="00753F1A">
        <w:t xml:space="preserve">classes of </w:t>
      </w:r>
      <w:r w:rsidR="007E7B00" w:rsidRPr="00753F1A">
        <w:t xml:space="preserve">parameters regulate the overall configuration of an attitude network. The </w:t>
      </w:r>
      <w:r w:rsidR="007E7B00" w:rsidRPr="00753F1A">
        <w:rPr>
          <w:i/>
          <w:iCs/>
        </w:rPr>
        <w:t>temperature</w:t>
      </w:r>
      <w:r w:rsidR="007E7B00" w:rsidRPr="00753F1A">
        <w:t xml:space="preserve"> parameter governs the entropy of the system. This variable is held constant </w:t>
      </w:r>
      <w:r w:rsidR="00791750" w:rsidRPr="00753F1A">
        <w:t>across</w:t>
      </w:r>
      <w:r w:rsidR="007E7B00" w:rsidRPr="00753F1A">
        <w:t xml:space="preserve"> all simulations</w:t>
      </w:r>
      <w:r w:rsidR="00791750" w:rsidRPr="00753F1A">
        <w:t xml:space="preserve">, as it was observed to correlate with attitude strength </w:t>
      </w:r>
      <w:r w:rsidR="00791750" w:rsidRPr="00753F1A">
        <w:fldChar w:fldCharType="begin"/>
      </w:r>
      <w:r w:rsidR="00791750" w:rsidRPr="00753F1A">
        <w:instrText xml:space="preserve"> ADDIN ZOTERO_ITEM CSL_CITATION {"citationID":"n06pxvmU","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753F1A">
        <w:fldChar w:fldCharType="separate"/>
      </w:r>
      <w:r w:rsidR="00791750" w:rsidRPr="00753F1A">
        <w:rPr>
          <w:noProof/>
        </w:rPr>
        <w:t>(Dalege et al., 2018)</w:t>
      </w:r>
      <w:r w:rsidR="00791750" w:rsidRPr="00753F1A">
        <w:fldChar w:fldCharType="end"/>
      </w:r>
      <w:r w:rsidR="007E7B00" w:rsidRPr="00753F1A">
        <w:t xml:space="preserve">. Two other parameters are described by the Hamiltonian function, which estimates the amount of energy expenditure of a given network configuration: </w:t>
      </w:r>
    </w:p>
    <w:p w14:paraId="75785F50" w14:textId="0EE193E7" w:rsidR="007E7B00" w:rsidRPr="00EA6C09" w:rsidRDefault="00352C28" w:rsidP="007E7B00">
      <w:pPr>
        <w:jc w:val="center"/>
        <w:rPr>
          <w:color w:val="000000" w:themeColor="text1"/>
        </w:rPr>
      </w:pP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25ED7327" w14:textId="14A57888" w:rsidR="007E7B00" w:rsidRPr="00753F1A" w:rsidRDefault="007E7B00" w:rsidP="007E7B00">
      <w:r w:rsidRPr="00753F1A">
        <w:lastRenderedPageBreak/>
        <w:t xml:space="preserve">Each </w:t>
      </w:r>
      <w:r w:rsidR="00791750" w:rsidRPr="00753F1A">
        <w:t>network node</w:t>
      </w:r>
      <w:r w:rsidRPr="00753F1A">
        <w:t xml:space="preserve"> (Xᵢ to Xⱼ) is associated with a </w:t>
      </w:r>
      <w:r w:rsidRPr="00753F1A">
        <w:rPr>
          <w:i/>
          <w:iCs/>
          <w:color w:val="202122"/>
          <w:highlight w:val="white"/>
        </w:rPr>
        <w:t>threshold</w:t>
      </w:r>
      <w:r w:rsidRPr="00753F1A">
        <w:t xml:space="preserve"> (</w:t>
      </w:r>
      <w:r w:rsidRPr="00753F1A">
        <w:rPr>
          <w:color w:val="202122"/>
          <w:highlight w:val="white"/>
        </w:rPr>
        <w:t>𝛕</w:t>
      </w:r>
      <w:r w:rsidRPr="00753F1A">
        <w:t xml:space="preserve">ᵢ to </w:t>
      </w:r>
      <w:r w:rsidRPr="00753F1A">
        <w:rPr>
          <w:color w:val="202122"/>
          <w:highlight w:val="white"/>
        </w:rPr>
        <w:t>𝛕</w:t>
      </w:r>
      <w:r w:rsidRPr="00753F1A">
        <w:t xml:space="preserve">ⱼ) indicating its predisposition to be endorsed or not. Thresholds continuously range between -1 and +1. Positive values indicate that an item is likely to be endorsed (hence assuming the state +1), and vice versa (-1). Moreover, the </w:t>
      </w:r>
      <w:r w:rsidRPr="00753F1A">
        <w:rPr>
          <w:i/>
          <w:iCs/>
        </w:rPr>
        <w:t>ω parameter</w:t>
      </w:r>
      <w:r w:rsidRPr="00753F1A">
        <w:t xml:space="preserve"> models the strength of the interaction between each pair of network nodes. Positive values indicate positive interactions and vice versa. </w:t>
      </w:r>
      <w:r w:rsidR="004F407F" w:rsidRPr="00753F1A">
        <w:t>C</w:t>
      </w:r>
      <w:r w:rsidRPr="00753F1A">
        <w:t xml:space="preserve">onfigurations in which nodes characterized by positive </w:t>
      </w:r>
      <w:r w:rsidR="00E62E95" w:rsidRPr="00753F1A">
        <w:t>(</w:t>
      </w:r>
      <w:r w:rsidRPr="00753F1A">
        <w:t>negative</w:t>
      </w:r>
      <w:r w:rsidR="00E62E95" w:rsidRPr="00753F1A">
        <w:t>)</w:t>
      </w:r>
      <w:r w:rsidRPr="00753F1A">
        <w:t xml:space="preserve"> thresholds are tied by positive </w:t>
      </w:r>
      <w:r w:rsidR="00E62E95" w:rsidRPr="00753F1A">
        <w:t>(</w:t>
      </w:r>
      <w:r w:rsidRPr="00753F1A">
        <w:t>negative</w:t>
      </w:r>
      <w:r w:rsidR="00E62E95" w:rsidRPr="00753F1A">
        <w:t>)</w:t>
      </w:r>
      <w:r w:rsidRPr="00753F1A">
        <w:t xml:space="preserve"> edges reduce the level of energy expenditure. The </w:t>
      </w:r>
      <w:r w:rsidR="004F407F" w:rsidRPr="00753F1A">
        <w:t>Ising model</w:t>
      </w:r>
      <w:r w:rsidRPr="00753F1A">
        <w:t xml:space="preserve"> encodes the central axiom of </w:t>
      </w:r>
      <w:r w:rsidR="00E62E95" w:rsidRPr="00753F1A">
        <w:t>network approaches to attitudes</w:t>
      </w:r>
      <w:r w:rsidRPr="00753F1A">
        <w:t xml:space="preserve"> by modeling that </w:t>
      </w:r>
      <w:r w:rsidR="00E62E95" w:rsidRPr="00753F1A">
        <w:t>they</w:t>
      </w:r>
      <w:r w:rsidRPr="00753F1A">
        <w:t xml:space="preserve"> strive for low energy expenditure configurations</w:t>
      </w:r>
      <w:r w:rsidR="00E62E95" w:rsidRPr="00753F1A">
        <w:t>.</w:t>
      </w:r>
      <w:r w:rsidRPr="00753F1A">
        <w:t xml:space="preserve"> </w:t>
      </w:r>
    </w:p>
    <w:p w14:paraId="7D97D6B7" w14:textId="5517B433" w:rsidR="00CF178C" w:rsidRPr="00753F1A" w:rsidRDefault="00791750" w:rsidP="007E7B00">
      <w:r w:rsidRPr="00753F1A">
        <w:t xml:space="preserve">The simulation </w:t>
      </w:r>
      <w:r w:rsidR="004F407F" w:rsidRPr="00753F1A">
        <w:t>considers</w:t>
      </w:r>
      <w:r w:rsidRPr="00753F1A">
        <w:t xml:space="preserve"> a series of successful persuasion attempts targeting one network node at a time and has been already applied to diverse socio-political attitudes </w:t>
      </w:r>
      <w:r w:rsidRPr="00753F1A">
        <w:fldChar w:fldCharType="begin"/>
      </w:r>
      <w:r w:rsidR="00F800DA" w:rsidRPr="00753F1A">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Pr="00753F1A">
        <w:fldChar w:fldCharType="separate"/>
      </w:r>
      <w:r w:rsidR="00F800DA" w:rsidRPr="00753F1A">
        <w:rPr>
          <w:kern w:val="0"/>
        </w:rPr>
        <w:t>(Dalege, Borsboom, Harreveld, &amp; Maas, 2017; Schlicht-Schmälzle et al., 2018)</w:t>
      </w:r>
      <w:r w:rsidRPr="00753F1A">
        <w:fldChar w:fldCharType="end"/>
      </w:r>
      <w:r w:rsidRPr="00753F1A">
        <w:t xml:space="preserve">. </w:t>
      </w:r>
      <w:r w:rsidR="00B32C4F" w:rsidRPr="00753F1A">
        <w:t xml:space="preserve">Manipulations are operationalized as an increase </w:t>
      </w:r>
      <w:r w:rsidR="005F4974" w:rsidRPr="00753F1A">
        <w:t>in</w:t>
      </w:r>
      <w:r w:rsidR="00B32C4F" w:rsidRPr="00753F1A">
        <w:t xml:space="preserve"> node thresholds (</w:t>
      </w:r>
      <w:r w:rsidR="00B32C4F" w:rsidRPr="00753F1A">
        <w:rPr>
          <w:rFonts w:ascii="Cambria Math" w:hAnsi="Cambria Math" w:cs="Cambria Math"/>
          <w:color w:val="202122"/>
          <w:highlight w:val="white"/>
        </w:rPr>
        <w:t>𝛕</w:t>
      </w:r>
      <w:r w:rsidR="00B32C4F" w:rsidRPr="00753F1A">
        <w:t xml:space="preserve">). </w:t>
      </w:r>
      <w:r w:rsidRPr="00753F1A">
        <w:t>The dependent variable of this simulation is the sum score of all evaluative reactions</w:t>
      </w:r>
      <w:r w:rsidR="00B32C4F" w:rsidRPr="00753F1A">
        <w:rPr>
          <w:rStyle w:val="FootnoteReference"/>
        </w:rPr>
        <w:footnoteReference w:id="5"/>
      </w:r>
      <w:r w:rsidRPr="00753F1A">
        <w:t xml:space="preserve">, measured before and after each manipulation. H4 is confirmed if changes </w:t>
      </w:r>
      <w:r w:rsidR="00E62E95" w:rsidRPr="00753F1A">
        <w:t xml:space="preserve">in the perception of </w:t>
      </w:r>
      <w:r w:rsidR="002B43B1">
        <w:t xml:space="preserve">large </w:t>
      </w:r>
      <w:r w:rsidR="00E62E95" w:rsidRPr="00753F1A">
        <w:t>income inequality and belief in progressive taxation</w:t>
      </w:r>
      <w:r w:rsidRPr="00753F1A">
        <w:t xml:space="preserve"> produce downstream effects. A downstream effect occurs when the change</w:t>
      </w:r>
      <w:r w:rsidR="005F4974" w:rsidRPr="00753F1A">
        <w:t xml:space="preserve"> in the state</w:t>
      </w:r>
      <w:r w:rsidRPr="00753F1A">
        <w:t xml:space="preserve"> of a given node reverberates into a state change of at least one</w:t>
      </w:r>
      <w:r w:rsidR="000E4FFB">
        <w:t xml:space="preserve"> other</w:t>
      </w:r>
      <w:r w:rsidRPr="00753F1A">
        <w:t xml:space="preserve"> </w:t>
      </w:r>
      <w:r w:rsidR="000E4FFB">
        <w:t>node within the network</w:t>
      </w:r>
      <w:r w:rsidRPr="00753F1A">
        <w:t>.</w:t>
      </w:r>
      <w:r w:rsidR="00E62E95" w:rsidRPr="00753F1A">
        <w:t xml:space="preserve"> </w:t>
      </w:r>
      <w:r w:rsidR="00B32C4F" w:rsidRPr="00753F1A">
        <w:t>The</w:t>
      </w:r>
      <w:r w:rsidR="007E7B00" w:rsidRPr="00753F1A">
        <w:t xml:space="preserve"> simulation </w:t>
      </w:r>
      <w:r w:rsidR="00B32C4F" w:rsidRPr="00753F1A">
        <w:t xml:space="preserve">starts </w:t>
      </w:r>
      <w:r w:rsidR="007E7B00" w:rsidRPr="00753F1A">
        <w:t xml:space="preserve">by creating </w:t>
      </w:r>
      <w:r w:rsidR="00B32C4F" w:rsidRPr="00753F1A">
        <w:t>23</w:t>
      </w:r>
      <w:r w:rsidR="007E7B00" w:rsidRPr="00753F1A">
        <w:t xml:space="preserve"> samples of 3000 individuals answering the </w:t>
      </w:r>
      <w:r w:rsidR="00B32C4F" w:rsidRPr="00753F1A">
        <w:t xml:space="preserve">22 </w:t>
      </w:r>
      <w:r w:rsidR="007E7B00" w:rsidRPr="00753F1A">
        <w:t xml:space="preserve">survey items in Table 1. Differences in the values of their responses are generated by differences </w:t>
      </w:r>
      <w:r w:rsidR="00B32C4F" w:rsidRPr="00753F1A">
        <w:t>set</w:t>
      </w:r>
      <w:r w:rsidR="007E7B00" w:rsidRPr="00753F1A">
        <w:t xml:space="preserve"> in the values of node thresholds. </w:t>
      </w:r>
      <w:r w:rsidR="00B32C4F" w:rsidRPr="00753F1A">
        <w:t>In the</w:t>
      </w:r>
      <w:r w:rsidR="007E7B00" w:rsidRPr="00753F1A">
        <w:t xml:space="preserve"> baseline </w:t>
      </w:r>
      <w:r w:rsidR="00B32C4F" w:rsidRPr="00753F1A">
        <w:t>condition,</w:t>
      </w:r>
      <w:r w:rsidR="007E7B00" w:rsidRPr="00753F1A">
        <w:t xml:space="preserve"> all nodes have a moderately negative threshold (-0.1)</w:t>
      </w:r>
      <w:r w:rsidR="00B32C4F" w:rsidRPr="00753F1A">
        <w:t>.</w:t>
      </w:r>
      <w:r w:rsidR="007E7B00" w:rsidRPr="00753F1A">
        <w:t xml:space="preserve"> </w:t>
      </w:r>
      <w:r w:rsidR="00B32C4F" w:rsidRPr="00753F1A">
        <w:t>The other 22 samples are built</w:t>
      </w:r>
      <w:r w:rsidR="007E7B00" w:rsidRPr="00753F1A">
        <w:t xml:space="preserve"> by setting the threshold of one node at a time to a high value (+1), while all others maintain their moderately negative threshold (-0.1)</w:t>
      </w:r>
      <w:r w:rsidR="005274BF" w:rsidRPr="00753F1A">
        <w:rPr>
          <w:rStyle w:val="FootnoteReference"/>
        </w:rPr>
        <w:footnoteReference w:id="6"/>
      </w:r>
      <w:r w:rsidR="007E7B00" w:rsidRPr="00753F1A">
        <w:t xml:space="preserve">. </w:t>
      </w:r>
      <w:r w:rsidR="00B32C4F" w:rsidRPr="00753F1A">
        <w:t>For each of these subsamples</w:t>
      </w:r>
      <w:r w:rsidR="007E7B00" w:rsidRPr="00753F1A">
        <w:t xml:space="preserve">, </w:t>
      </w:r>
      <w:r w:rsidR="00F96D4F" w:rsidRPr="00753F1A">
        <w:t>an</w:t>
      </w:r>
      <w:r w:rsidR="007E7B00" w:rsidRPr="00753F1A">
        <w:t xml:space="preserve"> attitude network</w:t>
      </w:r>
      <w:r w:rsidR="00B32C4F" w:rsidRPr="00753F1A">
        <w:t xml:space="preserve"> </w:t>
      </w:r>
      <w:r w:rsidR="00F96D4F" w:rsidRPr="00753F1A">
        <w:t>is</w:t>
      </w:r>
      <w:r w:rsidR="00B32C4F" w:rsidRPr="00753F1A">
        <w:t xml:space="preserve"> estimated,</w:t>
      </w:r>
      <w:r w:rsidR="007E7B00" w:rsidRPr="00753F1A">
        <w:t xml:space="preserve"> </w:t>
      </w:r>
      <w:r w:rsidR="00B32C4F" w:rsidRPr="00753F1A">
        <w:t xml:space="preserve">and the sum </w:t>
      </w:r>
      <w:r w:rsidR="00B32C4F" w:rsidRPr="00753F1A">
        <w:lastRenderedPageBreak/>
        <w:t>score is calculated</w:t>
      </w:r>
      <w:r w:rsidR="007E7B00" w:rsidRPr="00753F1A">
        <w:t xml:space="preserve">. Finally, </w:t>
      </w:r>
      <w:r w:rsidR="00F96D4F" w:rsidRPr="00753F1A">
        <w:t>sum scores are</w:t>
      </w:r>
      <w:r w:rsidR="007E7B00" w:rsidRPr="00753F1A">
        <w:t xml:space="preserve"> </w:t>
      </w:r>
      <w:r w:rsidR="00F96D4F" w:rsidRPr="00753F1A">
        <w:t>compared to</w:t>
      </w:r>
      <w:r w:rsidR="007E7B00" w:rsidRPr="00753F1A">
        <w:t xml:space="preserve"> understand whether manipulation attempts of the same strength are associated with changes </w:t>
      </w:r>
      <w:r w:rsidR="00F96D4F" w:rsidRPr="00753F1A">
        <w:t>of</w:t>
      </w:r>
      <w:r w:rsidR="007E7B00" w:rsidRPr="00753F1A">
        <w:t xml:space="preserve"> different </w:t>
      </w:r>
      <w:r w:rsidR="00F96D4F" w:rsidRPr="00753F1A">
        <w:t>magnitudes</w:t>
      </w:r>
      <w:r w:rsidR="007E7B00" w:rsidRPr="00753F1A">
        <w:t xml:space="preserve"> in the global network</w:t>
      </w:r>
      <w:r w:rsidR="00F96D4F" w:rsidRPr="00753F1A">
        <w:t xml:space="preserve"> structure</w:t>
      </w:r>
      <w:r w:rsidR="007E7B00" w:rsidRPr="00753F1A">
        <w:t xml:space="preserve">. </w:t>
      </w:r>
    </w:p>
    <w:p w14:paraId="019B0C21" w14:textId="20D57837" w:rsidR="00CF178C" w:rsidRPr="00753F1A" w:rsidRDefault="00CF178C" w:rsidP="007E7B00">
      <w:pPr>
        <w:pStyle w:val="Heading2"/>
      </w:pPr>
      <w:r w:rsidRPr="00753F1A">
        <w:t>4. Results</w:t>
      </w:r>
    </w:p>
    <w:p w14:paraId="48CB64BA" w14:textId="1CEF1B7B" w:rsidR="001B4CCF" w:rsidRPr="00753F1A" w:rsidRDefault="00246664" w:rsidP="001E7009">
      <w:pPr>
        <w:pStyle w:val="Heading3"/>
      </w:pPr>
      <w:r w:rsidRPr="00753F1A">
        <w:t xml:space="preserve">4.1 Modelling </w:t>
      </w:r>
      <w:r w:rsidR="002A3252" w:rsidRPr="00753F1A">
        <w:t xml:space="preserve">the network of </w:t>
      </w:r>
      <w:r w:rsidRPr="00753F1A">
        <w:t xml:space="preserve">attitudes toward </w:t>
      </w:r>
      <w:proofErr w:type="gramStart"/>
      <w:r w:rsidRPr="00753F1A">
        <w:t>inequality</w:t>
      </w:r>
      <w:proofErr w:type="gramEnd"/>
      <w:r w:rsidRPr="00753F1A">
        <w:t xml:space="preserve"> </w:t>
      </w:r>
    </w:p>
    <w:p w14:paraId="5869375A" w14:textId="47FABE25" w:rsidR="00875CC6" w:rsidRPr="00753F1A" w:rsidRDefault="007E7B00" w:rsidP="007E7B00">
      <w:r w:rsidRPr="00753F1A">
        <w:t xml:space="preserve">Table </w:t>
      </w:r>
      <w:r w:rsidR="007B0DB1" w:rsidRPr="00753F1A">
        <w:t xml:space="preserve">1 of the </w:t>
      </w:r>
      <w:r w:rsidR="00D20168">
        <w:t>Supplemental Material</w:t>
      </w:r>
      <w:r w:rsidRPr="00753F1A">
        <w:t xml:space="preserve"> </w:t>
      </w:r>
      <w:r w:rsidR="00C74C39" w:rsidRPr="00753F1A">
        <w:t>provides</w:t>
      </w:r>
      <w:r w:rsidRPr="00753F1A">
        <w:t xml:space="preserve"> descriptives of the </w:t>
      </w:r>
      <w:r w:rsidR="007B0DB1" w:rsidRPr="00753F1A">
        <w:t>22 attitudes.</w:t>
      </w:r>
      <w:r w:rsidRPr="00753F1A">
        <w:t xml:space="preserve"> </w:t>
      </w:r>
      <w:r w:rsidR="007B0DB1" w:rsidRPr="00753F1A">
        <w:t xml:space="preserve">Overall, U.S. citizens perceive </w:t>
      </w:r>
      <w:r w:rsidR="00C74C39" w:rsidRPr="00753F1A">
        <w:t>large</w:t>
      </w:r>
      <w:r w:rsidR="007B0DB1" w:rsidRPr="00753F1A">
        <w:t xml:space="preserve"> disparities in economic resources, believe in a more egalitarian distribution</w:t>
      </w:r>
      <w:r w:rsidR="000A4037">
        <w:t>,</w:t>
      </w:r>
      <w:r w:rsidR="007B0DB1" w:rsidRPr="00753F1A">
        <w:t xml:space="preserve"> and judge existing inequalities as unfair. </w:t>
      </w:r>
      <w:r w:rsidR="00C74C39" w:rsidRPr="00753F1A">
        <w:t>In fact</w:t>
      </w:r>
      <w:r w:rsidR="007B0DB1" w:rsidRPr="00753F1A">
        <w:t xml:space="preserve">, </w:t>
      </w:r>
      <w:r w:rsidR="00875CC6" w:rsidRPr="00753F1A">
        <w:t>respondents perceive</w:t>
      </w:r>
      <w:r w:rsidRPr="00753F1A">
        <w:t xml:space="preserve"> </w:t>
      </w:r>
      <w:r w:rsidR="00875CC6" w:rsidRPr="00753F1A">
        <w:t xml:space="preserve">income inequality as very high, </w:t>
      </w:r>
      <w:r w:rsidR="00C74C39" w:rsidRPr="00753F1A">
        <w:t>the</w:t>
      </w:r>
      <w:r w:rsidR="00875CC6" w:rsidRPr="00753F1A">
        <w:t xml:space="preserve"> tax system </w:t>
      </w:r>
      <w:r w:rsidR="00C74C39" w:rsidRPr="00753F1A">
        <w:t>as</w:t>
      </w:r>
      <w:r w:rsidR="00875CC6" w:rsidRPr="00753F1A">
        <w:t xml:space="preserve"> too regressive</w:t>
      </w:r>
      <w:r w:rsidRPr="00753F1A">
        <w:t xml:space="preserve"> (</w:t>
      </w:r>
      <w:r w:rsidR="007B0DB1" w:rsidRPr="00753F1A">
        <w:t>x̄</w:t>
      </w:r>
      <w:r w:rsidR="007B0DB1" w:rsidRPr="00753F1A">
        <w:rPr>
          <w:i/>
          <w:vertAlign w:val="subscript"/>
        </w:rPr>
        <w:t>ineq_p</w:t>
      </w:r>
      <w:r w:rsidR="007B0DB1" w:rsidRPr="00753F1A">
        <w:rPr>
          <w:i/>
        </w:rPr>
        <w:t xml:space="preserve"> = </w:t>
      </w:r>
      <w:r w:rsidR="007B0DB1" w:rsidRPr="00753F1A">
        <w:rPr>
          <w:iCs/>
        </w:rPr>
        <w:t>4.09</w:t>
      </w:r>
      <w:r w:rsidR="00875CC6" w:rsidRPr="00753F1A">
        <w:rPr>
          <w:iCs/>
        </w:rPr>
        <w:t>8;</w:t>
      </w:r>
      <w:r w:rsidR="00875CC6" w:rsidRPr="00753F1A">
        <w:rPr>
          <w:i/>
        </w:rPr>
        <w:t xml:space="preserve"> </w:t>
      </w:r>
      <w:r w:rsidR="00875CC6" w:rsidRPr="00753F1A">
        <w:t>x̄</w:t>
      </w:r>
      <w:r w:rsidR="00875CC6" w:rsidRPr="00753F1A">
        <w:rPr>
          <w:i/>
          <w:vertAlign w:val="subscript"/>
        </w:rPr>
        <w:t>reg_p</w:t>
      </w:r>
      <w:r w:rsidR="00875CC6" w:rsidRPr="00753F1A">
        <w:rPr>
          <w:iCs/>
        </w:rPr>
        <w:t xml:space="preserve"> =</w:t>
      </w:r>
      <w:r w:rsidR="000E4FFB">
        <w:rPr>
          <w:iCs/>
        </w:rPr>
        <w:t xml:space="preserve"> </w:t>
      </w:r>
      <w:r w:rsidR="00875CC6" w:rsidRPr="00753F1A">
        <w:rPr>
          <w:iCs/>
        </w:rPr>
        <w:t>3.642</w:t>
      </w:r>
      <w:r w:rsidRPr="00753F1A">
        <w:t xml:space="preserve">), </w:t>
      </w:r>
      <w:r w:rsidR="00875CC6" w:rsidRPr="00753F1A">
        <w:t xml:space="preserve">and that the main factors </w:t>
      </w:r>
      <w:r w:rsidR="00C74C39" w:rsidRPr="00753F1A">
        <w:t>related to personal success</w:t>
      </w:r>
      <w:r w:rsidR="00875CC6" w:rsidRPr="00753F1A">
        <w:t xml:space="preserve"> are under individuals’ contro</w:t>
      </w:r>
      <w:r w:rsidR="000E4FFB">
        <w:t xml:space="preserve">l, as </w:t>
      </w:r>
      <w:r w:rsidR="00875CC6" w:rsidRPr="00753F1A">
        <w:t xml:space="preserve">the items </w:t>
      </w:r>
      <w:r w:rsidR="00875CC6" w:rsidRPr="00753F1A">
        <w:rPr>
          <w:i/>
          <w:iCs/>
        </w:rPr>
        <w:t>work</w:t>
      </w:r>
      <w:r w:rsidR="00875CC6" w:rsidRPr="00753F1A">
        <w:t xml:space="preserve"> and </w:t>
      </w:r>
      <w:r w:rsidR="00875CC6" w:rsidRPr="00753F1A">
        <w:rPr>
          <w:i/>
          <w:iCs/>
        </w:rPr>
        <w:t xml:space="preserve">edu </w:t>
      </w:r>
      <w:r w:rsidR="00C74C39" w:rsidRPr="00753F1A">
        <w:t>have</w:t>
      </w:r>
      <w:r w:rsidR="00875CC6" w:rsidRPr="00753F1A">
        <w:t xml:space="preserve"> the highest means among the </w:t>
      </w:r>
      <w:r w:rsidR="00544537">
        <w:t>explanations of inequality</w:t>
      </w:r>
      <w:r w:rsidR="000E4FFB">
        <w:t xml:space="preserve"> </w:t>
      </w:r>
      <w:r w:rsidR="000E4FFB" w:rsidRPr="00753F1A">
        <w:t>(x̄</w:t>
      </w:r>
      <w:r w:rsidR="000E4FFB">
        <w:rPr>
          <w:i/>
          <w:vertAlign w:val="subscript"/>
        </w:rPr>
        <w:t>work</w:t>
      </w:r>
      <w:r w:rsidR="000E4FFB" w:rsidRPr="00753F1A">
        <w:rPr>
          <w:i/>
        </w:rPr>
        <w:t xml:space="preserve"> = </w:t>
      </w:r>
      <w:r w:rsidR="000E4FFB" w:rsidRPr="000E4FFB">
        <w:rPr>
          <w:iCs/>
        </w:rPr>
        <w:t>4.342</w:t>
      </w:r>
      <w:r w:rsidR="000E4FFB" w:rsidRPr="00753F1A">
        <w:rPr>
          <w:iCs/>
        </w:rPr>
        <w:t>;</w:t>
      </w:r>
      <w:r w:rsidR="000E4FFB" w:rsidRPr="00753F1A">
        <w:rPr>
          <w:i/>
        </w:rPr>
        <w:t xml:space="preserve"> </w:t>
      </w:r>
      <w:r w:rsidR="000E4FFB" w:rsidRPr="00753F1A">
        <w:t>x̄</w:t>
      </w:r>
      <w:r w:rsidR="000E4FFB" w:rsidRPr="000E4FFB">
        <w:rPr>
          <w:i/>
          <w:vertAlign w:val="subscript"/>
        </w:rPr>
        <w:t>edu</w:t>
      </w:r>
      <w:r w:rsidR="000E4FFB" w:rsidRPr="00753F1A">
        <w:rPr>
          <w:iCs/>
        </w:rPr>
        <w:t xml:space="preserve"> =</w:t>
      </w:r>
      <w:r w:rsidR="000E4FFB">
        <w:rPr>
          <w:iCs/>
        </w:rPr>
        <w:t xml:space="preserve"> </w:t>
      </w:r>
      <w:r w:rsidR="000E4FFB" w:rsidRPr="000E4FFB">
        <w:rPr>
          <w:iCs/>
        </w:rPr>
        <w:t>4.131</w:t>
      </w:r>
      <w:r w:rsidR="000E4FFB" w:rsidRPr="00753F1A">
        <w:t>)</w:t>
      </w:r>
      <w:r w:rsidR="000E4FFB" w:rsidRPr="00753F1A">
        <w:rPr>
          <w:iCs/>
        </w:rPr>
        <w:t>.</w:t>
      </w:r>
      <w:r w:rsidR="00875CC6" w:rsidRPr="00753F1A">
        <w:t xml:space="preserve"> The sample firmly believes in progressive taxation (x̄</w:t>
      </w:r>
      <w:r w:rsidR="00875CC6" w:rsidRPr="00753F1A">
        <w:rPr>
          <w:i/>
          <w:vertAlign w:val="subscript"/>
        </w:rPr>
        <w:t>prog_b</w:t>
      </w:r>
      <w:r w:rsidR="00875CC6" w:rsidRPr="00753F1A">
        <w:rPr>
          <w:i/>
        </w:rPr>
        <w:t xml:space="preserve"> = </w:t>
      </w:r>
      <w:r w:rsidR="00875CC6" w:rsidRPr="00753F1A">
        <w:rPr>
          <w:iCs/>
        </w:rPr>
        <w:t>4.035) and think</w:t>
      </w:r>
      <w:r w:rsidR="00856C6D" w:rsidRPr="00753F1A">
        <w:rPr>
          <w:iCs/>
        </w:rPr>
        <w:t>s</w:t>
      </w:r>
      <w:r w:rsidR="00875CC6" w:rsidRPr="00753F1A">
        <w:rPr>
          <w:iCs/>
        </w:rPr>
        <w:t xml:space="preserve"> </w:t>
      </w:r>
      <w:r w:rsidR="00856C6D" w:rsidRPr="00753F1A">
        <w:rPr>
          <w:iCs/>
        </w:rPr>
        <w:t xml:space="preserve">both private corporations and public actors should </w:t>
      </w:r>
      <w:r w:rsidR="00C74C39" w:rsidRPr="00753F1A">
        <w:rPr>
          <w:iCs/>
        </w:rPr>
        <w:t>implement</w:t>
      </w:r>
      <w:r w:rsidR="00856C6D" w:rsidRPr="00753F1A">
        <w:rPr>
          <w:iCs/>
        </w:rPr>
        <w:t xml:space="preserve"> policies to reduce income</w:t>
      </w:r>
      <w:r w:rsidR="00C74C39" w:rsidRPr="00753F1A">
        <w:rPr>
          <w:iCs/>
        </w:rPr>
        <w:t xml:space="preserve"> differences</w:t>
      </w:r>
      <w:r w:rsidR="000E4FFB">
        <w:rPr>
          <w:iCs/>
        </w:rPr>
        <w:t xml:space="preserve"> </w:t>
      </w:r>
      <w:r w:rsidR="000E4FFB" w:rsidRPr="00753F1A">
        <w:t>(x̄</w:t>
      </w:r>
      <w:r w:rsidR="000E4FFB" w:rsidRPr="000E4FFB">
        <w:rPr>
          <w:i/>
          <w:vertAlign w:val="subscript"/>
        </w:rPr>
        <w:t>redis_m</w:t>
      </w:r>
      <w:r w:rsidR="000E4FFB" w:rsidRPr="00753F1A">
        <w:rPr>
          <w:i/>
        </w:rPr>
        <w:t xml:space="preserve"> = </w:t>
      </w:r>
      <w:r w:rsidR="000E4FFB" w:rsidRPr="000E4FFB">
        <w:rPr>
          <w:iCs/>
        </w:rPr>
        <w:t>3.641</w:t>
      </w:r>
      <w:r w:rsidR="000E4FFB" w:rsidRPr="00753F1A">
        <w:rPr>
          <w:iCs/>
        </w:rPr>
        <w:t>;</w:t>
      </w:r>
      <w:r w:rsidR="000E4FFB" w:rsidRPr="00753F1A">
        <w:rPr>
          <w:i/>
        </w:rPr>
        <w:t xml:space="preserve"> </w:t>
      </w:r>
      <w:r w:rsidR="000E4FFB" w:rsidRPr="00753F1A">
        <w:t>x̄</w:t>
      </w:r>
      <w:r w:rsidR="000E4FFB" w:rsidRPr="000E4FFB">
        <w:rPr>
          <w:i/>
          <w:vertAlign w:val="subscript"/>
        </w:rPr>
        <w:t>redis_</w:t>
      </w:r>
      <w:r w:rsidR="000E4FFB">
        <w:rPr>
          <w:i/>
          <w:vertAlign w:val="subscript"/>
        </w:rPr>
        <w:t>p</w:t>
      </w:r>
      <w:r w:rsidR="000E4FFB" w:rsidRPr="00753F1A">
        <w:rPr>
          <w:iCs/>
        </w:rPr>
        <w:t xml:space="preserve"> =</w:t>
      </w:r>
      <w:r w:rsidR="000E4FFB">
        <w:rPr>
          <w:iCs/>
        </w:rPr>
        <w:t xml:space="preserve"> </w:t>
      </w:r>
      <w:r w:rsidR="000E4FFB" w:rsidRPr="000E4FFB">
        <w:rPr>
          <w:iCs/>
        </w:rPr>
        <w:t>3.272</w:t>
      </w:r>
      <w:r w:rsidR="000E4FFB" w:rsidRPr="00753F1A">
        <w:t>)</w:t>
      </w:r>
      <w:r w:rsidR="00856C6D" w:rsidRPr="00753F1A">
        <w:rPr>
          <w:iCs/>
        </w:rPr>
        <w:t xml:space="preserve">. Regarding </w:t>
      </w:r>
      <w:r w:rsidR="00C74C39" w:rsidRPr="00753F1A">
        <w:rPr>
          <w:iCs/>
        </w:rPr>
        <w:t>the principles of wage allocation</w:t>
      </w:r>
      <w:r w:rsidR="00856C6D" w:rsidRPr="00753F1A">
        <w:rPr>
          <w:iCs/>
        </w:rPr>
        <w:t xml:space="preserve">, respondents believe merit should be the most important </w:t>
      </w:r>
      <w:r w:rsidR="00C74C39" w:rsidRPr="00753F1A">
        <w:rPr>
          <w:iCs/>
        </w:rPr>
        <w:t>regulating factor</w:t>
      </w:r>
      <w:r w:rsidR="00856C6D" w:rsidRPr="00753F1A">
        <w:rPr>
          <w:iCs/>
        </w:rPr>
        <w:t xml:space="preserve"> (</w:t>
      </w:r>
      <w:r w:rsidR="00856C6D" w:rsidRPr="00753F1A">
        <w:t>x̄</w:t>
      </w:r>
      <w:r w:rsidR="00856C6D" w:rsidRPr="00753F1A">
        <w:rPr>
          <w:i/>
          <w:vertAlign w:val="subscript"/>
        </w:rPr>
        <w:t>merit</w:t>
      </w:r>
      <w:r w:rsidR="00856C6D" w:rsidRPr="00753F1A">
        <w:rPr>
          <w:i/>
        </w:rPr>
        <w:t xml:space="preserve"> = </w:t>
      </w:r>
      <w:r w:rsidR="00856C6D" w:rsidRPr="00753F1A">
        <w:rPr>
          <w:iCs/>
        </w:rPr>
        <w:t>4.327). Coherently, the Northern American public expresses critical judgments of existing inequalities and considers political actors disinterested (</w:t>
      </w:r>
      <w:r w:rsidR="00856C6D" w:rsidRPr="00753F1A">
        <w:t>x̄</w:t>
      </w:r>
      <w:r w:rsidR="00856C6D" w:rsidRPr="00753F1A">
        <w:rPr>
          <w:i/>
          <w:vertAlign w:val="subscript"/>
        </w:rPr>
        <w:t>redis_d</w:t>
      </w:r>
      <w:r w:rsidR="00856C6D" w:rsidRPr="00753F1A">
        <w:rPr>
          <w:i/>
        </w:rPr>
        <w:t xml:space="preserve"> = </w:t>
      </w:r>
      <w:r w:rsidR="00856C6D" w:rsidRPr="00753F1A">
        <w:rPr>
          <w:iCs/>
        </w:rPr>
        <w:t xml:space="preserve">3.997), and not capable </w:t>
      </w:r>
      <w:r w:rsidR="00C74C39" w:rsidRPr="00753F1A">
        <w:rPr>
          <w:iCs/>
        </w:rPr>
        <w:t>(</w:t>
      </w:r>
      <w:r w:rsidR="00C74C39" w:rsidRPr="00753F1A">
        <w:t>x̄</w:t>
      </w:r>
      <w:r w:rsidR="00C74C39" w:rsidRPr="00753F1A">
        <w:rPr>
          <w:i/>
          <w:vertAlign w:val="subscript"/>
        </w:rPr>
        <w:t>redis_f</w:t>
      </w:r>
      <w:r w:rsidR="00C74C39" w:rsidRPr="00753F1A">
        <w:rPr>
          <w:i/>
        </w:rPr>
        <w:t xml:space="preserve"> = </w:t>
      </w:r>
      <w:r w:rsidR="00C74C39" w:rsidRPr="00753F1A">
        <w:rPr>
          <w:iCs/>
        </w:rPr>
        <w:t xml:space="preserve">3.982) </w:t>
      </w:r>
      <w:r w:rsidR="00856C6D" w:rsidRPr="00753F1A">
        <w:rPr>
          <w:iCs/>
        </w:rPr>
        <w:t xml:space="preserve">of impacting them adequately.   </w:t>
      </w:r>
    </w:p>
    <w:p w14:paraId="63A5094E" w14:textId="29843539" w:rsidR="00E0663C" w:rsidRPr="00753F1A" w:rsidRDefault="00352C28" w:rsidP="00F510BA">
      <w:pPr>
        <w:jc w:val="center"/>
      </w:pPr>
      <w:r>
        <w:rPr>
          <w:b/>
          <w:bCs/>
        </w:rPr>
        <w:t>[FIGURE 1 ABOUT HERE]</w:t>
      </w:r>
    </w:p>
    <w:p w14:paraId="27BD10B1" w14:textId="43C90F5C" w:rsidR="00544537" w:rsidRDefault="00856C6D" w:rsidP="00FC3AB0">
      <w:r w:rsidRPr="00753F1A">
        <w:t xml:space="preserve">Figure 1 shows the network of attitudes </w:t>
      </w:r>
      <w:r w:rsidR="00E62E95" w:rsidRPr="00753F1A">
        <w:t>toward</w:t>
      </w:r>
      <w:r w:rsidRPr="00753F1A">
        <w:t xml:space="preserve"> inequality in the U.S</w:t>
      </w:r>
      <w:r w:rsidR="00615EBC" w:rsidRPr="00753F1A">
        <w:t xml:space="preserve">. Nodes </w:t>
      </w:r>
      <w:r w:rsidR="00C74C39" w:rsidRPr="00753F1A">
        <w:t xml:space="preserve">of the mgm </w:t>
      </w:r>
      <w:r w:rsidR="00615EBC" w:rsidRPr="00753F1A">
        <w:t>represent the 22 perceptions, beliefs, and judgments, and are colored according to membership to these categories. Edges are indicative of the unique variance shared between each item pair and are interp</w:t>
      </w:r>
      <w:r w:rsidR="00174B79" w:rsidRPr="00753F1A">
        <w:t>r</w:t>
      </w:r>
      <w:r w:rsidR="00615EBC" w:rsidRPr="00753F1A">
        <w:t>etable as partial correlation</w:t>
      </w:r>
      <w:r w:rsidR="00C74C39" w:rsidRPr="00753F1A">
        <w:t xml:space="preserve"> or regression</w:t>
      </w:r>
      <w:r w:rsidR="00615EBC" w:rsidRPr="00753F1A">
        <w:t xml:space="preserve"> coefficients. The network </w:t>
      </w:r>
      <w:r w:rsidR="00FD561B" w:rsidRPr="00753F1A">
        <w:t>is visualized with a force-directed layout</w:t>
      </w:r>
      <w:r w:rsidR="00FC3AB0" w:rsidRPr="00753F1A">
        <w:t xml:space="preserve"> </w:t>
      </w:r>
      <w:r w:rsidR="00FC3AB0" w:rsidRPr="00753F1A">
        <w:fldChar w:fldCharType="begin"/>
      </w:r>
      <w:r w:rsidR="00FC3AB0" w:rsidRPr="00753F1A">
        <w:instrText xml:space="preserve"> ADDIN ZOTERO_ITEM CSL_CITATION {"citationID":"x3d1MFmx","properties":{"formattedCitation":"(Fruchterman &amp; Reingold, 1991)","plainCitation":"(Fruchterman &amp; Reingold, 1991)","noteIndex":0},"citationItems":[{"id":1082,"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FC3AB0" w:rsidRPr="00753F1A">
        <w:fldChar w:fldCharType="separate"/>
      </w:r>
      <w:r w:rsidR="00FC3AB0" w:rsidRPr="00753F1A">
        <w:rPr>
          <w:noProof/>
        </w:rPr>
        <w:t>(Fruchterman &amp; Reingold, 1991)</w:t>
      </w:r>
      <w:r w:rsidR="00FC3AB0" w:rsidRPr="00753F1A">
        <w:fldChar w:fldCharType="end"/>
      </w:r>
      <w:r w:rsidR="00FC3AB0" w:rsidRPr="00753F1A">
        <w:t xml:space="preserve">, with blue (red) weighted edges indicating positive (negative) associations, and circular shapes around each attitude displaying the portion of its explained variance. </w:t>
      </w:r>
      <w:r w:rsidR="00C74C39" w:rsidRPr="00753F1A">
        <w:t>A</w:t>
      </w:r>
      <w:r w:rsidR="00FC3AB0" w:rsidRPr="00753F1A">
        <w:t xml:space="preserve">ttitudes </w:t>
      </w:r>
      <w:r w:rsidR="00E62E95" w:rsidRPr="00753F1A">
        <w:t>toward</w:t>
      </w:r>
      <w:r w:rsidR="00FC3AB0" w:rsidRPr="00753F1A">
        <w:t xml:space="preserve"> inequality are integrated in</w:t>
      </w:r>
      <w:r w:rsidR="002253E9" w:rsidRPr="00753F1A">
        <w:t>to</w:t>
      </w:r>
      <w:r w:rsidR="00FC3AB0" w:rsidRPr="00753F1A">
        <w:t xml:space="preserve"> a single belief system in the U.S., as the network </w:t>
      </w:r>
      <w:r w:rsidR="00C74C39" w:rsidRPr="00753F1A">
        <w:t>shows</w:t>
      </w:r>
      <w:r w:rsidR="00FC3AB0" w:rsidRPr="00753F1A">
        <w:t xml:space="preserve"> a single component. This means U.S. citizens </w:t>
      </w:r>
      <w:r w:rsidR="00174B79" w:rsidRPr="00753F1A">
        <w:t>can organize</w:t>
      </w:r>
      <w:r w:rsidR="00FC3AB0" w:rsidRPr="00753F1A">
        <w:t xml:space="preserve"> their beliefs about </w:t>
      </w:r>
      <w:r w:rsidR="00B51C46">
        <w:t>inequality, taxation, redistribution, and wages</w:t>
      </w:r>
      <w:r w:rsidR="00FC3AB0" w:rsidRPr="00753F1A">
        <w:t xml:space="preserve"> in a single mental structure. The strongest </w:t>
      </w:r>
      <w:r w:rsidR="00B51C46">
        <w:t xml:space="preserve">positive </w:t>
      </w:r>
      <w:r w:rsidR="00FC3AB0" w:rsidRPr="00753F1A">
        <w:t xml:space="preserve">associations in the model </w:t>
      </w:r>
      <w:r w:rsidR="00FC3AB0" w:rsidRPr="00753F1A">
        <w:lastRenderedPageBreak/>
        <w:t xml:space="preserve">are those between </w:t>
      </w:r>
      <w:r w:rsidR="00291993" w:rsidRPr="00753F1A">
        <w:rPr>
          <w:i/>
          <w:iCs/>
        </w:rPr>
        <w:t xml:space="preserve">race </w:t>
      </w:r>
      <w:r w:rsidR="00291993" w:rsidRPr="00753F1A">
        <w:t xml:space="preserve">and </w:t>
      </w:r>
      <w:r w:rsidR="00291993" w:rsidRPr="00753F1A">
        <w:rPr>
          <w:i/>
          <w:iCs/>
        </w:rPr>
        <w:t>sex</w:t>
      </w:r>
      <w:r w:rsidR="00AE4A4F" w:rsidRPr="00753F1A">
        <w:t xml:space="preserve">, </w:t>
      </w:r>
      <w:r w:rsidR="00AE4A4F" w:rsidRPr="00753F1A">
        <w:rPr>
          <w:i/>
          <w:iCs/>
        </w:rPr>
        <w:t>people</w:t>
      </w:r>
      <w:r w:rsidR="00AE4A4F" w:rsidRPr="00753F1A">
        <w:t xml:space="preserve"> and </w:t>
      </w:r>
      <w:r w:rsidR="00AE4A4F" w:rsidRPr="00753F1A">
        <w:rPr>
          <w:i/>
          <w:iCs/>
        </w:rPr>
        <w:t>connec</w:t>
      </w:r>
      <w:r w:rsidR="00AE4A4F" w:rsidRPr="00753F1A">
        <w:t xml:space="preserve">, and </w:t>
      </w:r>
      <w:r w:rsidR="00AE4A4F" w:rsidRPr="00753F1A">
        <w:rPr>
          <w:i/>
          <w:iCs/>
        </w:rPr>
        <w:t>ineq_p</w:t>
      </w:r>
      <w:r w:rsidR="00AE4A4F" w:rsidRPr="00753F1A">
        <w:t xml:space="preserve"> and </w:t>
      </w:r>
      <w:r w:rsidR="00AE4A4F" w:rsidRPr="00753F1A">
        <w:rPr>
          <w:i/>
          <w:iCs/>
        </w:rPr>
        <w:t>redis_p</w:t>
      </w:r>
      <w:r w:rsidR="00AE4A4F" w:rsidRPr="00753F1A">
        <w:t xml:space="preserve">. </w:t>
      </w:r>
      <w:r w:rsidR="004E34BB" w:rsidRPr="00753F1A">
        <w:t xml:space="preserve">The strongest negative associations in the network are those between </w:t>
      </w:r>
      <w:r w:rsidR="004E34BB" w:rsidRPr="00753F1A">
        <w:rPr>
          <w:i/>
          <w:iCs/>
        </w:rPr>
        <w:t>work</w:t>
      </w:r>
      <w:r w:rsidR="004E34BB" w:rsidRPr="00753F1A">
        <w:t xml:space="preserve"> and </w:t>
      </w:r>
      <w:r w:rsidR="004E34BB" w:rsidRPr="00753F1A">
        <w:rPr>
          <w:i/>
          <w:iCs/>
        </w:rPr>
        <w:t>bribes</w:t>
      </w:r>
      <w:r w:rsidR="004E34BB" w:rsidRPr="00753F1A">
        <w:t xml:space="preserve">, </w:t>
      </w:r>
      <w:r w:rsidR="004E34BB" w:rsidRPr="00753F1A">
        <w:rPr>
          <w:i/>
          <w:iCs/>
        </w:rPr>
        <w:t xml:space="preserve">redis_p </w:t>
      </w:r>
      <w:r w:rsidR="004E34BB" w:rsidRPr="00753F1A">
        <w:t>and</w:t>
      </w:r>
      <w:r w:rsidR="004E34BB" w:rsidRPr="00753F1A">
        <w:rPr>
          <w:i/>
          <w:iCs/>
        </w:rPr>
        <w:t xml:space="preserve"> resp</w:t>
      </w:r>
      <w:r w:rsidR="004E34BB" w:rsidRPr="00753F1A">
        <w:t xml:space="preserve">, and between </w:t>
      </w:r>
      <w:r w:rsidR="004E34BB" w:rsidRPr="00753F1A">
        <w:rPr>
          <w:i/>
          <w:iCs/>
        </w:rPr>
        <w:t xml:space="preserve">family </w:t>
      </w:r>
      <w:r w:rsidR="004E34BB" w:rsidRPr="00753F1A">
        <w:t>and</w:t>
      </w:r>
      <w:r w:rsidR="004E34BB" w:rsidRPr="00753F1A">
        <w:rPr>
          <w:i/>
          <w:iCs/>
        </w:rPr>
        <w:t xml:space="preserve"> work</w:t>
      </w:r>
      <w:r w:rsidR="004E34BB" w:rsidRPr="00753F1A">
        <w:t xml:space="preserve">. Indeed, there </w:t>
      </w:r>
      <w:r w:rsidR="00A10C81" w:rsidRPr="00753F1A">
        <w:t>are</w:t>
      </w:r>
      <w:r w:rsidR="004E34BB" w:rsidRPr="00753F1A">
        <w:t xml:space="preserve"> strong and positive partial correlation</w:t>
      </w:r>
      <w:r w:rsidR="00A10C81" w:rsidRPr="00753F1A">
        <w:t>s</w:t>
      </w:r>
      <w:r w:rsidR="004E34BB" w:rsidRPr="00753F1A">
        <w:t xml:space="preserve"> between perc</w:t>
      </w:r>
      <w:r w:rsidR="00A10C81" w:rsidRPr="00753F1A">
        <w:t>ei</w:t>
      </w:r>
      <w:r w:rsidR="004E34BB" w:rsidRPr="00753F1A">
        <w:t xml:space="preserve">ving </w:t>
      </w:r>
      <w:r w:rsidR="00A10C81" w:rsidRPr="00753F1A">
        <w:t xml:space="preserve">individuals’ </w:t>
      </w:r>
      <w:r w:rsidR="004E34BB" w:rsidRPr="00753F1A">
        <w:t>race and sex</w:t>
      </w:r>
      <w:r w:rsidR="00A10C81" w:rsidRPr="00753F1A">
        <w:t xml:space="preserve"> (bootstrapped</w:t>
      </w:r>
      <w:r w:rsidR="001119FC" w:rsidRPr="00753F1A">
        <w:rPr>
          <w:rStyle w:val="FootnoteReference"/>
        </w:rPr>
        <w:footnoteReference w:id="7"/>
      </w:r>
      <w:r w:rsidR="00A10C81" w:rsidRPr="00753F1A">
        <w:t xml:space="preserve"> x̄</w:t>
      </w:r>
      <w:r w:rsidR="00A10C81" w:rsidRPr="00753F1A">
        <w:rPr>
          <w:i/>
          <w:iCs/>
          <w:vertAlign w:val="subscript"/>
        </w:rPr>
        <w:t>race-sex</w:t>
      </w:r>
      <w:r w:rsidR="00A10C81" w:rsidRPr="00753F1A">
        <w:t xml:space="preserve"> = 0.359; bootstrapped </w:t>
      </w:r>
      <w:r w:rsidR="00544537">
        <w:t>CI =</w:t>
      </w:r>
      <w:r w:rsidR="00A10C81" w:rsidRPr="00753F1A">
        <w:t xml:space="preserve"> 0.302</w:t>
      </w:r>
      <w:r w:rsidR="00544537">
        <w:t>,</w:t>
      </w:r>
      <w:r w:rsidR="00A10C81" w:rsidRPr="00753F1A">
        <w:t xml:space="preserve"> – 0.423</w:t>
      </w:r>
      <w:r w:rsidR="00C74C39" w:rsidRPr="00753F1A">
        <w:t>) and</w:t>
      </w:r>
      <w:r w:rsidR="00A10C81" w:rsidRPr="00753F1A">
        <w:t xml:space="preserve"> knowing the right people and having political connections (x̄</w:t>
      </w:r>
      <w:r w:rsidR="00A10C81" w:rsidRPr="00753F1A">
        <w:rPr>
          <w:i/>
          <w:iCs/>
          <w:vertAlign w:val="subscript"/>
        </w:rPr>
        <w:t>people-connec</w:t>
      </w:r>
      <w:r w:rsidR="00A10C81" w:rsidRPr="00753F1A">
        <w:t xml:space="preserve"> = 0.331; </w:t>
      </w:r>
      <w:r w:rsidR="00544537">
        <w:t>CI =</w:t>
      </w:r>
      <w:r w:rsidR="00A10C81" w:rsidRPr="00753F1A">
        <w:t xml:space="preserve"> 0.287</w:t>
      </w:r>
      <w:r w:rsidR="00544537">
        <w:t>,</w:t>
      </w:r>
      <w:r w:rsidR="00A10C81" w:rsidRPr="00753F1A">
        <w:t xml:space="preserve"> 0.387]) </w:t>
      </w:r>
      <w:r w:rsidR="004E34BB" w:rsidRPr="00753F1A">
        <w:t xml:space="preserve">as </w:t>
      </w:r>
      <w:r w:rsidR="00A10C81" w:rsidRPr="00753F1A">
        <w:t xml:space="preserve">important factors for determining personal success. In the same </w:t>
      </w:r>
      <w:r w:rsidR="002253E9" w:rsidRPr="00753F1A">
        <w:t>vein</w:t>
      </w:r>
      <w:r w:rsidR="00A10C81" w:rsidRPr="00753F1A">
        <w:t xml:space="preserve">, those who </w:t>
      </w:r>
      <w:r w:rsidR="002253E9" w:rsidRPr="00753F1A">
        <w:t>hold</w:t>
      </w:r>
      <w:r w:rsidR="00A10C81" w:rsidRPr="00753F1A">
        <w:t xml:space="preserve"> </w:t>
      </w:r>
      <w:r w:rsidR="002253E9" w:rsidRPr="00753F1A">
        <w:t>critical perceptions of</w:t>
      </w:r>
      <w:r w:rsidR="00A10C81" w:rsidRPr="00753F1A">
        <w:t xml:space="preserve"> income inequality are more likely to believe in public redistribution (x̄</w:t>
      </w:r>
      <w:r w:rsidR="00A10C81" w:rsidRPr="00753F1A">
        <w:rPr>
          <w:i/>
          <w:iCs/>
          <w:vertAlign w:val="subscript"/>
        </w:rPr>
        <w:t>ineq_p-redis_p</w:t>
      </w:r>
      <w:r w:rsidR="00A10C81" w:rsidRPr="00753F1A">
        <w:t xml:space="preserve"> = 0.331; </w:t>
      </w:r>
      <w:r w:rsidR="00544537">
        <w:t>CI =</w:t>
      </w:r>
      <w:r w:rsidR="00A10C81" w:rsidRPr="00753F1A">
        <w:t xml:space="preserve"> 0.287</w:t>
      </w:r>
      <w:r w:rsidR="00544537">
        <w:t>,</w:t>
      </w:r>
      <w:r w:rsidR="00A10C81" w:rsidRPr="00753F1A">
        <w:t xml:space="preserve"> 0.387)</w:t>
      </w:r>
      <w:r w:rsidR="00922BC5" w:rsidRPr="00753F1A">
        <w:t xml:space="preserve">. Importantly, respondents seem at least partially able to differentiate between individualist and structuralist explanations of inequality, as </w:t>
      </w:r>
      <w:r w:rsidR="002253E9" w:rsidRPr="00753F1A">
        <w:t xml:space="preserve">-on the one hand- </w:t>
      </w:r>
      <w:r w:rsidR="00922BC5" w:rsidRPr="00753F1A">
        <w:t>they perceive either hard work or bribes (x̄</w:t>
      </w:r>
      <w:r w:rsidR="00922BC5" w:rsidRPr="00753F1A">
        <w:rPr>
          <w:i/>
          <w:iCs/>
          <w:vertAlign w:val="subscript"/>
        </w:rPr>
        <w:t>work-bribes</w:t>
      </w:r>
      <w:r w:rsidR="00922BC5" w:rsidRPr="00753F1A">
        <w:t xml:space="preserve"> = -0.115; </w:t>
      </w:r>
      <w:r w:rsidR="00544537">
        <w:t>CI =</w:t>
      </w:r>
      <w:r w:rsidR="00922BC5" w:rsidRPr="00753F1A">
        <w:t xml:space="preserve"> -0.182</w:t>
      </w:r>
      <w:r w:rsidR="00544537">
        <w:t>,</w:t>
      </w:r>
      <w:r w:rsidR="00922BC5" w:rsidRPr="00753F1A">
        <w:t xml:space="preserve"> -0.058), or </w:t>
      </w:r>
      <w:r w:rsidR="002253E9" w:rsidRPr="00753F1A">
        <w:t xml:space="preserve">-on the other hand- </w:t>
      </w:r>
      <w:r w:rsidR="00922BC5" w:rsidRPr="00753F1A">
        <w:t>hard work and coming from a wealthy family</w:t>
      </w:r>
      <w:r w:rsidR="00C74C39" w:rsidRPr="00753F1A">
        <w:t>,</w:t>
      </w:r>
      <w:r w:rsidR="00922BC5" w:rsidRPr="00753F1A">
        <w:t xml:space="preserve"> to be important </w:t>
      </w:r>
      <w:r w:rsidR="002253E9" w:rsidRPr="00753F1A">
        <w:t xml:space="preserve">sources of social and economic inequalities </w:t>
      </w:r>
      <w:r w:rsidR="00922BC5" w:rsidRPr="00753F1A">
        <w:t>(x̄</w:t>
      </w:r>
      <w:r w:rsidR="00922BC5" w:rsidRPr="00753F1A">
        <w:rPr>
          <w:i/>
          <w:iCs/>
          <w:vertAlign w:val="subscript"/>
        </w:rPr>
        <w:t>work-family</w:t>
      </w:r>
      <w:r w:rsidR="00922BC5" w:rsidRPr="00753F1A">
        <w:t xml:space="preserve"> = -0.047; </w:t>
      </w:r>
      <w:r w:rsidR="00544537">
        <w:t>CI =</w:t>
      </w:r>
      <w:r w:rsidR="00922BC5" w:rsidRPr="00753F1A">
        <w:t xml:space="preserve"> -0.092</w:t>
      </w:r>
      <w:r w:rsidR="00544537">
        <w:t>,</w:t>
      </w:r>
      <w:r w:rsidR="00922BC5" w:rsidRPr="00753F1A">
        <w:t xml:space="preserve"> -0.001). Moreover, </w:t>
      </w:r>
      <w:r w:rsidR="002253E9" w:rsidRPr="00753F1A">
        <w:t>believing</w:t>
      </w:r>
      <w:r w:rsidR="00922BC5" w:rsidRPr="00753F1A">
        <w:t xml:space="preserve"> in public redistribution increases the likel</w:t>
      </w:r>
      <w:r w:rsidR="002253E9" w:rsidRPr="00753F1A">
        <w:t>i</w:t>
      </w:r>
      <w:r w:rsidR="00922BC5" w:rsidRPr="00753F1A">
        <w:t xml:space="preserve">hood of rejecting </w:t>
      </w:r>
      <w:r w:rsidR="002253E9" w:rsidRPr="00753F1A">
        <w:t xml:space="preserve">a job’s </w:t>
      </w:r>
      <w:r w:rsidR="00922BC5" w:rsidRPr="00753F1A">
        <w:t>responsibility as an acceptable pay criteri</w:t>
      </w:r>
      <w:r w:rsidR="002253E9" w:rsidRPr="00753F1A">
        <w:t>on</w:t>
      </w:r>
      <w:r w:rsidR="00922BC5" w:rsidRPr="00753F1A">
        <w:t xml:space="preserve"> (x̄</w:t>
      </w:r>
      <w:r w:rsidR="00922BC5" w:rsidRPr="00753F1A">
        <w:rPr>
          <w:i/>
          <w:iCs/>
          <w:vertAlign w:val="subscript"/>
        </w:rPr>
        <w:t>redis_p-resp</w:t>
      </w:r>
      <w:r w:rsidR="00922BC5" w:rsidRPr="00753F1A">
        <w:t xml:space="preserve"> = -0.051; </w:t>
      </w:r>
      <w:r w:rsidR="00544537">
        <w:t>CI =</w:t>
      </w:r>
      <w:r w:rsidR="00922BC5" w:rsidRPr="00753F1A">
        <w:t xml:space="preserve"> -0.094</w:t>
      </w:r>
      <w:r w:rsidR="00544537">
        <w:t>,</w:t>
      </w:r>
      <w:r w:rsidR="00922BC5" w:rsidRPr="00753F1A">
        <w:t xml:space="preserve"> -0.012)</w:t>
      </w:r>
      <w:r w:rsidR="002253E9" w:rsidRPr="00753F1A">
        <w:t xml:space="preserve">. </w:t>
      </w:r>
    </w:p>
    <w:p w14:paraId="53250512" w14:textId="62FEEED9" w:rsidR="00FF25D3" w:rsidRPr="00753F1A" w:rsidRDefault="002253E9" w:rsidP="00FC3AB0">
      <w:r w:rsidRPr="00753F1A">
        <w:t xml:space="preserve">The description of these edges highlights two patterns that are found in the network of attitudes </w:t>
      </w:r>
      <w:r w:rsidR="00E62E95" w:rsidRPr="00753F1A">
        <w:t>toward</w:t>
      </w:r>
      <w:r w:rsidRPr="00753F1A">
        <w:t xml:space="preserve"> inequality. First, most of the associations are positive in sign. Considering that U.S. citizens express on average critical levels of attitudes </w:t>
      </w:r>
      <w:r w:rsidR="00E62E95" w:rsidRPr="00753F1A">
        <w:t>toward</w:t>
      </w:r>
      <w:r w:rsidRPr="00753F1A">
        <w:t xml:space="preserve"> inequality, this first pattern entails that their </w:t>
      </w:r>
      <w:r w:rsidR="00544537">
        <w:t>large</w:t>
      </w:r>
      <w:r w:rsidR="00544537" w:rsidRPr="00753F1A">
        <w:t xml:space="preserve"> </w:t>
      </w:r>
      <w:r w:rsidRPr="00753F1A">
        <w:t>perceptions, egalitarian beliefs, and severe judgments are also coherently organized.</w:t>
      </w:r>
      <w:r w:rsidR="00FF25D3" w:rsidRPr="00753F1A">
        <w:t xml:space="preserve"> </w:t>
      </w:r>
      <w:r w:rsidRPr="00753F1A">
        <w:t xml:space="preserve">A second pattern lies in network nodes that are most likely to be strongly connected. </w:t>
      </w:r>
      <w:r w:rsidR="004245DD" w:rsidRPr="00753F1A">
        <w:t xml:space="preserve">Indeed, </w:t>
      </w:r>
      <w:r w:rsidRPr="00753F1A">
        <w:t xml:space="preserve">Figure 1 </w:t>
      </w:r>
      <w:r w:rsidR="004245DD" w:rsidRPr="00753F1A">
        <w:t xml:space="preserve">shows </w:t>
      </w:r>
      <w:r w:rsidR="00FF25D3" w:rsidRPr="00753F1A">
        <w:t xml:space="preserve">that the </w:t>
      </w:r>
      <w:r w:rsidR="004245DD" w:rsidRPr="00753F1A">
        <w:t>strong</w:t>
      </w:r>
      <w:r w:rsidR="00FF25D3" w:rsidRPr="00753F1A">
        <w:t>est</w:t>
      </w:r>
      <w:r w:rsidR="004245DD" w:rsidRPr="00753F1A">
        <w:t xml:space="preserve"> partial </w:t>
      </w:r>
      <w:r w:rsidRPr="00753F1A">
        <w:t xml:space="preserve">correlations </w:t>
      </w:r>
      <w:r w:rsidR="00FF25D3" w:rsidRPr="00753F1A">
        <w:t>link</w:t>
      </w:r>
      <w:r w:rsidRPr="00753F1A">
        <w:t xml:space="preserve"> variables </w:t>
      </w:r>
      <w:r w:rsidR="004245DD" w:rsidRPr="00753F1A">
        <w:t xml:space="preserve">tapping the same conceptual domain. This is evident when observing the </w:t>
      </w:r>
      <w:r w:rsidR="00FF25D3" w:rsidRPr="00753F1A">
        <w:t>edges</w:t>
      </w:r>
      <w:r w:rsidR="004245DD" w:rsidRPr="00753F1A">
        <w:t xml:space="preserve"> between </w:t>
      </w:r>
      <w:r w:rsidR="004245DD" w:rsidRPr="00753F1A">
        <w:rPr>
          <w:i/>
          <w:iCs/>
        </w:rPr>
        <w:t xml:space="preserve">resp </w:t>
      </w:r>
      <w:r w:rsidR="004245DD" w:rsidRPr="00753F1A">
        <w:t xml:space="preserve">and </w:t>
      </w:r>
      <w:r w:rsidR="004245DD" w:rsidRPr="00753F1A">
        <w:rPr>
          <w:i/>
          <w:iCs/>
        </w:rPr>
        <w:t xml:space="preserve">merit, </w:t>
      </w:r>
      <w:r w:rsidR="004245DD" w:rsidRPr="00753F1A">
        <w:t xml:space="preserve">and between </w:t>
      </w:r>
      <w:r w:rsidR="004245DD" w:rsidRPr="00753F1A">
        <w:rPr>
          <w:i/>
          <w:iCs/>
        </w:rPr>
        <w:t xml:space="preserve">resp </w:t>
      </w:r>
      <w:r w:rsidR="004245DD" w:rsidRPr="00753F1A">
        <w:t xml:space="preserve">and </w:t>
      </w:r>
      <w:r w:rsidR="004245DD" w:rsidRPr="00753F1A">
        <w:rPr>
          <w:i/>
          <w:iCs/>
        </w:rPr>
        <w:t xml:space="preserve">train </w:t>
      </w:r>
      <w:r w:rsidRPr="00753F1A">
        <w:t xml:space="preserve">(e.g.: </w:t>
      </w:r>
      <w:r w:rsidR="004245DD" w:rsidRPr="00753F1A">
        <w:t xml:space="preserve">the pay criteria), and when considering the associations linking the ten </w:t>
      </w:r>
      <w:r w:rsidR="00544537">
        <w:t>explanations of inequality</w:t>
      </w:r>
      <w:r w:rsidR="004245DD" w:rsidRPr="00753F1A">
        <w:t xml:space="preserve"> (variables from </w:t>
      </w:r>
      <w:r w:rsidR="004245DD" w:rsidRPr="00753F1A">
        <w:rPr>
          <w:i/>
          <w:iCs/>
        </w:rPr>
        <w:t xml:space="preserve">family </w:t>
      </w:r>
      <w:r w:rsidR="004245DD" w:rsidRPr="00753F1A">
        <w:t xml:space="preserve">to </w:t>
      </w:r>
      <w:r w:rsidR="004245DD" w:rsidRPr="00753F1A">
        <w:rPr>
          <w:i/>
          <w:iCs/>
        </w:rPr>
        <w:t xml:space="preserve">sex </w:t>
      </w:r>
      <w:r w:rsidR="004245DD" w:rsidRPr="00753F1A">
        <w:t xml:space="preserve">of Table 1, bottom right corner nodes in Figure 1). However, some important exceptions are found concerning this second pattern. First, not all </w:t>
      </w:r>
      <w:r w:rsidR="00544537">
        <w:t>explanations of inequality</w:t>
      </w:r>
      <w:r w:rsidR="004245DD" w:rsidRPr="00753F1A">
        <w:t xml:space="preserve"> correlate with the same </w:t>
      </w:r>
      <w:r w:rsidR="004245DD" w:rsidRPr="00753F1A">
        <w:lastRenderedPageBreak/>
        <w:t>intensity</w:t>
      </w:r>
      <w:r w:rsidR="00FF25D3" w:rsidRPr="00753F1A">
        <w:t>.</w:t>
      </w:r>
      <w:r w:rsidR="004245DD" w:rsidRPr="00753F1A">
        <w:t xml:space="preserve"> </w:t>
      </w:r>
      <w:r w:rsidR="00B31B27" w:rsidRPr="00753F1A">
        <w:t xml:space="preserve">On top of the negative associations discussed above (between </w:t>
      </w:r>
      <w:r w:rsidR="00B31B27" w:rsidRPr="00753F1A">
        <w:rPr>
          <w:i/>
          <w:iCs/>
        </w:rPr>
        <w:t>work</w:t>
      </w:r>
      <w:r w:rsidR="00FF25D3" w:rsidRPr="00753F1A">
        <w:rPr>
          <w:i/>
          <w:iCs/>
        </w:rPr>
        <w:t>-</w:t>
      </w:r>
      <w:r w:rsidR="00B31B27" w:rsidRPr="00753F1A">
        <w:rPr>
          <w:i/>
          <w:iCs/>
        </w:rPr>
        <w:t>bribes</w:t>
      </w:r>
      <w:r w:rsidR="00B31B27" w:rsidRPr="00753F1A">
        <w:t xml:space="preserve">, and </w:t>
      </w:r>
      <w:r w:rsidR="00B31B27" w:rsidRPr="00753F1A">
        <w:rPr>
          <w:i/>
          <w:iCs/>
        </w:rPr>
        <w:t>work</w:t>
      </w:r>
      <w:r w:rsidR="00FF25D3" w:rsidRPr="00753F1A">
        <w:rPr>
          <w:i/>
          <w:iCs/>
        </w:rPr>
        <w:t>-</w:t>
      </w:r>
      <w:r w:rsidR="00B31B27" w:rsidRPr="00753F1A">
        <w:rPr>
          <w:i/>
          <w:iCs/>
        </w:rPr>
        <w:t>family</w:t>
      </w:r>
      <w:r w:rsidR="00B31B27" w:rsidRPr="00753F1A">
        <w:t xml:space="preserve">), </w:t>
      </w:r>
      <w:r w:rsidR="00FF25D3" w:rsidRPr="00753F1A">
        <w:t xml:space="preserve">it </w:t>
      </w:r>
      <w:r w:rsidR="00B31B27" w:rsidRPr="00753F1A">
        <w:t>is important to observe the segregation of three structural explanations of inequality (</w:t>
      </w:r>
      <w:r w:rsidR="00B31B27" w:rsidRPr="00753F1A">
        <w:rPr>
          <w:i/>
          <w:iCs/>
        </w:rPr>
        <w:t>relig, race,</w:t>
      </w:r>
      <w:r w:rsidR="00B31B27" w:rsidRPr="00753F1A">
        <w:t xml:space="preserve"> and </w:t>
      </w:r>
      <w:r w:rsidR="00B31B27" w:rsidRPr="00753F1A">
        <w:rPr>
          <w:i/>
          <w:iCs/>
        </w:rPr>
        <w:t>sex</w:t>
      </w:r>
      <w:r w:rsidR="00B31B27" w:rsidRPr="00753F1A">
        <w:t xml:space="preserve">), which are much more likely to interact with themselves rather than with the other perceptions, beliefs, and judgments in the model. This entails that individuals endorsing one of these three perceptions are more likely to consider the other two factors as important sources of inequality, rather than believing in the relevance of </w:t>
      </w:r>
      <w:r w:rsidR="00F61F72">
        <w:t>individualist</w:t>
      </w:r>
      <w:r w:rsidR="00F61F72" w:rsidRPr="00753F1A">
        <w:t xml:space="preserve"> </w:t>
      </w:r>
      <w:r w:rsidR="00F61F72">
        <w:t>determinants</w:t>
      </w:r>
      <w:r w:rsidR="00F61F72" w:rsidRPr="00753F1A">
        <w:t xml:space="preserve"> </w:t>
      </w:r>
      <w:r w:rsidR="00B31B27" w:rsidRPr="00753F1A">
        <w:t>such as hard work or personal education.</w:t>
      </w:r>
      <w:r w:rsidR="00FF25D3" w:rsidRPr="00753F1A">
        <w:t xml:space="preserve"> </w:t>
      </w:r>
      <w:r w:rsidR="00B31B27" w:rsidRPr="00753F1A">
        <w:t xml:space="preserve">Moreover, strong associations can also emerge across conceptual domains. This is the case of the </w:t>
      </w:r>
      <w:proofErr w:type="gramStart"/>
      <w:r w:rsidR="00B31B27" w:rsidRPr="00753F1A">
        <w:t>aforementioned association</w:t>
      </w:r>
      <w:proofErr w:type="gramEnd"/>
      <w:r w:rsidR="00B31B27" w:rsidRPr="00753F1A">
        <w:t xml:space="preserve"> between the perception of </w:t>
      </w:r>
      <w:r w:rsidR="002B43B1">
        <w:t xml:space="preserve">large </w:t>
      </w:r>
      <w:r w:rsidR="00B31B27" w:rsidRPr="00753F1A">
        <w:t>income inequality and the belief in public redistribution (</w:t>
      </w:r>
      <w:r w:rsidR="00B31B27" w:rsidRPr="00753F1A">
        <w:rPr>
          <w:i/>
          <w:iCs/>
        </w:rPr>
        <w:t>ineq_j-</w:t>
      </w:r>
      <w:r w:rsidR="00B957FC" w:rsidRPr="00753F1A">
        <w:rPr>
          <w:i/>
          <w:iCs/>
        </w:rPr>
        <w:t>redis_p</w:t>
      </w:r>
      <w:r w:rsidR="00B957FC" w:rsidRPr="00753F1A">
        <w:t xml:space="preserve">), and </w:t>
      </w:r>
      <w:r w:rsidR="00FF25D3" w:rsidRPr="00753F1A">
        <w:t xml:space="preserve">this </w:t>
      </w:r>
      <w:r w:rsidR="00B957FC" w:rsidRPr="00753F1A">
        <w:t>also occurs for the positive association between the perception of tax regressivity and the belief in progressive taxation (x̄</w:t>
      </w:r>
      <w:r w:rsidR="00B957FC" w:rsidRPr="00753F1A">
        <w:rPr>
          <w:i/>
          <w:iCs/>
          <w:vertAlign w:val="subscript"/>
        </w:rPr>
        <w:t>reg_p-prog_b</w:t>
      </w:r>
      <w:r w:rsidR="00B957FC" w:rsidRPr="00753F1A">
        <w:t xml:space="preserve"> = 0.281; </w:t>
      </w:r>
      <w:r w:rsidR="00544537">
        <w:t>CI =</w:t>
      </w:r>
      <w:r w:rsidR="00B957FC" w:rsidRPr="00753F1A">
        <w:t xml:space="preserve"> 0.224; 0.334). Finally, not all nodes whose survey questions are semantically similar, or belong to the same dimension of attitudes </w:t>
      </w:r>
      <w:r w:rsidR="00E62E95" w:rsidRPr="00753F1A">
        <w:t>toward</w:t>
      </w:r>
      <w:r w:rsidR="00B957FC" w:rsidRPr="00753F1A">
        <w:t xml:space="preserve"> inequality vehemently correlate. For example, believing in a person’s need as a just pay criterion </w:t>
      </w:r>
      <w:r w:rsidR="00577CF5" w:rsidRPr="00753F1A">
        <w:t>is largely unrelated to endorsing the</w:t>
      </w:r>
      <w:r w:rsidR="00B957FC" w:rsidRPr="00753F1A">
        <w:t xml:space="preserve"> merit</w:t>
      </w:r>
      <w:r w:rsidR="00577CF5" w:rsidRPr="00753F1A">
        <w:t>ocratic principle</w:t>
      </w:r>
      <w:r w:rsidR="00B957FC" w:rsidRPr="00753F1A">
        <w:t xml:space="preserve"> (x̄</w:t>
      </w:r>
      <w:r w:rsidR="00B957FC" w:rsidRPr="00753F1A">
        <w:rPr>
          <w:i/>
          <w:iCs/>
          <w:vertAlign w:val="subscript"/>
        </w:rPr>
        <w:t>need-merit</w:t>
      </w:r>
      <w:r w:rsidR="00B957FC" w:rsidRPr="00753F1A">
        <w:t xml:space="preserve"> = -0.</w:t>
      </w:r>
      <w:r w:rsidR="00577CF5" w:rsidRPr="00753F1A">
        <w:t>002</w:t>
      </w:r>
      <w:r w:rsidR="00B957FC" w:rsidRPr="00753F1A">
        <w:t xml:space="preserve">; </w:t>
      </w:r>
      <w:r w:rsidR="00544537">
        <w:t>CI =</w:t>
      </w:r>
      <w:r w:rsidR="00B957FC" w:rsidRPr="00753F1A">
        <w:t xml:space="preserve"> </w:t>
      </w:r>
      <w:r w:rsidR="00577CF5" w:rsidRPr="00753F1A">
        <w:t>-</w:t>
      </w:r>
      <w:r w:rsidR="00B957FC" w:rsidRPr="00753F1A">
        <w:t>0.</w:t>
      </w:r>
      <w:r w:rsidR="00577CF5" w:rsidRPr="00753F1A">
        <w:t>016</w:t>
      </w:r>
      <w:r w:rsidR="000A4037">
        <w:t>,</w:t>
      </w:r>
      <w:r w:rsidR="000A4037" w:rsidRPr="00753F1A">
        <w:t xml:space="preserve"> </w:t>
      </w:r>
      <w:r w:rsidR="00B957FC" w:rsidRPr="00753F1A">
        <w:t>0.</w:t>
      </w:r>
      <w:r w:rsidR="00577CF5" w:rsidRPr="00753F1A">
        <w:t>016</w:t>
      </w:r>
      <w:r w:rsidR="003D734A" w:rsidRPr="00753F1A">
        <w:t>), or the responsibility one (x̄</w:t>
      </w:r>
      <w:r w:rsidR="003D734A" w:rsidRPr="00753F1A">
        <w:rPr>
          <w:i/>
          <w:iCs/>
          <w:vertAlign w:val="subscript"/>
        </w:rPr>
        <w:t>need-resp</w:t>
      </w:r>
      <w:r w:rsidR="003D734A" w:rsidRPr="00753F1A">
        <w:t xml:space="preserve"> = -0.002; </w:t>
      </w:r>
      <w:r w:rsidR="00544537">
        <w:t>CI =</w:t>
      </w:r>
      <w:r w:rsidR="003D734A" w:rsidRPr="00753F1A">
        <w:t xml:space="preserve"> -0.013</w:t>
      </w:r>
      <w:r w:rsidR="000A4037">
        <w:t>,</w:t>
      </w:r>
      <w:r w:rsidR="000A4037" w:rsidRPr="00753F1A">
        <w:t xml:space="preserve"> </w:t>
      </w:r>
      <w:r w:rsidR="003D734A" w:rsidRPr="00753F1A">
        <w:t>0.013). Yet, Figure 1 shows that cross-dimension</w:t>
      </w:r>
      <w:r w:rsidR="00FF25D3" w:rsidRPr="00753F1A">
        <w:t>al</w:t>
      </w:r>
      <w:r w:rsidR="003D734A" w:rsidRPr="00753F1A">
        <w:t xml:space="preserve"> associations can be considerably strong</w:t>
      </w:r>
      <w:r w:rsidR="00FF25D3" w:rsidRPr="00753F1A">
        <w:t>. For example,</w:t>
      </w:r>
      <w:r w:rsidR="003D734A" w:rsidRPr="00753F1A">
        <w:t xml:space="preserve"> the belief in public redistribution is strongly associated with </w:t>
      </w:r>
      <w:r w:rsidR="00FF25D3" w:rsidRPr="00753F1A">
        <w:t>other</w:t>
      </w:r>
      <w:r w:rsidR="003D734A" w:rsidRPr="00753F1A">
        <w:t xml:space="preserve"> judgments (e.g.: </w:t>
      </w:r>
      <w:r w:rsidR="003D734A" w:rsidRPr="00753F1A">
        <w:rPr>
          <w:i/>
          <w:iCs/>
        </w:rPr>
        <w:t>ineq_j</w:t>
      </w:r>
      <w:r w:rsidR="003D734A" w:rsidRPr="00753F1A">
        <w:t xml:space="preserve">) and perceptions (e.g.: </w:t>
      </w:r>
      <w:r w:rsidR="003D734A" w:rsidRPr="00753F1A">
        <w:rPr>
          <w:i/>
          <w:iCs/>
        </w:rPr>
        <w:t>ineq_p</w:t>
      </w:r>
      <w:r w:rsidR="003D734A" w:rsidRPr="00753F1A">
        <w:t xml:space="preserve">). </w:t>
      </w:r>
    </w:p>
    <w:p w14:paraId="3F128342" w14:textId="5C186FC4" w:rsidR="00654A75" w:rsidRPr="00753F1A" w:rsidRDefault="00174B79" w:rsidP="007E7B00">
      <w:r w:rsidRPr="00753F1A">
        <w:t>Node predictability gives information on the extent to which the variance of a given variable is captured by the network model. The R</w:t>
      </w:r>
      <w:r w:rsidRPr="00753F1A">
        <w:rPr>
          <w:vertAlign w:val="superscript"/>
        </w:rPr>
        <w:t xml:space="preserve">2 </w:t>
      </w:r>
      <w:r w:rsidRPr="00753F1A">
        <w:t>scores vary greatly across nodes. Pay criteria show the lowest predictability (R</w:t>
      </w:r>
      <w:r w:rsidRPr="00753F1A">
        <w:rPr>
          <w:vertAlign w:val="superscript"/>
        </w:rPr>
        <w:t>2</w:t>
      </w:r>
      <w:r w:rsidRPr="00753F1A">
        <w:rPr>
          <w:i/>
          <w:iCs/>
          <w:vertAlign w:val="subscript"/>
        </w:rPr>
        <w:t>need</w:t>
      </w:r>
      <w:r w:rsidRPr="00753F1A">
        <w:t xml:space="preserve"> = 0.159, R</w:t>
      </w:r>
      <w:r w:rsidRPr="00753F1A">
        <w:rPr>
          <w:vertAlign w:val="superscript"/>
        </w:rPr>
        <w:t>2</w:t>
      </w:r>
      <w:r w:rsidRPr="00753F1A">
        <w:rPr>
          <w:i/>
          <w:iCs/>
          <w:vertAlign w:val="subscript"/>
        </w:rPr>
        <w:t>merit</w:t>
      </w:r>
      <w:r w:rsidRPr="00753F1A">
        <w:t xml:space="preserve"> = 0.164, R</w:t>
      </w:r>
      <w:r w:rsidRPr="00753F1A">
        <w:rPr>
          <w:vertAlign w:val="superscript"/>
        </w:rPr>
        <w:t>2</w:t>
      </w:r>
      <w:r w:rsidRPr="00753F1A">
        <w:rPr>
          <w:i/>
          <w:iCs/>
          <w:vertAlign w:val="subscript"/>
        </w:rPr>
        <w:t>train</w:t>
      </w:r>
      <w:r w:rsidRPr="00753F1A">
        <w:t xml:space="preserve"> = 0.170, R</w:t>
      </w:r>
      <w:r w:rsidRPr="00753F1A">
        <w:rPr>
          <w:vertAlign w:val="superscript"/>
        </w:rPr>
        <w:t>2</w:t>
      </w:r>
      <w:r w:rsidRPr="00753F1A">
        <w:rPr>
          <w:i/>
          <w:iCs/>
          <w:vertAlign w:val="subscript"/>
        </w:rPr>
        <w:t>resp</w:t>
      </w:r>
      <w:r w:rsidRPr="00753F1A">
        <w:t xml:space="preserve"> = 0.200). These variables are the least embedded in the network structure, and this means their levels are likely to be influenced by additional variables excluded from the model. Convers</w:t>
      </w:r>
      <w:r w:rsidR="001119FC" w:rsidRPr="00753F1A">
        <w:t>e</w:t>
      </w:r>
      <w:r w:rsidRPr="00753F1A">
        <w:t xml:space="preserve">ly, </w:t>
      </w:r>
      <w:r w:rsidRPr="00753F1A">
        <w:rPr>
          <w:i/>
          <w:iCs/>
        </w:rPr>
        <w:t>ineq_p</w:t>
      </w:r>
      <w:r w:rsidRPr="00753F1A">
        <w:t xml:space="preserve"> and </w:t>
      </w:r>
      <w:r w:rsidRPr="00753F1A">
        <w:rPr>
          <w:i/>
          <w:iCs/>
        </w:rPr>
        <w:t>redis_p</w:t>
      </w:r>
      <w:r w:rsidRPr="00753F1A">
        <w:t xml:space="preserve"> </w:t>
      </w:r>
      <w:proofErr w:type="gramStart"/>
      <w:r w:rsidRPr="00753F1A">
        <w:t>display</w:t>
      </w:r>
      <w:proofErr w:type="gramEnd"/>
      <w:r w:rsidRPr="00753F1A">
        <w:t xml:space="preserve"> the highest R</w:t>
      </w:r>
      <w:r w:rsidRPr="00753F1A">
        <w:rPr>
          <w:vertAlign w:val="superscript"/>
        </w:rPr>
        <w:t>2</w:t>
      </w:r>
      <w:r w:rsidR="001119FC" w:rsidRPr="00753F1A">
        <w:t xml:space="preserve"> (0.463 and 0.500 respectively). This result was anticipated by discussing the strong connections these nodes have with the others. Their high scores speak in favor of the validity of the variable selection procedure, as variables that are central to the literature on attitudes </w:t>
      </w:r>
      <w:r w:rsidR="00E62E95" w:rsidRPr="00753F1A">
        <w:t>toward</w:t>
      </w:r>
      <w:r w:rsidR="001119FC" w:rsidRPr="00753F1A">
        <w:t xml:space="preserve"> inequality are also well-described in the network model. </w:t>
      </w:r>
      <w:r w:rsidR="003D734A" w:rsidRPr="00753F1A">
        <w:t xml:space="preserve">At a structural level, the network of attitudes </w:t>
      </w:r>
      <w:r w:rsidR="00E62E95" w:rsidRPr="00753F1A">
        <w:t>toward</w:t>
      </w:r>
      <w:r w:rsidR="003D734A" w:rsidRPr="00753F1A">
        <w:t xml:space="preserve"> inequality </w:t>
      </w:r>
      <w:r w:rsidR="001119FC" w:rsidRPr="00753F1A">
        <w:t xml:space="preserve">shows low density, as only 30.6% of possible network edges are retrieved by the network estimation </w:t>
      </w:r>
      <w:r w:rsidR="001119FC" w:rsidRPr="00753F1A">
        <w:lastRenderedPageBreak/>
        <w:t xml:space="preserve">procedure. </w:t>
      </w:r>
      <w:r w:rsidR="000F4F7E" w:rsidRPr="00753F1A">
        <w:t xml:space="preserve">When modeled as an unweighted network, </w:t>
      </w:r>
      <w:r w:rsidR="00F91C7A" w:rsidRPr="00753F1A">
        <w:t xml:space="preserve">ASPL scores 1.801, and the clustering coefficient is equal to 0.447. The estimated network has a higher ASPL and lower clustering coefficient than a simulated random network of the same size. H1 is confirmed, as the network </w:t>
      </w:r>
      <w:r w:rsidR="00FF25D3" w:rsidRPr="00753F1A">
        <w:t>has</w:t>
      </w:r>
      <w:r w:rsidR="00F91C7A" w:rsidRPr="00753F1A">
        <w:t xml:space="preserve"> </w:t>
      </w:r>
      <w:r w:rsidR="00FF25D3" w:rsidRPr="00753F1A">
        <w:t xml:space="preserve">a </w:t>
      </w:r>
      <w:r w:rsidR="00F53926">
        <w:t>small-world</w:t>
      </w:r>
      <w:r w:rsidR="00F91C7A" w:rsidRPr="00753F1A">
        <w:t xml:space="preserve"> score of 0.228. </w:t>
      </w:r>
    </w:p>
    <w:p w14:paraId="0BB87976" w14:textId="5AE06ADB" w:rsidR="00654A75" w:rsidRPr="00391C24" w:rsidRDefault="009A28E1" w:rsidP="007E7B00">
      <w:pPr>
        <w:rPr>
          <w:iCs/>
        </w:rPr>
      </w:pPr>
      <w:r w:rsidRPr="00753F1A">
        <w:t xml:space="preserve">Centrality </w:t>
      </w:r>
      <w:r w:rsidR="00C248EA" w:rsidRPr="00753F1A">
        <w:t>gives</w:t>
      </w:r>
      <w:r w:rsidRPr="00753F1A">
        <w:t xml:space="preserve"> insight </w:t>
      </w:r>
      <w:r w:rsidR="00C248EA" w:rsidRPr="00753F1A">
        <w:t>into</w:t>
      </w:r>
      <w:r w:rsidRPr="00753F1A">
        <w:t xml:space="preserve"> node</w:t>
      </w:r>
      <w:r w:rsidR="00C248EA" w:rsidRPr="00753F1A">
        <w:t xml:space="preserve">s’ importance in the network. </w:t>
      </w:r>
      <w:r w:rsidR="00F91C7A" w:rsidRPr="00753F1A">
        <w:t xml:space="preserve">Figure 2 shows standardized strength centrality scores. </w:t>
      </w:r>
      <w:r w:rsidR="00C248EA" w:rsidRPr="00753F1A">
        <w:t>Z-scores help compare this metric across the full-scale and Ising networks. Strength</w:t>
      </w:r>
      <w:r w:rsidR="00F91C7A" w:rsidRPr="00753F1A">
        <w:t xml:space="preserve"> is a direct function of the magnitude of nodes’ connections. Thus, variables that are strongly and/or frequently connected to other nodes </w:t>
      </w:r>
      <w:r w:rsidR="00FF25D3" w:rsidRPr="00753F1A">
        <w:t>have</w:t>
      </w:r>
      <w:r w:rsidR="00F91C7A" w:rsidRPr="00753F1A">
        <w:t xml:space="preserve"> the highest scores. </w:t>
      </w:r>
      <w:r w:rsidRPr="00753F1A">
        <w:t>Raw values range between 0.506 and 1.</w:t>
      </w:r>
      <w:r w:rsidR="00C248EA" w:rsidRPr="00753F1A">
        <w:t xml:space="preserve"> 271</w:t>
      </w:r>
      <w:r w:rsidRPr="00753F1A">
        <w:t xml:space="preserve">. The belief in </w:t>
      </w:r>
      <w:r w:rsidR="00C248EA" w:rsidRPr="00753F1A">
        <w:t xml:space="preserve">public redistribution and the perception of large income inequality are the most central nodes in the network (raw scores of 1.271 and 1.141 respectively) </w:t>
      </w:r>
      <w:proofErr w:type="gramStart"/>
      <w:r w:rsidR="00C248EA" w:rsidRPr="00753F1A">
        <w:t xml:space="preserve">and </w:t>
      </w:r>
      <w:r w:rsidR="00FF25D3" w:rsidRPr="00753F1A">
        <w:t>also</w:t>
      </w:r>
      <w:proofErr w:type="gramEnd"/>
      <w:r w:rsidR="00FF25D3" w:rsidRPr="00753F1A">
        <w:t xml:space="preserve"> </w:t>
      </w:r>
      <w:r w:rsidR="00C248EA" w:rsidRPr="00753F1A">
        <w:t xml:space="preserve">across all bootstrapped samples (bootstrapped mean centrality scores of 1.146 and 1.278). </w:t>
      </w:r>
      <w:r w:rsidR="00B718DA" w:rsidRPr="00753F1A">
        <w:t>B</w:t>
      </w:r>
      <w:r w:rsidR="00C248EA" w:rsidRPr="00753F1A">
        <w:t>ootstrapped difference test</w:t>
      </w:r>
      <w:r w:rsidR="00B718DA" w:rsidRPr="00753F1A">
        <w:t>s</w:t>
      </w:r>
      <w:r w:rsidR="00C248EA" w:rsidRPr="00753F1A">
        <w:t xml:space="preserve"> reve</w:t>
      </w:r>
      <w:r w:rsidR="00B718DA" w:rsidRPr="00753F1A">
        <w:t>a</w:t>
      </w:r>
      <w:r w:rsidR="00C248EA" w:rsidRPr="00753F1A">
        <w:t xml:space="preserve">l their </w:t>
      </w:r>
      <w:r w:rsidR="00B718DA" w:rsidRPr="00753F1A">
        <w:t>scores are</w:t>
      </w:r>
      <w:r w:rsidR="00C248EA" w:rsidRPr="00753F1A">
        <w:t xml:space="preserve"> not significantly different (CI</w:t>
      </w:r>
      <w:r w:rsidR="00B718DA" w:rsidRPr="00753F1A">
        <w:rPr>
          <w:i/>
          <w:iCs/>
          <w:vertAlign w:val="subscript"/>
        </w:rPr>
        <w:t>redis_p-ineq_p</w:t>
      </w:r>
      <w:r w:rsidR="00C248EA" w:rsidRPr="00753F1A">
        <w:t xml:space="preserve"> = -0.06</w:t>
      </w:r>
      <w:r w:rsidR="000A4037">
        <w:t>0</w:t>
      </w:r>
      <w:r w:rsidR="00F61F72">
        <w:t>,</w:t>
      </w:r>
      <w:r w:rsidR="00C248EA" w:rsidRPr="00753F1A">
        <w:t xml:space="preserve"> 0.</w:t>
      </w:r>
      <w:r w:rsidR="00B718DA" w:rsidRPr="00753F1A">
        <w:t xml:space="preserve">328), although </w:t>
      </w:r>
      <w:r w:rsidR="00B718DA" w:rsidRPr="00753F1A">
        <w:rPr>
          <w:i/>
          <w:iCs/>
        </w:rPr>
        <w:t>redis_p</w:t>
      </w:r>
      <w:r w:rsidR="00B718DA" w:rsidRPr="00753F1A">
        <w:t xml:space="preserve"> is more central than all other nodes (CI</w:t>
      </w:r>
      <w:r w:rsidR="00B718DA" w:rsidRPr="00753F1A">
        <w:rPr>
          <w:vertAlign w:val="subscript"/>
        </w:rPr>
        <w:t xml:space="preserve">redis_p-family </w:t>
      </w:r>
      <w:r w:rsidR="00B718DA" w:rsidRPr="00753F1A">
        <w:t xml:space="preserve">= </w:t>
      </w:r>
      <w:r w:rsidR="006455E4" w:rsidRPr="00753F1A">
        <w:t>-0.437</w:t>
      </w:r>
      <w:r w:rsidR="00F61F72">
        <w:t xml:space="preserve">, </w:t>
      </w:r>
      <w:r w:rsidR="006455E4" w:rsidRPr="00753F1A">
        <w:t>-0.123</w:t>
      </w:r>
      <w:r w:rsidR="00B718DA" w:rsidRPr="00753F1A">
        <w:t xml:space="preserve">), and </w:t>
      </w:r>
      <w:r w:rsidR="00B718DA" w:rsidRPr="00753F1A">
        <w:rPr>
          <w:i/>
          <w:iCs/>
        </w:rPr>
        <w:t>ineq_p</w:t>
      </w:r>
      <w:r w:rsidR="00B718DA" w:rsidRPr="00753F1A">
        <w:t xml:space="preserve"> is significantly more important than all nodes below </w:t>
      </w:r>
      <w:r w:rsidR="00B718DA" w:rsidRPr="00753F1A">
        <w:rPr>
          <w:i/>
          <w:iCs/>
        </w:rPr>
        <w:t>prog_b</w:t>
      </w:r>
      <w:r w:rsidR="00B718DA" w:rsidRPr="00753F1A">
        <w:t xml:space="preserve"> in Figure 2</w:t>
      </w:r>
      <w:r w:rsidR="00440848" w:rsidRPr="00753F1A">
        <w:t xml:space="preserve"> (CI</w:t>
      </w:r>
      <w:r w:rsidR="00440848" w:rsidRPr="00753F1A">
        <w:rPr>
          <w:i/>
          <w:iCs/>
          <w:vertAlign w:val="subscript"/>
        </w:rPr>
        <w:t xml:space="preserve">ineq_p-prog_b </w:t>
      </w:r>
      <w:r w:rsidR="00440848" w:rsidRPr="00753F1A">
        <w:t>= -0.407</w:t>
      </w:r>
      <w:r w:rsidR="00F61F72">
        <w:t xml:space="preserve">, </w:t>
      </w:r>
      <w:r w:rsidR="00440848" w:rsidRPr="00753F1A">
        <w:t xml:space="preserve">-0.049). </w:t>
      </w:r>
      <w:r w:rsidR="00FF25D3" w:rsidRPr="00753F1A">
        <w:t>C</w:t>
      </w:r>
      <w:r w:rsidR="00440848" w:rsidRPr="00753F1A">
        <w:t xml:space="preserve">entrality estimates are remarkably stable, as the CS coefficient scores 0.75. This means dropping as much as 75% of cases from the original sample would preserve a correlation of 0.7 between the original centrality scores and those obtained in the reduced sample. </w:t>
      </w:r>
      <w:r w:rsidR="002A3252" w:rsidRPr="00753F1A">
        <w:t>Therefore, point estimates and bootstrap analyses confirm H2</w:t>
      </w:r>
      <w:r w:rsidR="00440848" w:rsidRPr="00753F1A">
        <w:t>. Figure</w:t>
      </w:r>
      <w:r w:rsidR="002A3252" w:rsidRPr="00753F1A">
        <w:t>s</w:t>
      </w:r>
      <w:r w:rsidR="00440848" w:rsidRPr="00753F1A">
        <w:t xml:space="preserve"> </w:t>
      </w:r>
      <w:r w:rsidR="002A3252" w:rsidRPr="00753F1A">
        <w:t xml:space="preserve">1 and </w:t>
      </w:r>
      <w:r w:rsidR="00440848" w:rsidRPr="00753F1A">
        <w:t xml:space="preserve">2 </w:t>
      </w:r>
      <w:r w:rsidR="002A3252" w:rsidRPr="00753F1A">
        <w:t>show</w:t>
      </w:r>
      <w:r w:rsidR="00440848" w:rsidRPr="00753F1A">
        <w:t xml:space="preserve"> the four pay criteria and the belief in market redistribution</w:t>
      </w:r>
      <w:r w:rsidR="002A3252" w:rsidRPr="00753F1A">
        <w:t xml:space="preserve"> are peripheral to the network</w:t>
      </w:r>
      <w:r w:rsidR="00440848" w:rsidRPr="00753F1A">
        <w:t xml:space="preserve">. </w:t>
      </w:r>
      <w:r w:rsidR="002A3252" w:rsidRPr="00753F1A">
        <w:t>T</w:t>
      </w:r>
      <w:r w:rsidR="00440848" w:rsidRPr="00753F1A">
        <w:t xml:space="preserve">he nodes </w:t>
      </w:r>
      <w:r w:rsidR="00440848" w:rsidRPr="00753F1A">
        <w:rPr>
          <w:i/>
          <w:iCs/>
        </w:rPr>
        <w:t>resp</w:t>
      </w:r>
      <w:r w:rsidR="00440848" w:rsidRPr="00753F1A">
        <w:t xml:space="preserve">, </w:t>
      </w:r>
      <w:r w:rsidR="00440848" w:rsidRPr="00753F1A">
        <w:rPr>
          <w:i/>
          <w:iCs/>
        </w:rPr>
        <w:t>need</w:t>
      </w:r>
      <w:r w:rsidR="00440848" w:rsidRPr="00753F1A">
        <w:t xml:space="preserve">, </w:t>
      </w:r>
      <w:r w:rsidR="00440848" w:rsidRPr="00753F1A">
        <w:rPr>
          <w:i/>
          <w:iCs/>
        </w:rPr>
        <w:t>train</w:t>
      </w:r>
      <w:r w:rsidR="00440848" w:rsidRPr="00753F1A">
        <w:t xml:space="preserve">, and </w:t>
      </w:r>
      <w:r w:rsidR="00440848" w:rsidRPr="00753F1A">
        <w:rPr>
          <w:i/>
          <w:iCs/>
        </w:rPr>
        <w:t>merit</w:t>
      </w:r>
      <w:r w:rsidR="00440848" w:rsidRPr="00753F1A">
        <w:t xml:space="preserve"> have weak connections in the network, and their R</w:t>
      </w:r>
      <w:r w:rsidR="00440848" w:rsidRPr="00753F1A">
        <w:rPr>
          <w:vertAlign w:val="superscript"/>
        </w:rPr>
        <w:t>2</w:t>
      </w:r>
      <w:r w:rsidR="00440848" w:rsidRPr="00753F1A">
        <w:t xml:space="preserve"> are very low</w:t>
      </w:r>
      <w:r w:rsidR="00E55C45" w:rsidRPr="00753F1A">
        <w:t>. The</w:t>
      </w:r>
      <w:r w:rsidR="002A3252" w:rsidRPr="00753F1A">
        <w:t xml:space="preserve"> same occurs for the belief in market redistribution. This shows that highly endorsed items are not necessarily central nodes of the network of attitudes: although the le</w:t>
      </w:r>
      <w:r w:rsidR="00E55C45" w:rsidRPr="00753F1A">
        <w:t xml:space="preserve">vels of attitudes </w:t>
      </w:r>
      <w:r w:rsidR="00E62E95" w:rsidRPr="00753F1A">
        <w:t>toward</w:t>
      </w:r>
      <w:r w:rsidR="00E55C45" w:rsidRPr="00753F1A">
        <w:t xml:space="preserve"> market redistribution (x̄</w:t>
      </w:r>
      <w:r w:rsidR="00E55C45" w:rsidRPr="00753F1A">
        <w:rPr>
          <w:i/>
          <w:vertAlign w:val="subscript"/>
        </w:rPr>
        <w:t>redis_m</w:t>
      </w:r>
      <w:r w:rsidR="00E55C45" w:rsidRPr="00753F1A">
        <w:t xml:space="preserve"> = 3.641) are higher than those of public redistribution (x̄</w:t>
      </w:r>
      <w:r w:rsidR="00E55C45" w:rsidRPr="00753F1A">
        <w:rPr>
          <w:i/>
          <w:vertAlign w:val="subscript"/>
        </w:rPr>
        <w:t>redis_p</w:t>
      </w:r>
      <w:r w:rsidR="00E55C45" w:rsidRPr="00753F1A">
        <w:rPr>
          <w:iCs/>
        </w:rPr>
        <w:t xml:space="preserve"> = 3.272)</w:t>
      </w:r>
      <w:r w:rsidR="002A3252" w:rsidRPr="00753F1A">
        <w:rPr>
          <w:iCs/>
        </w:rPr>
        <w:t>,</w:t>
      </w:r>
      <w:r w:rsidR="00E55C45" w:rsidRPr="00753F1A">
        <w:rPr>
          <w:iCs/>
        </w:rPr>
        <w:t xml:space="preserve"> the former is peripheral to the network</w:t>
      </w:r>
      <w:r w:rsidR="002A3252" w:rsidRPr="00753F1A">
        <w:rPr>
          <w:iCs/>
        </w:rPr>
        <w:t xml:space="preserve">, </w:t>
      </w:r>
      <w:r w:rsidR="00E55C45" w:rsidRPr="00753F1A">
        <w:rPr>
          <w:iCs/>
        </w:rPr>
        <w:t>whereas the latter is the most central node</w:t>
      </w:r>
      <w:r w:rsidR="002A3252" w:rsidRPr="00753F1A">
        <w:rPr>
          <w:iCs/>
        </w:rPr>
        <w:t>.</w:t>
      </w:r>
      <w:r w:rsidR="00E55C45" w:rsidRPr="00753F1A">
        <w:rPr>
          <w:iCs/>
        </w:rPr>
        <w:t xml:space="preserve"> </w:t>
      </w:r>
    </w:p>
    <w:p w14:paraId="489D5FDE" w14:textId="22BFC3D7" w:rsidR="001B4CCF" w:rsidRPr="00753F1A" w:rsidRDefault="00352C28" w:rsidP="00391C24">
      <w:pPr>
        <w:jc w:val="center"/>
      </w:pPr>
      <w:r>
        <w:t>[FIGURE 2 ABOUT HERE]</w:t>
      </w:r>
    </w:p>
    <w:p w14:paraId="139B5EA9" w14:textId="6E3296B3" w:rsidR="00246664" w:rsidRPr="00753F1A" w:rsidRDefault="00246664" w:rsidP="001E7009">
      <w:pPr>
        <w:pStyle w:val="Heading3"/>
      </w:pPr>
      <w:r w:rsidRPr="00753F1A">
        <w:t xml:space="preserve">4.2 Estimating structural differences in the network of attitudes </w:t>
      </w:r>
      <w:r w:rsidR="00E62E95" w:rsidRPr="00753F1A">
        <w:t>toward</w:t>
      </w:r>
      <w:r w:rsidRPr="00753F1A">
        <w:t xml:space="preserve"> </w:t>
      </w:r>
      <w:proofErr w:type="gramStart"/>
      <w:r w:rsidRPr="00753F1A">
        <w:t>inequality</w:t>
      </w:r>
      <w:proofErr w:type="gramEnd"/>
    </w:p>
    <w:p w14:paraId="76ABC459" w14:textId="3C3710AE" w:rsidR="00976C10" w:rsidRDefault="00E55C45" w:rsidP="007E7B00">
      <w:r w:rsidRPr="00753F1A">
        <w:lastRenderedPageBreak/>
        <w:t xml:space="preserve">Figure 1 assumes attitudes </w:t>
      </w:r>
      <w:r w:rsidR="00E62E95" w:rsidRPr="00753F1A">
        <w:t>toward</w:t>
      </w:r>
      <w:r w:rsidRPr="00753F1A">
        <w:t xml:space="preserve"> inequality are organized in the same way in all population strata. However, cognitive variables such as anger </w:t>
      </w:r>
      <w:r w:rsidR="00E62E95" w:rsidRPr="00753F1A">
        <w:t>toward</w:t>
      </w:r>
      <w:r w:rsidRPr="00753F1A">
        <w:t xml:space="preserve"> inequality might produce different attitudinal configurations. To test H3, </w:t>
      </w:r>
      <w:r w:rsidR="00984178" w:rsidRPr="00753F1A">
        <w:t>a MNM</w:t>
      </w:r>
      <w:r w:rsidRPr="00753F1A">
        <w:t xml:space="preserve"> </w:t>
      </w:r>
      <w:r w:rsidR="00984178" w:rsidRPr="00753F1A">
        <w:t>is</w:t>
      </w:r>
      <w:r w:rsidRPr="00753F1A">
        <w:t xml:space="preserve"> fitter to ISSP data</w:t>
      </w:r>
      <w:r w:rsidR="002A3252" w:rsidRPr="00753F1A">
        <w:t>.</w:t>
      </w:r>
      <w:r w:rsidRPr="00753F1A">
        <w:t xml:space="preserve"> Results are </w:t>
      </w:r>
      <w:r w:rsidR="0059209B" w:rsidRPr="00753F1A">
        <w:t>visualized</w:t>
      </w:r>
      <w:r w:rsidRPr="00753F1A">
        <w:t xml:space="preserve"> in </w:t>
      </w:r>
      <w:r w:rsidR="0059209B" w:rsidRPr="00753F1A">
        <w:t>F</w:t>
      </w:r>
      <w:r w:rsidRPr="00753F1A">
        <w:t>igure 3</w:t>
      </w:r>
      <w:r w:rsidR="00F651AE" w:rsidRPr="00753F1A">
        <w:t>.</w:t>
      </w:r>
      <w:r w:rsidRPr="00753F1A">
        <w:t xml:space="preserve"> </w:t>
      </w:r>
      <w:r w:rsidR="002A3252" w:rsidRPr="00753F1A">
        <w:t>E</w:t>
      </w:r>
      <w:r w:rsidR="00F651AE" w:rsidRPr="00753F1A">
        <w:t xml:space="preserve">ach </w:t>
      </w:r>
      <w:r w:rsidR="002A3252" w:rsidRPr="00753F1A">
        <w:t>panel represents</w:t>
      </w:r>
      <w:r w:rsidR="00F651AE" w:rsidRPr="00753F1A">
        <w:t xml:space="preserve"> the result of a network estimation performed at a fixed level of anger </w:t>
      </w:r>
      <w:r w:rsidR="00E62E95" w:rsidRPr="00753F1A">
        <w:t>toward</w:t>
      </w:r>
      <w:r w:rsidR="00F651AE" w:rsidRPr="00753F1A">
        <w:t xml:space="preserve"> inequality. </w:t>
      </w:r>
      <w:r w:rsidR="002A3252" w:rsidRPr="00753F1A">
        <w:t>L</w:t>
      </w:r>
      <w:r w:rsidR="006F6791" w:rsidRPr="00753F1A">
        <w:t xml:space="preserve">ayouts are determined by averaging the </w:t>
      </w:r>
      <w:r w:rsidR="002A3252" w:rsidRPr="00753F1A">
        <w:t xml:space="preserve">results of the </w:t>
      </w:r>
      <w:r w:rsidR="006F6791" w:rsidRPr="00753F1A">
        <w:t xml:space="preserve">force-directed </w:t>
      </w:r>
      <w:r w:rsidR="002A3252" w:rsidRPr="00753F1A">
        <w:t>algorithm</w:t>
      </w:r>
      <w:r w:rsidR="006F6791" w:rsidRPr="00753F1A">
        <w:t xml:space="preserve"> of each </w:t>
      </w:r>
      <w:r w:rsidR="002A3252" w:rsidRPr="00753F1A">
        <w:t>network</w:t>
      </w:r>
      <w:r w:rsidR="006F6791" w:rsidRPr="00753F1A">
        <w:t xml:space="preserve">. </w:t>
      </w:r>
      <w:r w:rsidR="00F651AE" w:rsidRPr="00753F1A">
        <w:t xml:space="preserve">Anger is represented as a disconnected and white node to highlight </w:t>
      </w:r>
      <w:r w:rsidR="002A3252" w:rsidRPr="00753F1A">
        <w:t>its special status in the model</w:t>
      </w:r>
      <w:r w:rsidR="00F651AE" w:rsidRPr="00753F1A">
        <w:t>. The magnitude</w:t>
      </w:r>
      <w:r w:rsidR="002A3252" w:rsidRPr="00753F1A">
        <w:t>s</w:t>
      </w:r>
      <w:r w:rsidR="00F651AE" w:rsidRPr="00753F1A">
        <w:t xml:space="preserve"> of moderation effects </w:t>
      </w:r>
      <w:r w:rsidR="002A3252" w:rsidRPr="00753F1A">
        <w:t>are</w:t>
      </w:r>
      <w:r w:rsidR="00F651AE" w:rsidRPr="00753F1A">
        <w:t xml:space="preserve"> reported in Table 2 of the </w:t>
      </w:r>
      <w:r w:rsidR="00D20168">
        <w:t>Supplemental Material</w:t>
      </w:r>
      <w:r w:rsidR="00F651AE" w:rsidRPr="00753F1A">
        <w:t xml:space="preserve">, which also shows the proportion of time </w:t>
      </w:r>
      <w:r w:rsidR="00976C10" w:rsidRPr="00753F1A">
        <w:t>an</w:t>
      </w:r>
      <w:r w:rsidR="00F651AE" w:rsidRPr="00753F1A">
        <w:t xml:space="preserve"> effect </w:t>
      </w:r>
      <w:r w:rsidR="002A3252" w:rsidRPr="00753F1A">
        <w:t>is</w:t>
      </w:r>
      <w:r w:rsidR="00F651AE" w:rsidRPr="00753F1A">
        <w:t xml:space="preserve"> found across the bootstrapped samples. Overall, H3 is confirmed, as more than 25 network edges are strongly moderated by anger </w:t>
      </w:r>
      <w:r w:rsidR="00E62E95" w:rsidRPr="00753F1A">
        <w:t>toward</w:t>
      </w:r>
      <w:r w:rsidR="00F651AE" w:rsidRPr="00753F1A">
        <w:t xml:space="preserve"> inequality. </w:t>
      </w:r>
      <w:r w:rsidR="00076524" w:rsidRPr="00753F1A">
        <w:t>Results are robust to bootstrapping techniques, as these effects are retrieved in more than 83</w:t>
      </w:r>
      <w:r w:rsidR="00976C10" w:rsidRPr="00753F1A">
        <w:t>%</w:t>
      </w:r>
      <w:r w:rsidR="00076524" w:rsidRPr="00753F1A">
        <w:t xml:space="preserve"> of the </w:t>
      </w:r>
      <w:r w:rsidR="000F19FB" w:rsidRPr="00753F1A">
        <w:t xml:space="preserve">derived samples. </w:t>
      </w:r>
    </w:p>
    <w:p w14:paraId="52264BB4" w14:textId="32E31164" w:rsidR="002D6F4E" w:rsidRDefault="00352C28" w:rsidP="00391C24">
      <w:pPr>
        <w:jc w:val="center"/>
      </w:pPr>
      <w:r>
        <w:t>[FIGURE 3 ABOUT HERE]</w:t>
      </w:r>
    </w:p>
    <w:p w14:paraId="024A0D54" w14:textId="0A893028" w:rsidR="00E50427" w:rsidRDefault="00C131EE" w:rsidP="009F4A1A">
      <w:r w:rsidRPr="00753F1A">
        <w:t>The strongest moderation effect is equal to 0.0</w:t>
      </w:r>
      <w:r w:rsidR="00984178" w:rsidRPr="00753F1A">
        <w:t>64</w:t>
      </w:r>
      <w:r w:rsidRPr="00753F1A">
        <w:t xml:space="preserve"> and involves the pairwise relationship between </w:t>
      </w:r>
      <w:r w:rsidRPr="00753F1A">
        <w:rPr>
          <w:i/>
          <w:iCs/>
        </w:rPr>
        <w:t>redis_f</w:t>
      </w:r>
      <w:r w:rsidRPr="00753F1A">
        <w:t xml:space="preserve"> and </w:t>
      </w:r>
      <w:r w:rsidRPr="00753F1A">
        <w:rPr>
          <w:i/>
          <w:iCs/>
        </w:rPr>
        <w:t xml:space="preserve">redis_p. </w:t>
      </w:r>
      <w:r w:rsidRPr="00753F1A">
        <w:t>This triadic relationship can be interpreted as in standard regression analysis</w:t>
      </w:r>
      <w:r w:rsidR="0063422E" w:rsidRPr="00753F1A">
        <w:t>, with the exception that dependent and independent variables can be inverted</w:t>
      </w:r>
      <w:r w:rsidRPr="00753F1A">
        <w:t xml:space="preserve">. When anger </w:t>
      </w:r>
      <w:r w:rsidR="00984178" w:rsidRPr="00753F1A">
        <w:t xml:space="preserve">equals zero, </w:t>
      </w:r>
      <w:r w:rsidR="0063422E" w:rsidRPr="00753F1A">
        <w:t xml:space="preserve">an increase of a unit of </w:t>
      </w:r>
      <w:r w:rsidR="0063422E" w:rsidRPr="00753F1A">
        <w:rPr>
          <w:i/>
          <w:iCs/>
        </w:rPr>
        <w:t>redis_p</w:t>
      </w:r>
      <w:r w:rsidR="0063422E" w:rsidRPr="00753F1A">
        <w:t xml:space="preserve"> produces an increase of 0.025 unit</w:t>
      </w:r>
      <w:r w:rsidR="00E50427">
        <w:t>s</w:t>
      </w:r>
      <w:r w:rsidR="0063422E" w:rsidRPr="00753F1A">
        <w:t xml:space="preserve"> of </w:t>
      </w:r>
      <w:r w:rsidR="0063422E" w:rsidRPr="00753F1A">
        <w:rPr>
          <w:i/>
          <w:iCs/>
        </w:rPr>
        <w:t>redis_f</w:t>
      </w:r>
      <w:r w:rsidR="0063422E" w:rsidRPr="00753F1A">
        <w:t xml:space="preserve">, and vice versa. As the moderation effect is positive, the higher is anger </w:t>
      </w:r>
      <w:r w:rsidR="00E62E95" w:rsidRPr="00753F1A">
        <w:t>toward</w:t>
      </w:r>
      <w:r w:rsidR="0063422E" w:rsidRPr="00753F1A">
        <w:t xml:space="preserve"> inequality, the stronger the relationship between </w:t>
      </w:r>
      <w:r w:rsidR="0063422E" w:rsidRPr="00753F1A">
        <w:rPr>
          <w:i/>
          <w:iCs/>
        </w:rPr>
        <w:t>redis_p</w:t>
      </w:r>
      <w:r w:rsidR="0063422E" w:rsidRPr="00753F1A">
        <w:t xml:space="preserve"> and </w:t>
      </w:r>
      <w:r w:rsidR="0063422E" w:rsidRPr="00753F1A">
        <w:rPr>
          <w:i/>
          <w:iCs/>
        </w:rPr>
        <w:t>redis_f</w:t>
      </w:r>
      <w:r w:rsidR="0063422E" w:rsidRPr="00753F1A">
        <w:t>.  When anger scores 3 (top right panel of Figure 2) the relationship grows to 0.217. In the other two panels</w:t>
      </w:r>
      <w:r w:rsidR="00976C10" w:rsidRPr="00753F1A">
        <w:t>,</w:t>
      </w:r>
      <w:r w:rsidR="0063422E" w:rsidRPr="00753F1A">
        <w:t xml:space="preserve"> the edge </w:t>
      </w:r>
      <w:r w:rsidR="0063422E" w:rsidRPr="00753F1A">
        <w:rPr>
          <w:i/>
          <w:iCs/>
        </w:rPr>
        <w:t>redis_p</w:t>
      </w:r>
      <w:r w:rsidR="0063422E" w:rsidRPr="00753F1A">
        <w:t xml:space="preserve"> </w:t>
      </w:r>
      <w:r w:rsidR="0063422E" w:rsidRPr="00753F1A">
        <w:rPr>
          <w:i/>
          <w:iCs/>
        </w:rPr>
        <w:t>- redis_f</w:t>
      </w:r>
      <w:r w:rsidR="00976C10" w:rsidRPr="00753F1A">
        <w:rPr>
          <w:i/>
          <w:iCs/>
        </w:rPr>
        <w:t xml:space="preserve"> </w:t>
      </w:r>
      <w:r w:rsidR="00976C10" w:rsidRPr="00753F1A">
        <w:t>has</w:t>
      </w:r>
      <w:r w:rsidR="0063422E" w:rsidRPr="00753F1A">
        <w:t xml:space="preserve"> </w:t>
      </w:r>
      <w:r w:rsidR="00976C10" w:rsidRPr="00753F1A">
        <w:t xml:space="preserve">a </w:t>
      </w:r>
      <w:r w:rsidR="0063422E" w:rsidRPr="00753F1A">
        <w:t xml:space="preserve">magnitude </w:t>
      </w:r>
      <w:r w:rsidR="00976C10" w:rsidRPr="00753F1A">
        <w:t xml:space="preserve">of </w:t>
      </w:r>
      <w:r w:rsidR="0063422E" w:rsidRPr="00753F1A">
        <w:t xml:space="preserve">0.473 and 0.665. This moderation means that anger </w:t>
      </w:r>
      <w:r w:rsidR="00E62E95" w:rsidRPr="00753F1A">
        <w:t>toward</w:t>
      </w:r>
      <w:r w:rsidR="0063422E" w:rsidRPr="00753F1A">
        <w:t xml:space="preserve"> inequality makes the association between the belief in public redistribution and the judgment on its failure stronger. </w:t>
      </w:r>
      <w:r w:rsidR="00076524" w:rsidRPr="00753F1A">
        <w:t xml:space="preserve">Note that this association was null in the model (ω = 0). The exploration of three ways interactions shows this relationship is instead very strong, but only for individuals who are angry </w:t>
      </w:r>
      <w:r w:rsidR="00E62E95" w:rsidRPr="00753F1A">
        <w:t>toward</w:t>
      </w:r>
      <w:r w:rsidR="00076524" w:rsidRPr="00753F1A">
        <w:t xml:space="preserve"> inequality. </w:t>
      </w:r>
    </w:p>
    <w:p w14:paraId="5997B63C" w14:textId="6963C94A" w:rsidR="00E50427" w:rsidRDefault="000F19FB" w:rsidP="00520C18">
      <w:r w:rsidRPr="00753F1A">
        <w:t xml:space="preserve">Other strong moderation effects regard the relationships between </w:t>
      </w:r>
      <w:r w:rsidR="00F94752" w:rsidRPr="00753F1A">
        <w:t xml:space="preserve">the </w:t>
      </w:r>
      <w:r w:rsidR="00544537">
        <w:t>explanations of inequality</w:t>
      </w:r>
      <w:r w:rsidR="00F94752" w:rsidRPr="00753F1A">
        <w:t xml:space="preserve"> </w:t>
      </w:r>
      <w:r w:rsidRPr="00753F1A">
        <w:rPr>
          <w:i/>
          <w:iCs/>
        </w:rPr>
        <w:t>family</w:t>
      </w:r>
      <w:r w:rsidRPr="00753F1A">
        <w:t xml:space="preserve"> and </w:t>
      </w:r>
      <w:r w:rsidRPr="00753F1A">
        <w:rPr>
          <w:i/>
          <w:iCs/>
        </w:rPr>
        <w:t>sex</w:t>
      </w:r>
      <w:r w:rsidRPr="00753F1A">
        <w:t xml:space="preserve">, </w:t>
      </w:r>
      <w:r w:rsidR="00976C1B" w:rsidRPr="00753F1A">
        <w:rPr>
          <w:i/>
          <w:iCs/>
        </w:rPr>
        <w:t>family</w:t>
      </w:r>
      <w:r w:rsidR="009E7588">
        <w:rPr>
          <w:i/>
          <w:iCs/>
        </w:rPr>
        <w:t>,</w:t>
      </w:r>
      <w:r w:rsidR="00976C1B" w:rsidRPr="00753F1A">
        <w:t xml:space="preserve"> and </w:t>
      </w:r>
      <w:r w:rsidR="00976C1B" w:rsidRPr="00753F1A">
        <w:rPr>
          <w:i/>
          <w:iCs/>
        </w:rPr>
        <w:t xml:space="preserve">connec, </w:t>
      </w:r>
      <w:r w:rsidRPr="00753F1A">
        <w:rPr>
          <w:i/>
          <w:iCs/>
        </w:rPr>
        <w:t>edupar</w:t>
      </w:r>
      <w:r w:rsidRPr="00753F1A">
        <w:t xml:space="preserve"> and </w:t>
      </w:r>
      <w:r w:rsidRPr="00753F1A">
        <w:rPr>
          <w:i/>
          <w:iCs/>
        </w:rPr>
        <w:t>race</w:t>
      </w:r>
      <w:r w:rsidR="00F94752" w:rsidRPr="00753F1A">
        <w:rPr>
          <w:i/>
          <w:iCs/>
        </w:rPr>
        <w:t xml:space="preserve">, </w:t>
      </w:r>
      <w:r w:rsidR="00976C1B" w:rsidRPr="00753F1A">
        <w:t>and</w:t>
      </w:r>
      <w:r w:rsidR="00976C1B" w:rsidRPr="00753F1A">
        <w:rPr>
          <w:i/>
          <w:iCs/>
        </w:rPr>
        <w:t xml:space="preserve"> </w:t>
      </w:r>
      <w:r w:rsidR="00F94752" w:rsidRPr="00753F1A">
        <w:rPr>
          <w:i/>
          <w:iCs/>
        </w:rPr>
        <w:t xml:space="preserve">edu </w:t>
      </w:r>
      <w:r w:rsidR="00F94752" w:rsidRPr="00753F1A">
        <w:t xml:space="preserve">and </w:t>
      </w:r>
      <w:r w:rsidR="00F94752" w:rsidRPr="00753F1A">
        <w:rPr>
          <w:i/>
          <w:iCs/>
        </w:rPr>
        <w:t>bribes</w:t>
      </w:r>
      <w:r w:rsidR="00F94752" w:rsidRPr="00753F1A">
        <w:t xml:space="preserve">, </w:t>
      </w:r>
      <w:r w:rsidR="009F4A1A" w:rsidRPr="00753F1A">
        <w:t>(M = 0.06, 0.0</w:t>
      </w:r>
      <w:r w:rsidR="00976C1B" w:rsidRPr="00753F1A">
        <w:t>6</w:t>
      </w:r>
      <w:r w:rsidR="009F4A1A" w:rsidRPr="00753F1A">
        <w:t>,</w:t>
      </w:r>
      <w:r w:rsidR="00F94752" w:rsidRPr="00753F1A">
        <w:t xml:space="preserve"> </w:t>
      </w:r>
      <w:r w:rsidR="00976C1B" w:rsidRPr="00753F1A">
        <w:t>-</w:t>
      </w:r>
      <w:r w:rsidR="00F94752" w:rsidRPr="00753F1A">
        <w:t>0.</w:t>
      </w:r>
      <w:r w:rsidR="009E7588">
        <w:t>0</w:t>
      </w:r>
      <w:r w:rsidR="00F94752" w:rsidRPr="00753F1A">
        <w:t>5,</w:t>
      </w:r>
      <w:r w:rsidR="009F4A1A" w:rsidRPr="00753F1A">
        <w:t xml:space="preserve"> and </w:t>
      </w:r>
      <w:r w:rsidR="00976C1B" w:rsidRPr="00753F1A">
        <w:t>-</w:t>
      </w:r>
      <w:r w:rsidR="009F4A1A" w:rsidRPr="00753F1A">
        <w:t>0.0</w:t>
      </w:r>
      <w:r w:rsidR="00976C1B" w:rsidRPr="00753F1A">
        <w:t>5</w:t>
      </w:r>
      <w:r w:rsidR="009F4A1A" w:rsidRPr="00753F1A">
        <w:t xml:space="preserve"> respectively)</w:t>
      </w:r>
      <w:r w:rsidRPr="00753F1A">
        <w:t>.</w:t>
      </w:r>
      <w:r w:rsidR="00F94752" w:rsidRPr="00753F1A">
        <w:t xml:space="preserve"> Two patterns emerge. On the one hand, increasing levels of anger are associated with reduced boundaries between the endorsement of </w:t>
      </w:r>
      <w:r w:rsidR="008B28B1">
        <w:t>individualist</w:t>
      </w:r>
      <w:r w:rsidR="00F94752" w:rsidRPr="00753F1A">
        <w:t xml:space="preserve"> and </w:t>
      </w:r>
      <w:r w:rsidR="008B28B1">
        <w:t>structuralist</w:t>
      </w:r>
      <w:r w:rsidR="00F94752" w:rsidRPr="00753F1A">
        <w:t xml:space="preserve"> explanations of </w:t>
      </w:r>
      <w:r w:rsidR="00F94752" w:rsidRPr="00753F1A">
        <w:lastRenderedPageBreak/>
        <w:t xml:space="preserve">inequality. </w:t>
      </w:r>
      <w:r w:rsidRPr="00753F1A">
        <w:t>When anger equals zero, perceiving a wealthy family as an important factor for getting ahead in life increases the likelihood of considering sex as important, and vice versa (ω</w:t>
      </w:r>
      <w:r w:rsidR="001F7BA8" w:rsidRPr="00753F1A">
        <w:rPr>
          <w:i/>
          <w:iCs/>
          <w:vertAlign w:val="subscript"/>
        </w:rPr>
        <w:t>family-sex</w:t>
      </w:r>
      <w:r w:rsidRPr="00753F1A">
        <w:t xml:space="preserve"> = 0.065). When anger equals ten, an increase of one unit in the belief of the importance of a rich family increases the belief in the importance of personal sex of 0.475 units. </w:t>
      </w:r>
      <w:r w:rsidR="001F7BA8" w:rsidRPr="00753F1A">
        <w:t>In the same fashion -when anger is zero- perceiving the importance of a wealthy family is weakly related to believing in the importance of having good connections (ω</w:t>
      </w:r>
      <w:r w:rsidR="001F7BA8" w:rsidRPr="00753F1A">
        <w:rPr>
          <w:i/>
          <w:iCs/>
          <w:vertAlign w:val="subscript"/>
        </w:rPr>
        <w:t>family-connec</w:t>
      </w:r>
      <w:r w:rsidR="001F7BA8" w:rsidRPr="00753F1A">
        <w:t xml:space="preserve"> = 0.145). However, for those who report the maximum levels of anger, this relationship became stronger (ω</w:t>
      </w:r>
      <w:r w:rsidR="001F7BA8" w:rsidRPr="00753F1A">
        <w:rPr>
          <w:i/>
          <w:iCs/>
          <w:vertAlign w:val="subscript"/>
        </w:rPr>
        <w:t>family-connec</w:t>
      </w:r>
      <w:r w:rsidR="001F7BA8" w:rsidRPr="00753F1A">
        <w:t xml:space="preserve"> = 0.465). On the other hand, the relationships between other </w:t>
      </w:r>
      <w:r w:rsidR="00544537">
        <w:t>explanations of inequality</w:t>
      </w:r>
      <w:r w:rsidR="001F7BA8" w:rsidRPr="00753F1A">
        <w:t xml:space="preserve"> </w:t>
      </w:r>
      <w:r w:rsidR="00FF04ED" w:rsidRPr="00753F1A">
        <w:t>are</w:t>
      </w:r>
      <w:r w:rsidR="001F7BA8" w:rsidRPr="00753F1A">
        <w:t xml:space="preserve"> negatively moderated by anger, meaning that the endorsement of structuralist explanations reduces the likelihood of believing in </w:t>
      </w:r>
      <w:r w:rsidR="008B28B1">
        <w:t>individualist</w:t>
      </w:r>
      <w:r w:rsidR="001F7BA8" w:rsidRPr="00753F1A">
        <w:t xml:space="preserve"> ones, and vice versa. In the mgm of Figure 1, the perceptions of the importance of </w:t>
      </w:r>
      <w:r w:rsidR="00FF04ED" w:rsidRPr="00753F1A">
        <w:t>good parental education</w:t>
      </w:r>
      <w:r w:rsidR="001F7BA8" w:rsidRPr="00753F1A">
        <w:t xml:space="preserve"> and </w:t>
      </w:r>
      <w:r w:rsidR="00FF04ED" w:rsidRPr="00753F1A">
        <w:t>personal race</w:t>
      </w:r>
      <w:r w:rsidR="001F7BA8" w:rsidRPr="00753F1A">
        <w:t xml:space="preserve"> are not associated (ω</w:t>
      </w:r>
      <w:r w:rsidR="00FF04ED" w:rsidRPr="00753F1A">
        <w:rPr>
          <w:i/>
          <w:iCs/>
          <w:vertAlign w:val="subscript"/>
        </w:rPr>
        <w:t>edupar-ra</w:t>
      </w:r>
      <w:r w:rsidR="001F7BA8" w:rsidRPr="00753F1A">
        <w:rPr>
          <w:i/>
          <w:iCs/>
          <w:vertAlign w:val="subscript"/>
        </w:rPr>
        <w:t>c</w:t>
      </w:r>
      <w:r w:rsidR="00FF04ED" w:rsidRPr="00753F1A">
        <w:rPr>
          <w:i/>
          <w:iCs/>
          <w:vertAlign w:val="subscript"/>
        </w:rPr>
        <w:t>e</w:t>
      </w:r>
      <w:r w:rsidR="001F7BA8" w:rsidRPr="00753F1A">
        <w:t xml:space="preserve"> = 0)</w:t>
      </w:r>
      <w:r w:rsidR="00FF04ED" w:rsidRPr="00753F1A">
        <w:t xml:space="preserve">. However, when anger equals ten, an increase of one unit on the item </w:t>
      </w:r>
      <w:r w:rsidR="00FF04ED" w:rsidRPr="00753F1A">
        <w:rPr>
          <w:i/>
          <w:iCs/>
        </w:rPr>
        <w:t xml:space="preserve">edupar </w:t>
      </w:r>
      <w:r w:rsidR="00FF04ED" w:rsidRPr="00753F1A">
        <w:t xml:space="preserve">is associated with a decrease of 0.300 of the variable </w:t>
      </w:r>
      <w:proofErr w:type="gramStart"/>
      <w:r w:rsidR="00FF04ED" w:rsidRPr="00753F1A">
        <w:rPr>
          <w:i/>
          <w:iCs/>
        </w:rPr>
        <w:t>race</w:t>
      </w:r>
      <w:proofErr w:type="gramEnd"/>
      <w:r w:rsidR="00FF04ED" w:rsidRPr="00753F1A">
        <w:t xml:space="preserve">, and vice versa. Similarly, </w:t>
      </w:r>
      <w:r w:rsidR="00976C1B" w:rsidRPr="00753F1A">
        <w:t>the perceptions of the importance of personal education and giving bribes are weakly and negatively associated when anger is low (ω</w:t>
      </w:r>
      <w:r w:rsidR="00976C1B" w:rsidRPr="00753F1A">
        <w:rPr>
          <w:i/>
          <w:iCs/>
          <w:vertAlign w:val="subscript"/>
        </w:rPr>
        <w:t>edu-bribes</w:t>
      </w:r>
      <w:r w:rsidR="00976C1B" w:rsidRPr="00753F1A">
        <w:t xml:space="preserve"> = -0.018) and became strongly opposed when anger scores its maximum (ω</w:t>
      </w:r>
      <w:r w:rsidR="00976C1B" w:rsidRPr="00753F1A">
        <w:rPr>
          <w:i/>
          <w:iCs/>
          <w:vertAlign w:val="subscript"/>
        </w:rPr>
        <w:t>edu-bribes</w:t>
      </w:r>
      <w:r w:rsidR="00976C1B" w:rsidRPr="00753F1A">
        <w:t xml:space="preserve"> -0.418). </w:t>
      </w:r>
    </w:p>
    <w:p w14:paraId="69885271" w14:textId="19A5E77F" w:rsidR="00654A75" w:rsidRPr="00753F1A" w:rsidRDefault="00976C1B" w:rsidP="007E7B00">
      <w:r w:rsidRPr="00753F1A">
        <w:t>Another strong moderation effect regards</w:t>
      </w:r>
      <w:r w:rsidR="009F4A1A" w:rsidRPr="00753F1A">
        <w:t xml:space="preserve"> </w:t>
      </w:r>
      <w:r w:rsidR="00F94752" w:rsidRPr="00753F1A">
        <w:rPr>
          <w:i/>
          <w:iCs/>
        </w:rPr>
        <w:t>edu</w:t>
      </w:r>
      <w:r w:rsidR="00F94752" w:rsidRPr="00753F1A">
        <w:t xml:space="preserve"> and </w:t>
      </w:r>
      <w:r w:rsidR="00F94752" w:rsidRPr="00753F1A">
        <w:rPr>
          <w:i/>
          <w:iCs/>
        </w:rPr>
        <w:t>redis_m</w:t>
      </w:r>
      <w:r w:rsidR="00F94752" w:rsidRPr="00753F1A">
        <w:t xml:space="preserve">. </w:t>
      </w:r>
      <w:r w:rsidRPr="00753F1A">
        <w:t>W</w:t>
      </w:r>
      <w:r w:rsidR="009F4A1A" w:rsidRPr="00753F1A">
        <w:t xml:space="preserve">hen anger is zero, believing in the importance of personal education is weakly </w:t>
      </w:r>
      <w:r w:rsidRPr="00753F1A">
        <w:t>predictive</w:t>
      </w:r>
      <w:r w:rsidR="009F4A1A" w:rsidRPr="00753F1A">
        <w:t xml:space="preserve"> </w:t>
      </w:r>
      <w:r w:rsidRPr="00753F1A">
        <w:t>of</w:t>
      </w:r>
      <w:r w:rsidR="009F4A1A" w:rsidRPr="00753F1A">
        <w:t xml:space="preserve"> the belief in market redistribution (ω = 0.009). This relationship is much stronger when anger equals ten (ω</w:t>
      </w:r>
      <w:r w:rsidRPr="00753F1A">
        <w:rPr>
          <w:i/>
          <w:iCs/>
          <w:vertAlign w:val="subscript"/>
        </w:rPr>
        <w:t>edu-redis_m</w:t>
      </w:r>
      <w:r w:rsidR="009F4A1A" w:rsidRPr="00753F1A">
        <w:t xml:space="preserve"> = 0.269). Note </w:t>
      </w:r>
      <w:r w:rsidR="00E52EE8" w:rsidRPr="00753F1A">
        <w:t xml:space="preserve">that this moderation entails that nodes’ importance in the network can change dramatically when considering the role of the cognitive variable. For individuals who do not experience anger </w:t>
      </w:r>
      <w:r w:rsidR="00E62E95" w:rsidRPr="00753F1A">
        <w:t>toward</w:t>
      </w:r>
      <w:r w:rsidR="00E52EE8" w:rsidRPr="00753F1A">
        <w:t xml:space="preserve"> inequality, the belief i</w:t>
      </w:r>
      <w:r w:rsidR="0012415C">
        <w:t>n</w:t>
      </w:r>
      <w:r w:rsidR="00E52EE8" w:rsidRPr="00753F1A">
        <w:t xml:space="preserve"> market redistribution is a peripheral variable (see Figure 2), whose variance is only marginally captured by the model (Figure 1). However, when individuals </w:t>
      </w:r>
      <w:r w:rsidR="00976C10" w:rsidRPr="00753F1A">
        <w:t>are</w:t>
      </w:r>
      <w:r w:rsidR="00E52EE8" w:rsidRPr="00753F1A">
        <w:t xml:space="preserve"> angry, the belief in market distribution interacts more firmly with the other nodes, becoming more central in the network of perceptions, beliefs, and judgments about inequality. Finally, some moderation effects also involve pay criteria. For example, </w:t>
      </w:r>
      <w:r w:rsidR="00520C18" w:rsidRPr="00753F1A">
        <w:t xml:space="preserve">an increase of one point in the perception of </w:t>
      </w:r>
      <w:r w:rsidR="002B43B1">
        <w:t xml:space="preserve">large </w:t>
      </w:r>
      <w:r w:rsidR="00520C18" w:rsidRPr="00753F1A">
        <w:t>income inequality</w:t>
      </w:r>
      <w:r w:rsidR="00E52EE8" w:rsidRPr="00753F1A">
        <w:t xml:space="preserve"> </w:t>
      </w:r>
      <w:r w:rsidR="00520C18" w:rsidRPr="00753F1A">
        <w:t xml:space="preserve">increases the belief in merit as a just allocation principle of only 0.010 units, when anger is equal to </w:t>
      </w:r>
      <w:r w:rsidR="00520C18" w:rsidRPr="00753F1A">
        <w:lastRenderedPageBreak/>
        <w:t xml:space="preserve">zero. A variation of the same entity of </w:t>
      </w:r>
      <w:r w:rsidR="00520C18" w:rsidRPr="00753F1A">
        <w:rPr>
          <w:i/>
          <w:iCs/>
        </w:rPr>
        <w:t xml:space="preserve">ineq_p </w:t>
      </w:r>
      <w:r w:rsidR="00520C18" w:rsidRPr="00753F1A">
        <w:t xml:space="preserve">would produce an increase in </w:t>
      </w:r>
      <w:r w:rsidR="00520C18" w:rsidRPr="00753F1A">
        <w:rPr>
          <w:i/>
          <w:iCs/>
        </w:rPr>
        <w:t>merit</w:t>
      </w:r>
      <w:r w:rsidR="00520C18" w:rsidRPr="00753F1A">
        <w:t xml:space="preserve">’s levels of 0.043, 0.087, and 0.120 units when anger scores 3, 7, and 10. </w:t>
      </w:r>
    </w:p>
    <w:p w14:paraId="169820C6" w14:textId="5D8F89B8" w:rsidR="00976C10" w:rsidRPr="00753F1A" w:rsidRDefault="00CE0A87" w:rsidP="00976C10">
      <w:r w:rsidRPr="00753F1A">
        <w:t xml:space="preserve">The description of these moderation effects introduces two important findings relative to the structure of the network of attitudes </w:t>
      </w:r>
      <w:r w:rsidR="00E62E95" w:rsidRPr="00753F1A">
        <w:t>toward</w:t>
      </w:r>
      <w:r w:rsidRPr="00753F1A">
        <w:t xml:space="preserve"> inequality. When </w:t>
      </w:r>
      <w:r w:rsidR="0043300A" w:rsidRPr="00753F1A">
        <w:t xml:space="preserve">anger is low, the estimated networks show lower mean edge absolute values and a low number of negative associations. For example, when anger </w:t>
      </w:r>
      <w:r w:rsidR="00E62E95" w:rsidRPr="00753F1A">
        <w:t>toward</w:t>
      </w:r>
      <w:r w:rsidR="0043300A" w:rsidRPr="00753F1A">
        <w:t xml:space="preserve"> inequality scores 0 and 3, the networks of attitudes have mean absolute edge weights of 0.061 and 0.068, and only 46 and 59 associations are negative in sign. When anger scores 7 and 10, the mean absolute edge weight is 0.101 and 0.127, and the number of negative edges grows to 62 and 63. Thus, an increased level of anger produces tighter associations in the belief system and prompts individuals to organize </w:t>
      </w:r>
      <w:r w:rsidR="00B67272" w:rsidRPr="00753F1A">
        <w:t>their perceptions, beliefs, and judgments in a potentially conflictual way.</w:t>
      </w:r>
      <w:r w:rsidR="0043300A" w:rsidRPr="00753F1A">
        <w:t xml:space="preserve"> </w:t>
      </w:r>
    </w:p>
    <w:p w14:paraId="6BE78F10" w14:textId="50FE1C3C" w:rsidR="00B67272" w:rsidRPr="00753F1A" w:rsidRDefault="00246664" w:rsidP="00C56316">
      <w:pPr>
        <w:pStyle w:val="Heading3"/>
      </w:pPr>
      <w:r w:rsidRPr="00753F1A">
        <w:t xml:space="preserve">4.3 Simulating </w:t>
      </w:r>
      <w:r w:rsidR="00976C10" w:rsidRPr="00753F1A">
        <w:t xml:space="preserve">attitude </w:t>
      </w:r>
      <w:r w:rsidRPr="00753F1A">
        <w:t xml:space="preserve">change </w:t>
      </w:r>
    </w:p>
    <w:p w14:paraId="3D61FB21" w14:textId="164F6195" w:rsidR="00B67272" w:rsidRPr="00753F1A" w:rsidRDefault="00976C10" w:rsidP="007E7B00">
      <w:r w:rsidRPr="00753F1A">
        <w:t xml:space="preserve">Since nodes differ in centrality, changes in important nodes could produce larger readjustment processes than those triggered by changes in peripheral ones. </w:t>
      </w:r>
      <w:r w:rsidR="00B67272" w:rsidRPr="00753F1A">
        <w:t xml:space="preserve">To </w:t>
      </w:r>
      <w:r w:rsidR="00760DBE" w:rsidRPr="00753F1A">
        <w:t>test for this</w:t>
      </w:r>
      <w:r w:rsidR="00B67272" w:rsidRPr="00753F1A">
        <w:t xml:space="preserve">, full-scale variables are dichotomized, and an Ising simulation is </w:t>
      </w:r>
      <w:r w:rsidR="00760DBE" w:rsidRPr="00753F1A">
        <w:t>implemented</w:t>
      </w:r>
      <w:r w:rsidR="00B67272" w:rsidRPr="00753F1A">
        <w:t xml:space="preserve">. Table 1 of the </w:t>
      </w:r>
      <w:r w:rsidR="00D20168">
        <w:t>Supplemental Material</w:t>
      </w:r>
      <w:r w:rsidR="00B67272" w:rsidRPr="00753F1A">
        <w:t xml:space="preserve"> shows descriptives of the dummy variables. Figure 4 plots the resulting network (top panel) and the strength centrality of each node (bottom one). </w:t>
      </w:r>
    </w:p>
    <w:p w14:paraId="074D2230" w14:textId="473DA3CE" w:rsidR="00352C28" w:rsidRDefault="00352C28" w:rsidP="00391C24">
      <w:pPr>
        <w:jc w:val="center"/>
      </w:pPr>
      <w:r>
        <w:t>[FIGURE 4 ABOUT HERE]</w:t>
      </w:r>
    </w:p>
    <w:p w14:paraId="30D2A0F3" w14:textId="45127AFF" w:rsidR="00B67272" w:rsidRPr="00753F1A" w:rsidRDefault="00B67272" w:rsidP="007E7B00">
      <w:r w:rsidRPr="00753F1A">
        <w:t xml:space="preserve">Contrary to Figure 1 and Figure 2, </w:t>
      </w:r>
      <w:r w:rsidR="00C15D1A" w:rsidRPr="00753F1A">
        <w:t xml:space="preserve">the </w:t>
      </w:r>
      <w:r w:rsidRPr="00753F1A">
        <w:t>edges of Figure 4 represent regularized logistic regression coefficients</w:t>
      </w:r>
      <w:r w:rsidR="00760DBE" w:rsidRPr="00753F1A">
        <w:t>.</w:t>
      </w:r>
      <w:r w:rsidRPr="00753F1A">
        <w:t xml:space="preserve"> The layout of the network replicates that of Figure 1, to improve the comparability between the full and reduced-scale network estimation. </w:t>
      </w:r>
      <w:r w:rsidR="00CE55A3" w:rsidRPr="00753F1A">
        <w:t xml:space="preserve">The Ising network has a similar density to the full-scale one (density = 0.32). Moreover, the strongest edges of Figure 1 remain the most important in the Ising model. Indeed, the strongest associations in the networks are those between </w:t>
      </w:r>
      <w:r w:rsidR="00CE55A3" w:rsidRPr="00753F1A">
        <w:rPr>
          <w:i/>
          <w:iCs/>
        </w:rPr>
        <w:t xml:space="preserve">race </w:t>
      </w:r>
      <w:r w:rsidR="00CE55A3" w:rsidRPr="00753F1A">
        <w:t xml:space="preserve">and </w:t>
      </w:r>
      <w:r w:rsidR="00CE55A3" w:rsidRPr="00753F1A">
        <w:rPr>
          <w:i/>
          <w:iCs/>
        </w:rPr>
        <w:t>sex</w:t>
      </w:r>
      <w:r w:rsidR="00CE55A3" w:rsidRPr="00753F1A">
        <w:t xml:space="preserve">, </w:t>
      </w:r>
      <w:r w:rsidR="00CE55A3" w:rsidRPr="00753F1A">
        <w:rPr>
          <w:i/>
          <w:iCs/>
        </w:rPr>
        <w:t>reg_p</w:t>
      </w:r>
      <w:r w:rsidR="00CE55A3" w:rsidRPr="00753F1A">
        <w:t xml:space="preserve"> and </w:t>
      </w:r>
      <w:r w:rsidR="00CE55A3" w:rsidRPr="00753F1A">
        <w:rPr>
          <w:i/>
          <w:iCs/>
        </w:rPr>
        <w:t>prog_b</w:t>
      </w:r>
      <w:r w:rsidR="00CE55A3" w:rsidRPr="00753F1A">
        <w:t xml:space="preserve">, </w:t>
      </w:r>
      <w:r w:rsidR="00CE55A3" w:rsidRPr="00753F1A">
        <w:rPr>
          <w:i/>
          <w:iCs/>
        </w:rPr>
        <w:t>connec</w:t>
      </w:r>
      <w:r w:rsidR="00CE55A3" w:rsidRPr="00753F1A">
        <w:t xml:space="preserve"> and </w:t>
      </w:r>
      <w:r w:rsidR="00CE55A3" w:rsidRPr="00753F1A">
        <w:rPr>
          <w:i/>
          <w:iCs/>
        </w:rPr>
        <w:t>bribes</w:t>
      </w:r>
      <w:r w:rsidR="00CE55A3" w:rsidRPr="00753F1A">
        <w:t xml:space="preserve">, </w:t>
      </w:r>
      <w:r w:rsidR="00CE55A3" w:rsidRPr="00753F1A">
        <w:rPr>
          <w:i/>
          <w:iCs/>
        </w:rPr>
        <w:t>ineq_p</w:t>
      </w:r>
      <w:r w:rsidR="009E7588">
        <w:rPr>
          <w:i/>
          <w:iCs/>
        </w:rPr>
        <w:t>,</w:t>
      </w:r>
      <w:r w:rsidR="00CE55A3" w:rsidRPr="00753F1A">
        <w:rPr>
          <w:i/>
          <w:iCs/>
        </w:rPr>
        <w:t xml:space="preserve"> </w:t>
      </w:r>
      <w:r w:rsidR="00CE55A3" w:rsidRPr="00753F1A">
        <w:t>and</w:t>
      </w:r>
      <w:r w:rsidR="00CE55A3" w:rsidRPr="00753F1A">
        <w:rPr>
          <w:i/>
          <w:iCs/>
        </w:rPr>
        <w:t xml:space="preserve"> redis_p</w:t>
      </w:r>
      <w:r w:rsidR="00CE55A3" w:rsidRPr="00753F1A">
        <w:t xml:space="preserve">. </w:t>
      </w:r>
      <w:r w:rsidR="00760DBE" w:rsidRPr="00753F1A">
        <w:t>Therefore,</w:t>
      </w:r>
      <w:r w:rsidR="00BA0532" w:rsidRPr="00753F1A">
        <w:t xml:space="preserve"> strength </w:t>
      </w:r>
      <w:r w:rsidR="00760DBE" w:rsidRPr="00753F1A">
        <w:t>scores</w:t>
      </w:r>
      <w:r w:rsidR="00BA0532" w:rsidRPr="00753F1A">
        <w:t xml:space="preserve"> are consistent</w:t>
      </w:r>
      <w:r w:rsidR="00760DBE" w:rsidRPr="00753F1A">
        <w:t>.</w:t>
      </w:r>
      <w:r w:rsidR="00BA0532" w:rsidRPr="00753F1A">
        <w:t xml:space="preserve"> The bottom panel of Figure 4 shows </w:t>
      </w:r>
      <w:r w:rsidR="00760DBE" w:rsidRPr="00753F1A">
        <w:t xml:space="preserve">that </w:t>
      </w:r>
      <w:r w:rsidR="00BA0532" w:rsidRPr="00753F1A">
        <w:rPr>
          <w:i/>
          <w:iCs/>
        </w:rPr>
        <w:t>ineq_p</w:t>
      </w:r>
      <w:r w:rsidR="00BA0532" w:rsidRPr="00753F1A">
        <w:t xml:space="preserve">, </w:t>
      </w:r>
      <w:r w:rsidR="00BA0532" w:rsidRPr="00753F1A">
        <w:rPr>
          <w:i/>
          <w:iCs/>
        </w:rPr>
        <w:t>race</w:t>
      </w:r>
      <w:r w:rsidR="00BA0532" w:rsidRPr="00753F1A">
        <w:t xml:space="preserve">, and </w:t>
      </w:r>
      <w:r w:rsidR="00BA0532" w:rsidRPr="00753F1A">
        <w:rPr>
          <w:i/>
          <w:iCs/>
        </w:rPr>
        <w:t>redis_p</w:t>
      </w:r>
      <w:r w:rsidR="00BA0532" w:rsidRPr="00753F1A">
        <w:t xml:space="preserve"> are the most central nodes, whereas pay criteria and </w:t>
      </w:r>
      <w:r w:rsidR="00BA0532" w:rsidRPr="00753F1A">
        <w:rPr>
          <w:i/>
          <w:iCs/>
        </w:rPr>
        <w:t>redis_m</w:t>
      </w:r>
      <w:r w:rsidR="00BA0532" w:rsidRPr="00753F1A">
        <w:t xml:space="preserve"> are the most peripheral ones. Figure 1 in the </w:t>
      </w:r>
      <w:r w:rsidR="00D20168">
        <w:t>Supplemental Material</w:t>
      </w:r>
      <w:r w:rsidR="00BA0532" w:rsidRPr="00753F1A">
        <w:t xml:space="preserve"> compares the standardized centrality scores</w:t>
      </w:r>
      <w:r w:rsidR="00CE55A3" w:rsidRPr="00753F1A">
        <w:t xml:space="preserve"> </w:t>
      </w:r>
      <w:r w:rsidR="00BA0532" w:rsidRPr="00753F1A">
        <w:t xml:space="preserve">that each node totalizes in the two models. The plot </w:t>
      </w:r>
      <w:r w:rsidR="00BA0532" w:rsidRPr="00753F1A">
        <w:lastRenderedPageBreak/>
        <w:t xml:space="preserve">confirms the ranking is subject to marginal variations only, with the position of the node </w:t>
      </w:r>
      <w:r w:rsidR="00BA0532" w:rsidRPr="00753F1A">
        <w:rPr>
          <w:i/>
          <w:iCs/>
        </w:rPr>
        <w:t>redis_p</w:t>
      </w:r>
      <w:r w:rsidR="00BA0532" w:rsidRPr="00753F1A">
        <w:t xml:space="preserve"> being the most important exception (</w:t>
      </w:r>
      <w:r w:rsidR="00760DBE" w:rsidRPr="00753F1A">
        <w:t xml:space="preserve">it is </w:t>
      </w:r>
      <w:r w:rsidR="00BA0532" w:rsidRPr="00753F1A">
        <w:t xml:space="preserve">the most important node in the full-scale network, the third in the Ising one). As for the mgm network, the point estimates of the strength scores of the most important nodes of the Ising network do not statistically differ. Indeed, </w:t>
      </w:r>
      <w:r w:rsidR="004431B8" w:rsidRPr="00753F1A">
        <w:t xml:space="preserve">the nodes </w:t>
      </w:r>
      <w:r w:rsidR="004431B8" w:rsidRPr="00753F1A">
        <w:rPr>
          <w:i/>
          <w:iCs/>
        </w:rPr>
        <w:t>ineq_p</w:t>
      </w:r>
      <w:r w:rsidR="004431B8" w:rsidRPr="00753F1A">
        <w:t xml:space="preserve">, </w:t>
      </w:r>
      <w:r w:rsidR="004431B8" w:rsidRPr="00753F1A">
        <w:rPr>
          <w:i/>
          <w:iCs/>
        </w:rPr>
        <w:t>race</w:t>
      </w:r>
      <w:r w:rsidR="004431B8" w:rsidRPr="00753F1A">
        <w:t xml:space="preserve">, </w:t>
      </w:r>
      <w:r w:rsidR="004431B8" w:rsidRPr="00753F1A">
        <w:rPr>
          <w:i/>
          <w:iCs/>
        </w:rPr>
        <w:t>redis_p,</w:t>
      </w:r>
      <w:r w:rsidR="004431B8" w:rsidRPr="00753F1A">
        <w:t xml:space="preserve"> and </w:t>
      </w:r>
      <w:r w:rsidR="00CA67DD" w:rsidRPr="00753F1A">
        <w:rPr>
          <w:i/>
          <w:iCs/>
        </w:rPr>
        <w:t>family</w:t>
      </w:r>
      <w:r w:rsidR="004431B8" w:rsidRPr="00753F1A">
        <w:t xml:space="preserve"> have raw centrality scores of 5.819, 5.131, 4.473, and </w:t>
      </w:r>
      <w:r w:rsidR="00CA67DD" w:rsidRPr="00753F1A">
        <w:t xml:space="preserve">4.076 </w:t>
      </w:r>
      <w:r w:rsidR="004431B8" w:rsidRPr="00753F1A">
        <w:t>respectively</w:t>
      </w:r>
      <w:r w:rsidR="00760DBE" w:rsidRPr="00753F1A">
        <w:t>.</w:t>
      </w:r>
      <w:r w:rsidR="004431B8" w:rsidRPr="00753F1A">
        <w:t xml:space="preserve"> </w:t>
      </w:r>
      <w:r w:rsidR="00760DBE" w:rsidRPr="00753F1A">
        <w:t>B</w:t>
      </w:r>
      <w:r w:rsidR="004431B8" w:rsidRPr="00753F1A">
        <w:t>ootstrap tests reveal overlapping CIs</w:t>
      </w:r>
      <w:r w:rsidR="00CA67DD" w:rsidRPr="00753F1A">
        <w:t xml:space="preserve"> for many of these differences</w:t>
      </w:r>
      <w:r w:rsidR="004431B8" w:rsidRPr="00753F1A">
        <w:rPr>
          <w:rStyle w:val="FootnoteReference"/>
        </w:rPr>
        <w:footnoteReference w:id="8"/>
      </w:r>
      <w:r w:rsidR="004431B8" w:rsidRPr="00753F1A">
        <w:t>.</w:t>
      </w:r>
      <w:r w:rsidR="009224F7" w:rsidRPr="00753F1A">
        <w:t xml:space="preserve"> Yet, </w:t>
      </w:r>
      <w:r w:rsidR="009224F7" w:rsidRPr="00753F1A">
        <w:rPr>
          <w:i/>
          <w:iCs/>
        </w:rPr>
        <w:t>ineq_p</w:t>
      </w:r>
      <w:r w:rsidR="009224F7" w:rsidRPr="00753F1A">
        <w:t xml:space="preserve"> and </w:t>
      </w:r>
      <w:r w:rsidR="009224F7" w:rsidRPr="00753F1A">
        <w:rPr>
          <w:i/>
          <w:iCs/>
        </w:rPr>
        <w:t>redis_p</w:t>
      </w:r>
      <w:r w:rsidR="009224F7" w:rsidRPr="00753F1A">
        <w:t xml:space="preserve"> </w:t>
      </w:r>
      <w:proofErr w:type="gramStart"/>
      <w:r w:rsidR="009224F7" w:rsidRPr="00753F1A">
        <w:t>are</w:t>
      </w:r>
      <w:proofErr w:type="gramEnd"/>
      <w:r w:rsidR="009224F7" w:rsidRPr="00753F1A">
        <w:t xml:space="preserve"> more central than the majority of other nodes. The score of the former </w:t>
      </w:r>
      <w:r w:rsidR="00760DBE" w:rsidRPr="00753F1A">
        <w:t xml:space="preserve">is </w:t>
      </w:r>
      <w:r w:rsidR="009224F7" w:rsidRPr="00753F1A">
        <w:t xml:space="preserve">significantly </w:t>
      </w:r>
      <w:r w:rsidR="00760DBE" w:rsidRPr="00753F1A">
        <w:t>higher</w:t>
      </w:r>
      <w:r w:rsidR="009224F7" w:rsidRPr="00753F1A">
        <w:t xml:space="preserve"> </w:t>
      </w:r>
      <w:r w:rsidR="004246FB">
        <w:t>than</w:t>
      </w:r>
      <w:r w:rsidR="009224F7" w:rsidRPr="00753F1A">
        <w:t xml:space="preserve"> </w:t>
      </w:r>
      <w:r w:rsidR="00760DBE" w:rsidRPr="00753F1A">
        <w:t>those of</w:t>
      </w:r>
      <w:r w:rsidR="009224F7" w:rsidRPr="00753F1A">
        <w:t xml:space="preserve"> nodes below </w:t>
      </w:r>
      <w:r w:rsidR="009224F7" w:rsidRPr="00753F1A">
        <w:rPr>
          <w:i/>
          <w:iCs/>
        </w:rPr>
        <w:t>family</w:t>
      </w:r>
      <w:r w:rsidR="009224F7" w:rsidRPr="00753F1A">
        <w:t xml:space="preserve"> in the centrality table of Figure 4</w:t>
      </w:r>
      <w:r w:rsidR="002D0BE6" w:rsidRPr="00753F1A">
        <w:rPr>
          <w:rStyle w:val="FootnoteReference"/>
        </w:rPr>
        <w:footnoteReference w:id="9"/>
      </w:r>
      <w:r w:rsidR="009224F7" w:rsidRPr="00753F1A">
        <w:t>; the score of the latter i</w:t>
      </w:r>
      <w:r w:rsidR="002D0BE6" w:rsidRPr="00753F1A">
        <w:t xml:space="preserve">s </w:t>
      </w:r>
      <w:r w:rsidR="00760DBE" w:rsidRPr="00753F1A">
        <w:t>higher</w:t>
      </w:r>
      <w:r w:rsidR="002D0BE6" w:rsidRPr="00753F1A">
        <w:t xml:space="preserve"> </w:t>
      </w:r>
      <w:r w:rsidR="004246FB">
        <w:t>than</w:t>
      </w:r>
      <w:r w:rsidR="002D0BE6" w:rsidRPr="00753F1A">
        <w:t xml:space="preserve"> those of nodes below </w:t>
      </w:r>
      <w:r w:rsidR="002D0BE6" w:rsidRPr="00753F1A">
        <w:rPr>
          <w:i/>
          <w:iCs/>
        </w:rPr>
        <w:t>connec</w:t>
      </w:r>
      <w:r w:rsidR="009224F7" w:rsidRPr="00753F1A">
        <w:rPr>
          <w:rStyle w:val="FootnoteReference"/>
        </w:rPr>
        <w:footnoteReference w:id="10"/>
      </w:r>
      <w:r w:rsidR="009224F7" w:rsidRPr="00753F1A">
        <w:t>. T</w:t>
      </w:r>
      <w:r w:rsidR="00CA67DD" w:rsidRPr="00753F1A">
        <w:t xml:space="preserve">he CS coefficient is remarkably high also for these estimates (0.75). </w:t>
      </w:r>
      <w:r w:rsidR="009224F7" w:rsidRPr="00753F1A">
        <w:t xml:space="preserve">Finally, the </w:t>
      </w:r>
      <w:r w:rsidR="00F53926">
        <w:t>small-world</w:t>
      </w:r>
      <w:r w:rsidR="009224F7" w:rsidRPr="00753F1A">
        <w:t xml:space="preserve"> test is applied to the Ising network to ensure the robustness of the result discussed above. The test outputs a </w:t>
      </w:r>
      <w:r w:rsidR="00F53926">
        <w:t>small-world</w:t>
      </w:r>
      <w:r w:rsidR="009224F7" w:rsidRPr="00753F1A">
        <w:t xml:space="preserve"> score of 0.223, in line with the score of the full-scale network. </w:t>
      </w:r>
      <w:r w:rsidR="00760DBE" w:rsidRPr="00753F1A">
        <w:t>These</w:t>
      </w:r>
      <w:r w:rsidR="00CA67DD" w:rsidRPr="00753F1A">
        <w:t xml:space="preserve"> results confirm </w:t>
      </w:r>
      <w:r w:rsidR="009224F7" w:rsidRPr="00753F1A">
        <w:rPr>
          <w:i/>
          <w:iCs/>
        </w:rPr>
        <w:t>ineq_p</w:t>
      </w:r>
      <w:r w:rsidR="009224F7" w:rsidRPr="00753F1A">
        <w:t xml:space="preserve"> and </w:t>
      </w:r>
      <w:r w:rsidR="009224F7" w:rsidRPr="00753F1A">
        <w:rPr>
          <w:i/>
          <w:iCs/>
        </w:rPr>
        <w:t>redis_b</w:t>
      </w:r>
      <w:r w:rsidR="009224F7" w:rsidRPr="00753F1A">
        <w:t xml:space="preserve"> </w:t>
      </w:r>
      <w:r w:rsidR="00760DBE" w:rsidRPr="00753F1A">
        <w:t>are</w:t>
      </w:r>
      <w:r w:rsidR="009224F7" w:rsidRPr="00753F1A">
        <w:t xml:space="preserve"> the most important nodes </w:t>
      </w:r>
      <w:r w:rsidR="00760DBE" w:rsidRPr="00753F1A">
        <w:t>of the</w:t>
      </w:r>
      <w:r w:rsidR="009224F7" w:rsidRPr="00753F1A">
        <w:t xml:space="preserve"> network</w:t>
      </w:r>
      <w:r w:rsidR="00760DBE" w:rsidRPr="00753F1A">
        <w:t xml:space="preserve"> of attitudes</w:t>
      </w:r>
      <w:r w:rsidR="009224F7" w:rsidRPr="00753F1A">
        <w:t xml:space="preserve">, which display small-world characteristics, </w:t>
      </w:r>
      <w:r w:rsidR="00760DBE" w:rsidRPr="00753F1A">
        <w:t>regardless</w:t>
      </w:r>
      <w:r w:rsidR="009224F7" w:rsidRPr="00753F1A">
        <w:t xml:space="preserve"> of modeling strategies. </w:t>
      </w:r>
    </w:p>
    <w:p w14:paraId="2B8E77A7" w14:textId="4C7B3A73" w:rsidR="00C131EE" w:rsidRPr="00753F1A" w:rsidRDefault="00352C28" w:rsidP="00EA6C09">
      <w:pPr>
        <w:jc w:val="center"/>
        <w:rPr>
          <w:sz w:val="20"/>
          <w:szCs w:val="20"/>
        </w:rPr>
      </w:pPr>
      <w:r>
        <w:rPr>
          <w:sz w:val="20"/>
          <w:szCs w:val="20"/>
        </w:rPr>
        <w:t>[FIGURE 5 ABOUT HERE]</w:t>
      </w:r>
    </w:p>
    <w:p w14:paraId="217DF2F9" w14:textId="66EC1016" w:rsidR="002D0BE6" w:rsidRPr="00753F1A" w:rsidRDefault="009224F7" w:rsidP="00C131EE">
      <w:r w:rsidRPr="00753F1A">
        <w:t xml:space="preserve">To test H4, simulated manipulation attempts are </w:t>
      </w:r>
      <w:r w:rsidR="00760DBE" w:rsidRPr="00753F1A">
        <w:t>performed</w:t>
      </w:r>
      <w:r w:rsidRPr="00753F1A">
        <w:t xml:space="preserve">. </w:t>
      </w:r>
      <w:r w:rsidR="002D0BE6" w:rsidRPr="00753F1A">
        <w:t>Manipulation</w:t>
      </w:r>
      <w:r w:rsidR="00760DBE" w:rsidRPr="00753F1A">
        <w:t>s</w:t>
      </w:r>
      <w:r w:rsidR="002D0BE6" w:rsidRPr="00753F1A">
        <w:t xml:space="preserve"> are modeled as an increased value of the threshold of the targeted node (from </w:t>
      </w:r>
      <w:r w:rsidR="002D0BE6" w:rsidRPr="00753F1A">
        <w:rPr>
          <w:rFonts w:ascii="Cambria Math" w:hAnsi="Cambria Math" w:cs="Cambria Math"/>
        </w:rPr>
        <w:t>𝛕</w:t>
      </w:r>
      <w:r w:rsidR="002D0BE6" w:rsidRPr="00753F1A">
        <w:t xml:space="preserve"> = -0.1 to </w:t>
      </w:r>
      <w:r w:rsidR="002D0BE6" w:rsidRPr="00753F1A">
        <w:rPr>
          <w:rFonts w:ascii="Cambria Math" w:hAnsi="Cambria Math" w:cs="Cambria Math"/>
        </w:rPr>
        <w:t>𝛕</w:t>
      </w:r>
      <w:r w:rsidR="002D0BE6" w:rsidRPr="00753F1A">
        <w:t xml:space="preserve"> = +1), while keeping the others fixed at a moderately negative value (</w:t>
      </w:r>
      <w:r w:rsidR="002D0BE6" w:rsidRPr="00753F1A">
        <w:rPr>
          <w:rFonts w:ascii="Cambria Math" w:hAnsi="Cambria Math" w:cs="Cambria Math"/>
        </w:rPr>
        <w:t>𝛕</w:t>
      </w:r>
      <w:r w:rsidR="002D0BE6" w:rsidRPr="00753F1A">
        <w:t xml:space="preserve"> = -0.1). Note that according to the </w:t>
      </w:r>
      <w:r w:rsidR="001C1754">
        <w:t>Hamiltonian</w:t>
      </w:r>
      <w:r w:rsidR="001C1754" w:rsidRPr="00753F1A">
        <w:t xml:space="preserve"> </w:t>
      </w:r>
      <w:r w:rsidR="002D0BE6" w:rsidRPr="00753F1A">
        <w:t xml:space="preserve">function, reported in the method section, the change in the threshold of a given node is not automatically reflected in the change of its state. Indeed, nodes are embedded in the network of attitudes, and their state is also dependent on the ω parameter. This means that changing </w:t>
      </w:r>
      <w:r w:rsidR="002D0BE6" w:rsidRPr="00753F1A">
        <w:rPr>
          <w:rFonts w:ascii="Cambria Math" w:hAnsi="Cambria Math" w:cs="Cambria Math"/>
        </w:rPr>
        <w:t>𝛕</w:t>
      </w:r>
      <w:r w:rsidR="002D0BE6" w:rsidRPr="00753F1A">
        <w:t xml:space="preserve"> from -0.1 to </w:t>
      </w:r>
      <w:r w:rsidR="002D0BE6" w:rsidRPr="00753F1A">
        <w:rPr>
          <w:rFonts w:ascii="Cambria Math" w:hAnsi="Cambria Math" w:cs="Cambria Math"/>
        </w:rPr>
        <w:t>𝛕</w:t>
      </w:r>
      <w:r w:rsidR="002D0BE6" w:rsidRPr="00753F1A">
        <w:t xml:space="preserve"> = +1 only increases the probability that a given node will assume the state +1.  However, this is a probabilistic prediction rather than a mechanical one. For example, a node with </w:t>
      </w:r>
      <w:r w:rsidR="002D0BE6" w:rsidRPr="00753F1A">
        <w:rPr>
          <w:rFonts w:ascii="Cambria Math" w:hAnsi="Cambria Math" w:cs="Cambria Math"/>
        </w:rPr>
        <w:t>𝛕</w:t>
      </w:r>
      <w:r w:rsidR="002D0BE6" w:rsidRPr="00753F1A">
        <w:t xml:space="preserve"> = +1 could become </w:t>
      </w:r>
      <w:r w:rsidR="002D0BE6" w:rsidRPr="00753F1A">
        <w:lastRenderedPageBreak/>
        <w:t xml:space="preserve">negatively linked with other nodes, and this can in turn exercise pressure on it to remain in the negative state. </w:t>
      </w:r>
    </w:p>
    <w:p w14:paraId="70C82F53" w14:textId="140E5E1B" w:rsidR="004431B8" w:rsidRPr="00391C24" w:rsidRDefault="002D0BE6" w:rsidP="00391C24">
      <w:r w:rsidRPr="00753F1A">
        <w:t>Results are shown in the forest plot of Figure 5. When all thresholds are set to a moderately negative value (</w:t>
      </w:r>
      <w:r w:rsidRPr="00753F1A">
        <w:rPr>
          <w:rFonts w:ascii="Cambria Math" w:hAnsi="Cambria Math" w:cs="Cambria Math"/>
          <w:color w:val="202122"/>
          <w:highlight w:val="white"/>
        </w:rPr>
        <w:t>𝛕</w:t>
      </w:r>
      <w:r w:rsidRPr="00753F1A">
        <w:rPr>
          <w:color w:val="202122"/>
          <w:highlight w:val="white"/>
        </w:rPr>
        <w:t xml:space="preserve"> = -0.1)</w:t>
      </w:r>
      <w:r w:rsidRPr="00753F1A">
        <w:rPr>
          <w:color w:val="202122"/>
        </w:rPr>
        <w:t xml:space="preserve">, the </w:t>
      </w:r>
      <w:r w:rsidRPr="00753F1A">
        <w:t xml:space="preserve">network </w:t>
      </w:r>
      <w:r w:rsidR="001526D6" w:rsidRPr="00753F1A">
        <w:t>sum score</w:t>
      </w:r>
      <w:r w:rsidRPr="00753F1A">
        <w:t xml:space="preserve"> is -5.462 (</w:t>
      </w:r>
      <w:r w:rsidR="00544537">
        <w:t>CI =</w:t>
      </w:r>
      <w:r w:rsidRPr="00753F1A">
        <w:t xml:space="preserve"> -5.721</w:t>
      </w:r>
      <w:r w:rsidR="001526D6">
        <w:t>,</w:t>
      </w:r>
      <w:r w:rsidRPr="00753F1A">
        <w:t xml:space="preserve"> -5.203). This synt</w:t>
      </w:r>
      <w:r w:rsidR="00C94AD4" w:rsidRPr="00753F1A">
        <w:t>h</w:t>
      </w:r>
      <w:r w:rsidRPr="00753F1A">
        <w:t>etic index represents a moderately</w:t>
      </w:r>
      <w:r w:rsidR="00C94AD4" w:rsidRPr="00753F1A">
        <w:t xml:space="preserve"> </w:t>
      </w:r>
      <w:r w:rsidRPr="00753F1A">
        <w:t xml:space="preserve">negative </w:t>
      </w:r>
      <w:r w:rsidR="00C94AD4" w:rsidRPr="00753F1A">
        <w:t xml:space="preserve">configuration of attitudes </w:t>
      </w:r>
      <w:r w:rsidR="00E62E95" w:rsidRPr="00753F1A">
        <w:t>toward</w:t>
      </w:r>
      <w:r w:rsidR="00C94AD4" w:rsidRPr="00753F1A">
        <w:t xml:space="preserve"> inequality, as </w:t>
      </w:r>
      <w:r w:rsidRPr="00753F1A">
        <w:t xml:space="preserve">the dependent variable </w:t>
      </w:r>
      <w:r w:rsidR="00C94AD4" w:rsidRPr="00753F1A">
        <w:t xml:space="preserve">of the simulation </w:t>
      </w:r>
      <w:r w:rsidRPr="00753F1A">
        <w:t>range</w:t>
      </w:r>
      <w:r w:rsidR="00C94AD4" w:rsidRPr="00753F1A">
        <w:t xml:space="preserve">s between -22 (all items are rejected) to 22 (all items are endorsed). The reference line on the left of Figure 4 discerns between successful and unsuccessful manipulation attempts. All dots have confidence intervals on the right of the dashed reference line, meaning each simulated manipulation induced a significant change </w:t>
      </w:r>
      <w:r w:rsidR="00760DBE" w:rsidRPr="00753F1A">
        <w:t>in</w:t>
      </w:r>
      <w:r w:rsidR="00C94AD4" w:rsidRPr="00753F1A">
        <w:t xml:space="preserve"> the network sum</w:t>
      </w:r>
      <w:r w:rsidR="001526D6">
        <w:t xml:space="preserve"> </w:t>
      </w:r>
      <w:r w:rsidR="00C94AD4" w:rsidRPr="00753F1A">
        <w:t>score. The dotted reference line of Figure 4 helps</w:t>
      </w:r>
      <w:r w:rsidR="001526D6">
        <w:t xml:space="preserve"> to</w:t>
      </w:r>
      <w:r w:rsidR="00C94AD4" w:rsidRPr="00753F1A">
        <w:t xml:space="preserve"> detect downstream effects, as it is positioned 2 units on the right of the former. Nodes whose confidence interval</w:t>
      </w:r>
      <w:r w:rsidR="001526D6">
        <w:t>s</w:t>
      </w:r>
      <w:r w:rsidR="00C94AD4" w:rsidRPr="00753F1A">
        <w:t xml:space="preserve"> </w:t>
      </w:r>
      <w:r w:rsidR="001526D6">
        <w:t>are</w:t>
      </w:r>
      <w:r w:rsidR="001526D6" w:rsidRPr="00753F1A">
        <w:t xml:space="preserve"> </w:t>
      </w:r>
      <w:r w:rsidR="00C94AD4" w:rsidRPr="00753F1A">
        <w:t xml:space="preserve">on the right of the line produced downstream effects, as their manipulation produced their state change, </w:t>
      </w:r>
      <w:proofErr w:type="gramStart"/>
      <w:r w:rsidR="00C94AD4" w:rsidRPr="00753F1A">
        <w:t>and also</w:t>
      </w:r>
      <w:proofErr w:type="gramEnd"/>
      <w:r w:rsidR="00C94AD4" w:rsidRPr="00753F1A">
        <w:t xml:space="preserve"> induced wider readaptation processes in the network of attitudes </w:t>
      </w:r>
      <w:r w:rsidR="00E62E95" w:rsidRPr="00753F1A">
        <w:t>toward</w:t>
      </w:r>
      <w:r w:rsidR="00C94AD4" w:rsidRPr="00753F1A">
        <w:t xml:space="preserve"> inequality. </w:t>
      </w:r>
      <w:r w:rsidR="00760DBE" w:rsidRPr="00753F1A">
        <w:t>E</w:t>
      </w:r>
      <w:r w:rsidR="00C94AD4" w:rsidRPr="00753F1A">
        <w:t>ight nodes produce</w:t>
      </w:r>
      <w:r w:rsidR="003E241F" w:rsidRPr="00753F1A">
        <w:t xml:space="preserve"> changes that are bigger than two units. </w:t>
      </w:r>
      <w:r w:rsidR="003E241F" w:rsidRPr="00732737">
        <w:rPr>
          <w:lang w:val="it-IT"/>
        </w:rPr>
        <w:t xml:space="preserve">These nodes are </w:t>
      </w:r>
      <w:r w:rsidR="003E241F" w:rsidRPr="00732737">
        <w:rPr>
          <w:i/>
          <w:iCs/>
          <w:lang w:val="it-IT"/>
        </w:rPr>
        <w:t>ineq_p</w:t>
      </w:r>
      <w:r w:rsidR="003E241F" w:rsidRPr="00732737">
        <w:rPr>
          <w:lang w:val="it-IT"/>
        </w:rPr>
        <w:t xml:space="preserve"> (x̄ = -2.135; </w:t>
      </w:r>
      <w:r w:rsidR="00544537" w:rsidRPr="00732737">
        <w:rPr>
          <w:lang w:val="it-IT"/>
        </w:rPr>
        <w:t>CI =</w:t>
      </w:r>
      <w:r w:rsidR="003E241F" w:rsidRPr="00732737">
        <w:rPr>
          <w:lang w:val="it-IT"/>
        </w:rPr>
        <w:t xml:space="preserve"> -2.388</w:t>
      </w:r>
      <w:r w:rsidR="001C2E69" w:rsidRPr="00732737">
        <w:rPr>
          <w:lang w:val="it-IT"/>
        </w:rPr>
        <w:t>,</w:t>
      </w:r>
      <w:r w:rsidR="003E241F" w:rsidRPr="00732737">
        <w:rPr>
          <w:lang w:val="it-IT"/>
        </w:rPr>
        <w:t xml:space="preserve"> -1.882), </w:t>
      </w:r>
      <w:r w:rsidR="003E241F" w:rsidRPr="00732737">
        <w:rPr>
          <w:i/>
          <w:iCs/>
          <w:lang w:val="it-IT"/>
        </w:rPr>
        <w:t>race</w:t>
      </w:r>
      <w:r w:rsidR="003E241F" w:rsidRPr="00732737">
        <w:rPr>
          <w:lang w:val="it-IT"/>
        </w:rPr>
        <w:t xml:space="preserve"> (x̄ = -2.301; </w:t>
      </w:r>
      <w:r w:rsidR="00544537" w:rsidRPr="00732737">
        <w:rPr>
          <w:lang w:val="it-IT"/>
        </w:rPr>
        <w:t>CI =</w:t>
      </w:r>
      <w:r w:rsidR="003E241F" w:rsidRPr="00732737">
        <w:rPr>
          <w:lang w:val="it-IT"/>
        </w:rPr>
        <w:t xml:space="preserve"> -2.564</w:t>
      </w:r>
      <w:r w:rsidR="001C2E69" w:rsidRPr="00732737">
        <w:rPr>
          <w:lang w:val="it-IT"/>
        </w:rPr>
        <w:t>,</w:t>
      </w:r>
      <w:r w:rsidR="003E241F" w:rsidRPr="00732737">
        <w:rPr>
          <w:lang w:val="it-IT"/>
        </w:rPr>
        <w:t xml:space="preserve"> -2.038), </w:t>
      </w:r>
      <w:r w:rsidR="003E241F" w:rsidRPr="00732737">
        <w:rPr>
          <w:i/>
          <w:iCs/>
          <w:lang w:val="it-IT"/>
        </w:rPr>
        <w:t>redis_p</w:t>
      </w:r>
      <w:r w:rsidR="003E241F" w:rsidRPr="00732737">
        <w:rPr>
          <w:lang w:val="it-IT"/>
        </w:rPr>
        <w:t xml:space="preserve"> (x̄ = -2.425; </w:t>
      </w:r>
      <w:r w:rsidR="00544537" w:rsidRPr="00732737">
        <w:rPr>
          <w:lang w:val="it-IT"/>
        </w:rPr>
        <w:t>CI =</w:t>
      </w:r>
      <w:r w:rsidR="003E241F" w:rsidRPr="00732737">
        <w:rPr>
          <w:lang w:val="it-IT"/>
        </w:rPr>
        <w:t xml:space="preserve"> -2.685</w:t>
      </w:r>
      <w:r w:rsidR="001C2E69" w:rsidRPr="00732737">
        <w:rPr>
          <w:lang w:val="it-IT"/>
        </w:rPr>
        <w:t>,</w:t>
      </w:r>
      <w:r w:rsidR="003E241F" w:rsidRPr="00732737">
        <w:rPr>
          <w:lang w:val="it-IT"/>
        </w:rPr>
        <w:t xml:space="preserve"> -2.165), </w:t>
      </w:r>
      <w:r w:rsidR="003E241F" w:rsidRPr="00732737">
        <w:rPr>
          <w:i/>
          <w:iCs/>
          <w:lang w:val="it-IT"/>
        </w:rPr>
        <w:t>reg_p</w:t>
      </w:r>
      <w:r w:rsidR="003E241F" w:rsidRPr="00732737">
        <w:rPr>
          <w:lang w:val="it-IT"/>
        </w:rPr>
        <w:t xml:space="preserve"> (x̄ = -2.570; </w:t>
      </w:r>
      <w:r w:rsidR="00544537" w:rsidRPr="00732737">
        <w:rPr>
          <w:lang w:val="it-IT"/>
        </w:rPr>
        <w:t>CI =</w:t>
      </w:r>
      <w:r w:rsidR="003E241F" w:rsidRPr="00732737">
        <w:rPr>
          <w:lang w:val="it-IT"/>
        </w:rPr>
        <w:t xml:space="preserve"> </w:t>
      </w:r>
      <w:r w:rsidR="001A6EA8" w:rsidRPr="00732737">
        <w:rPr>
          <w:lang w:val="it-IT"/>
        </w:rPr>
        <w:t>-2.826</w:t>
      </w:r>
      <w:r w:rsidR="001C2E69" w:rsidRPr="00732737">
        <w:rPr>
          <w:lang w:val="it-IT"/>
        </w:rPr>
        <w:t>,</w:t>
      </w:r>
      <w:r w:rsidR="003E241F" w:rsidRPr="00732737">
        <w:rPr>
          <w:lang w:val="it-IT"/>
        </w:rPr>
        <w:t xml:space="preserve"> </w:t>
      </w:r>
      <w:r w:rsidR="001A6EA8" w:rsidRPr="00732737">
        <w:rPr>
          <w:lang w:val="it-IT"/>
        </w:rPr>
        <w:t>-2.314</w:t>
      </w:r>
      <w:r w:rsidR="003E241F" w:rsidRPr="00732737">
        <w:rPr>
          <w:lang w:val="it-IT"/>
        </w:rPr>
        <w:t xml:space="preserve">), </w:t>
      </w:r>
      <w:r w:rsidR="003E241F" w:rsidRPr="00732737">
        <w:rPr>
          <w:i/>
          <w:iCs/>
          <w:lang w:val="it-IT"/>
        </w:rPr>
        <w:t>prog_b</w:t>
      </w:r>
      <w:r w:rsidR="003E241F" w:rsidRPr="00732737">
        <w:rPr>
          <w:lang w:val="it-IT"/>
        </w:rPr>
        <w:t xml:space="preserve"> (x̄ = </w:t>
      </w:r>
      <w:r w:rsidR="001A6EA8" w:rsidRPr="00732737">
        <w:rPr>
          <w:lang w:val="it-IT"/>
        </w:rPr>
        <w:t>-2.623</w:t>
      </w:r>
      <w:r w:rsidR="003E241F" w:rsidRPr="00732737">
        <w:rPr>
          <w:lang w:val="it-IT"/>
        </w:rPr>
        <w:t xml:space="preserve">; </w:t>
      </w:r>
      <w:r w:rsidR="00544537" w:rsidRPr="00732737">
        <w:rPr>
          <w:lang w:val="it-IT"/>
        </w:rPr>
        <w:t>CI =</w:t>
      </w:r>
      <w:r w:rsidR="003E241F" w:rsidRPr="00732737">
        <w:rPr>
          <w:lang w:val="it-IT"/>
        </w:rPr>
        <w:t xml:space="preserve"> </w:t>
      </w:r>
      <w:r w:rsidR="001A6EA8" w:rsidRPr="00732737">
        <w:rPr>
          <w:lang w:val="it-IT"/>
        </w:rPr>
        <w:t>-2.884</w:t>
      </w:r>
      <w:r w:rsidR="001C2E69" w:rsidRPr="00732737">
        <w:rPr>
          <w:lang w:val="it-IT"/>
        </w:rPr>
        <w:t>,</w:t>
      </w:r>
      <w:r w:rsidR="003E241F" w:rsidRPr="00732737">
        <w:rPr>
          <w:lang w:val="it-IT"/>
        </w:rPr>
        <w:t xml:space="preserve"> </w:t>
      </w:r>
      <w:r w:rsidR="001A6EA8" w:rsidRPr="00732737">
        <w:rPr>
          <w:lang w:val="it-IT"/>
        </w:rPr>
        <w:t>-2.360</w:t>
      </w:r>
      <w:r w:rsidR="003E241F" w:rsidRPr="00732737">
        <w:rPr>
          <w:lang w:val="it-IT"/>
        </w:rPr>
        <w:t xml:space="preserve">), and </w:t>
      </w:r>
      <w:r w:rsidR="003E241F" w:rsidRPr="00732737">
        <w:rPr>
          <w:i/>
          <w:iCs/>
          <w:lang w:val="it-IT"/>
        </w:rPr>
        <w:t>redis_f</w:t>
      </w:r>
      <w:r w:rsidR="003E241F" w:rsidRPr="00732737">
        <w:rPr>
          <w:lang w:val="it-IT"/>
        </w:rPr>
        <w:t xml:space="preserve"> (x̄ = </w:t>
      </w:r>
      <w:r w:rsidR="001A6EA8" w:rsidRPr="00732737">
        <w:rPr>
          <w:lang w:val="it-IT"/>
        </w:rPr>
        <w:t>-2.673</w:t>
      </w:r>
      <w:r w:rsidR="003E241F" w:rsidRPr="00732737">
        <w:rPr>
          <w:lang w:val="it-IT"/>
        </w:rPr>
        <w:t xml:space="preserve">; </w:t>
      </w:r>
      <w:r w:rsidR="00544537" w:rsidRPr="00732737">
        <w:rPr>
          <w:lang w:val="it-IT"/>
        </w:rPr>
        <w:t>CI =</w:t>
      </w:r>
      <w:r w:rsidR="003E241F" w:rsidRPr="00732737">
        <w:rPr>
          <w:lang w:val="it-IT"/>
        </w:rPr>
        <w:t xml:space="preserve"> </w:t>
      </w:r>
      <w:r w:rsidR="001A6EA8" w:rsidRPr="00732737">
        <w:rPr>
          <w:lang w:val="it-IT"/>
        </w:rPr>
        <w:t>-2.928</w:t>
      </w:r>
      <w:r w:rsidR="001C2E69" w:rsidRPr="00732737">
        <w:rPr>
          <w:lang w:val="it-IT"/>
        </w:rPr>
        <w:t>,</w:t>
      </w:r>
      <w:r w:rsidR="003E241F" w:rsidRPr="00732737">
        <w:rPr>
          <w:lang w:val="it-IT"/>
        </w:rPr>
        <w:t xml:space="preserve"> </w:t>
      </w:r>
      <w:r w:rsidR="001A6EA8" w:rsidRPr="00732737">
        <w:rPr>
          <w:lang w:val="it-IT"/>
        </w:rPr>
        <w:t>-2.418</w:t>
      </w:r>
      <w:r w:rsidR="003E241F" w:rsidRPr="00732737">
        <w:rPr>
          <w:lang w:val="it-IT"/>
        </w:rPr>
        <w:t xml:space="preserve">). </w:t>
      </w:r>
      <w:r w:rsidR="00760DBE" w:rsidRPr="00753F1A">
        <w:t>This</w:t>
      </w:r>
      <w:r w:rsidR="00DD4D23" w:rsidRPr="00753F1A">
        <w:t xml:space="preserve"> confirms and extends </w:t>
      </w:r>
      <w:r w:rsidR="001A6EA8" w:rsidRPr="00753F1A">
        <w:t xml:space="preserve">H4.  A comparison between Figure 5 and the centrality table of Figure 4 reveals that strength centrality and </w:t>
      </w:r>
      <w:r w:rsidR="00DD4D23" w:rsidRPr="00753F1A">
        <w:t>magnitude of</w:t>
      </w:r>
      <w:r w:rsidR="001A6EA8" w:rsidRPr="00753F1A">
        <w:t xml:space="preserve"> </w:t>
      </w:r>
      <w:r w:rsidR="001C2E69" w:rsidRPr="00753F1A">
        <w:t>sum score</w:t>
      </w:r>
      <w:r w:rsidR="001A6EA8" w:rsidRPr="00753F1A">
        <w:t xml:space="preserve"> change are highly correlated. Indeed, nodes whose manipulation produces downstream effects cover the highest position in the centrality table. The only exception to this pattern is the node </w:t>
      </w:r>
      <w:r w:rsidR="001A6EA8" w:rsidRPr="00753F1A">
        <w:rPr>
          <w:i/>
          <w:iCs/>
        </w:rPr>
        <w:t>redis_f</w:t>
      </w:r>
      <w:r w:rsidR="001A6EA8" w:rsidRPr="00753F1A">
        <w:t xml:space="preserve">, which has medium strength centrality, but still produces huge variations in the network when targeted. </w:t>
      </w:r>
      <w:r w:rsidR="00DD4D23" w:rsidRPr="00753F1A">
        <w:t>T</w:t>
      </w:r>
      <w:r w:rsidR="001A6EA8" w:rsidRPr="00753F1A">
        <w:t>he simulation shows that</w:t>
      </w:r>
      <w:r w:rsidR="00DD4D23" w:rsidRPr="00753F1A">
        <w:t xml:space="preserve">, </w:t>
      </w:r>
      <w:r w:rsidR="001A6EA8" w:rsidRPr="00753F1A">
        <w:t xml:space="preserve">regardless of </w:t>
      </w:r>
      <w:r w:rsidR="00DD4D23" w:rsidRPr="00753F1A">
        <w:t>the nodes’ importance,</w:t>
      </w:r>
      <w:r w:rsidR="001A6EA8" w:rsidRPr="00753F1A">
        <w:t xml:space="preserve"> </w:t>
      </w:r>
      <w:r w:rsidR="00DD4D23" w:rsidRPr="00753F1A">
        <w:t>manipulation of a single item is</w:t>
      </w:r>
      <w:r w:rsidR="001A6EA8" w:rsidRPr="00753F1A">
        <w:t xml:space="preserve"> not enough to produce drastic variation in </w:t>
      </w:r>
      <w:r w:rsidR="00DD4D23" w:rsidRPr="00753F1A">
        <w:t xml:space="preserve">the </w:t>
      </w:r>
      <w:r w:rsidR="001A6EA8" w:rsidRPr="00753F1A">
        <w:t>network. Indeed, across all manipulations, t</w:t>
      </w:r>
      <w:r w:rsidR="00DD4D23" w:rsidRPr="00753F1A">
        <w:t>he sum</w:t>
      </w:r>
      <w:r w:rsidR="001C2E69">
        <w:t xml:space="preserve"> </w:t>
      </w:r>
      <w:r w:rsidR="00DD4D23" w:rsidRPr="00753F1A">
        <w:t xml:space="preserve">scores representing the overall </w:t>
      </w:r>
      <w:r w:rsidR="001A6EA8" w:rsidRPr="00753F1A">
        <w:t xml:space="preserve">levels of attitudes </w:t>
      </w:r>
      <w:r w:rsidR="00E62E95" w:rsidRPr="00753F1A">
        <w:t>toward</w:t>
      </w:r>
      <w:r w:rsidR="001A6EA8" w:rsidRPr="00753F1A">
        <w:t xml:space="preserve"> inequality remain negative in sign. </w:t>
      </w:r>
    </w:p>
    <w:p w14:paraId="64C9460A" w14:textId="4F2832DE" w:rsidR="00246664" w:rsidRPr="00753F1A" w:rsidRDefault="00246664" w:rsidP="00391C24">
      <w:pPr>
        <w:pStyle w:val="Heading2"/>
      </w:pPr>
      <w:r w:rsidRPr="00753F1A">
        <w:lastRenderedPageBreak/>
        <w:t>5. Discussion</w:t>
      </w:r>
    </w:p>
    <w:p w14:paraId="20484201" w14:textId="70C6229B" w:rsidR="00900613" w:rsidRPr="00753F1A" w:rsidRDefault="00D31DD4" w:rsidP="00917272">
      <w:r w:rsidRPr="00753F1A">
        <w:t>A</w:t>
      </w:r>
      <w:r w:rsidR="00917272" w:rsidRPr="00753F1A">
        <w:t xml:space="preserve">ttitudes </w:t>
      </w:r>
      <w:r w:rsidR="00E62E95" w:rsidRPr="00753F1A">
        <w:t>toward</w:t>
      </w:r>
      <w:r w:rsidR="00917272" w:rsidRPr="00753F1A">
        <w:t xml:space="preserve"> inequality </w:t>
      </w:r>
      <w:r w:rsidRPr="00753F1A">
        <w:t>are</w:t>
      </w:r>
      <w:r w:rsidR="00917272" w:rsidRPr="00753F1A">
        <w:t xml:space="preserve"> composed of perceptions, beliefs, and judgments </w:t>
      </w:r>
      <w:r w:rsidR="00917272" w:rsidRPr="00753F1A">
        <w:fldChar w:fldCharType="begin"/>
      </w:r>
      <w:r w:rsidR="00917272" w:rsidRPr="00753F1A">
        <w:instrText xml:space="preserve"> ADDIN ZOTERO_ITEM CSL_CITATION {"citationID":"ZEhmjxLa","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917272" w:rsidRPr="00753F1A">
        <w:fldChar w:fldCharType="separate"/>
      </w:r>
      <w:r w:rsidR="00917272" w:rsidRPr="00753F1A">
        <w:rPr>
          <w:noProof/>
        </w:rPr>
        <w:t>(Janmaat, 2013)</w:t>
      </w:r>
      <w:r w:rsidR="00917272" w:rsidRPr="00753F1A">
        <w:fldChar w:fldCharType="end"/>
      </w:r>
      <w:r w:rsidR="00917272" w:rsidRPr="00753F1A">
        <w:t xml:space="preserve">. To address this multidimensionality, </w:t>
      </w:r>
      <w:r w:rsidR="00F53926">
        <w:t>we</w:t>
      </w:r>
      <w:r w:rsidR="00917272" w:rsidRPr="00753F1A">
        <w:t xml:space="preserve"> selected 22 ISSP </w:t>
      </w:r>
      <w:r w:rsidR="00F53926">
        <w:t xml:space="preserve">questions </w:t>
      </w:r>
      <w:r w:rsidR="00917272" w:rsidRPr="00753F1A">
        <w:t xml:space="preserve">surveyed in the United States. Variable selection cumulated with past research adopting a network approach to study public attitudes </w:t>
      </w:r>
      <w:r w:rsidR="00E62E95" w:rsidRPr="00753F1A">
        <w:t>toward</w:t>
      </w:r>
      <w:r w:rsidR="00917272" w:rsidRPr="00753F1A">
        <w:t xml:space="preserve"> </w:t>
      </w:r>
      <w:r w:rsidR="00F53926">
        <w:t>inequality, redistribution, taxation, and wages</w:t>
      </w:r>
      <w:r w:rsidR="00917272" w:rsidRPr="00753F1A">
        <w:t xml:space="preserve"> </w:t>
      </w:r>
      <w:r w:rsidR="00917272" w:rsidRPr="00753F1A">
        <w:fldChar w:fldCharType="begin"/>
      </w:r>
      <w:r w:rsidR="00917272" w:rsidRPr="00753F1A">
        <w:instrText xml:space="preserve"> ADDIN ZOTERO_ITEM CSL_CITATION {"citationID":"XbgVWQ31","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17272" w:rsidRPr="00753F1A">
        <w:fldChar w:fldCharType="separate"/>
      </w:r>
      <w:r w:rsidR="00917272" w:rsidRPr="00753F1A">
        <w:rPr>
          <w:noProof/>
        </w:rPr>
        <w:t>(Franetovic &amp; Bertero, 2023)</w:t>
      </w:r>
      <w:r w:rsidR="00917272" w:rsidRPr="00753F1A">
        <w:fldChar w:fldCharType="end"/>
      </w:r>
      <w:r w:rsidR="00917272" w:rsidRPr="00753F1A">
        <w:t xml:space="preserve">. </w:t>
      </w:r>
    </w:p>
    <w:p w14:paraId="1CFEAB7B" w14:textId="7AD6B6C7" w:rsidR="007F6245" w:rsidRPr="00753F1A" w:rsidRDefault="00917272" w:rsidP="00917272">
      <w:r w:rsidRPr="00753F1A">
        <w:t xml:space="preserve">The </w:t>
      </w:r>
      <w:r w:rsidR="00900613" w:rsidRPr="00753F1A">
        <w:t xml:space="preserve">structure of attitudes </w:t>
      </w:r>
      <w:r w:rsidR="00E62E95" w:rsidRPr="00753F1A">
        <w:t>toward</w:t>
      </w:r>
      <w:r w:rsidR="00900613" w:rsidRPr="00753F1A">
        <w:t xml:space="preserve"> inequality at the population level was studied through a mgm, which rendered survey items as nodes of </w:t>
      </w:r>
      <w:r w:rsidR="00D31DD4" w:rsidRPr="00753F1A">
        <w:t xml:space="preserve">a </w:t>
      </w:r>
      <w:r w:rsidR="00900613" w:rsidRPr="00753F1A">
        <w:t xml:space="preserve">weighted and signed </w:t>
      </w:r>
      <w:r w:rsidR="00D31DD4" w:rsidRPr="00753F1A">
        <w:t>network.</w:t>
      </w:r>
      <w:r w:rsidR="00900613" w:rsidRPr="00753F1A">
        <w:t xml:space="preserve"> </w:t>
      </w:r>
      <w:r w:rsidR="00D31DD4" w:rsidRPr="00753F1A">
        <w:t>The</w:t>
      </w:r>
      <w:r w:rsidR="00900613" w:rsidRPr="00753F1A">
        <w:t xml:space="preserve"> disparate set of </w:t>
      </w:r>
      <w:r w:rsidR="00D31DD4" w:rsidRPr="00753F1A">
        <w:t>evaluations is</w:t>
      </w:r>
      <w:r w:rsidR="00900613" w:rsidRPr="00753F1A">
        <w:t xml:space="preserve"> organized in a coherent </w:t>
      </w:r>
      <w:r w:rsidR="00D31DD4" w:rsidRPr="00753F1A">
        <w:t>belief system</w:t>
      </w:r>
      <w:r w:rsidR="007F6245" w:rsidRPr="00753F1A">
        <w:t>, as</w:t>
      </w:r>
      <w:r w:rsidR="00900613" w:rsidRPr="00753F1A">
        <w:t xml:space="preserve"> variables tapping different domains and different dimensions </w:t>
      </w:r>
      <w:r w:rsidR="007F6245" w:rsidRPr="00753F1A">
        <w:t xml:space="preserve">are organized into a single network component. </w:t>
      </w:r>
      <w:r w:rsidR="00742A59" w:rsidRPr="00753F1A">
        <w:t xml:space="preserve">Moreover, the network has small-world characteristics. At a theoretical level, this is motivated by the </w:t>
      </w:r>
      <w:r w:rsidR="001E1240" w:rsidRPr="00753F1A">
        <w:t xml:space="preserve">cognitive </w:t>
      </w:r>
      <w:r w:rsidR="00742A59" w:rsidRPr="00753F1A">
        <w:t xml:space="preserve">balance between the need for consistency and the need for accuracy </w:t>
      </w:r>
      <w:r w:rsidR="00742A59" w:rsidRPr="00753F1A">
        <w:fldChar w:fldCharType="begin"/>
      </w:r>
      <w:r w:rsidR="001E1240" w:rsidRPr="00753F1A">
        <w:instrText xml:space="preserve"> ADDIN ZOTERO_ITEM CSL_CITATION {"citationID":"z5vLFsys","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742A59" w:rsidRPr="00753F1A">
        <w:fldChar w:fldCharType="separate"/>
      </w:r>
      <w:r w:rsidR="001E1240" w:rsidRPr="00753F1A">
        <w:rPr>
          <w:noProof/>
        </w:rPr>
        <w:t>(Dalege et al., 2016)</w:t>
      </w:r>
      <w:r w:rsidR="00742A59" w:rsidRPr="00753F1A">
        <w:fldChar w:fldCharType="end"/>
      </w:r>
      <w:r w:rsidR="00742A59" w:rsidRPr="00753F1A">
        <w:t xml:space="preserve">. </w:t>
      </w:r>
      <w:r w:rsidR="001E1240" w:rsidRPr="00753F1A">
        <w:t xml:space="preserve">The first phenomenon prompts individuals to hold coherent attitudes, to reduce psychological distress. On the opposite, the need for accuracy would drive respondent to adopt their position on each survey item independently from their other ideas on the related perceptions, beliefs, and judgments about inequality. The two tendencies are balanced by organizing coherent items into the same network cluster, and </w:t>
      </w:r>
      <w:r w:rsidR="00F53926" w:rsidRPr="00753F1A">
        <w:t>misali</w:t>
      </w:r>
      <w:r w:rsidR="00F53926">
        <w:t>g</w:t>
      </w:r>
      <w:r w:rsidR="00F53926" w:rsidRPr="00753F1A">
        <w:t>ned</w:t>
      </w:r>
      <w:r w:rsidR="001E1240" w:rsidRPr="00753F1A">
        <w:t xml:space="preserve"> ones in different regions of the network. </w:t>
      </w:r>
    </w:p>
    <w:p w14:paraId="3EBE8015" w14:textId="0746095B" w:rsidR="008D5550" w:rsidRDefault="007F6245" w:rsidP="009B4BD1">
      <w:r w:rsidRPr="001A6BC3">
        <w:t xml:space="preserve">Within this network, the strongest associations involve the </w:t>
      </w:r>
      <w:r w:rsidR="00544537" w:rsidRPr="001A6BC3">
        <w:t>explanations of inequality</w:t>
      </w:r>
      <w:r w:rsidRPr="001A6BC3">
        <w:t xml:space="preserve">, the perception of </w:t>
      </w:r>
      <w:r w:rsidR="002B43B1" w:rsidRPr="001A6BC3">
        <w:t xml:space="preserve">large </w:t>
      </w:r>
      <w:r w:rsidRPr="001A6BC3">
        <w:t xml:space="preserve">income inequality, and the </w:t>
      </w:r>
      <w:r w:rsidR="008D5550" w:rsidRPr="001A6BC3">
        <w:t>belief in public redistribution</w:t>
      </w:r>
      <w:r w:rsidRPr="001A6BC3">
        <w:t xml:space="preserve">. </w:t>
      </w:r>
      <w:r w:rsidR="00A678E2" w:rsidRPr="001A6BC3">
        <w:t xml:space="preserve">Results showed that perceiving personal sex as a key variable for personal success is highly predictive of considering religion and race as important, and vice versa. In the same fashion, explanations pointing at the individual agency, such as the role of hard work, and personal and parental education are strongly tied in the network. </w:t>
      </w:r>
      <w:r w:rsidRPr="001A6BC3">
        <w:t xml:space="preserve">Although researchers have long </w:t>
      </w:r>
      <w:r w:rsidR="00B93206">
        <w:t>distinguished between</w:t>
      </w:r>
      <w:r w:rsidR="00B93206" w:rsidRPr="001A6BC3">
        <w:t xml:space="preserve"> individualist and structuralist </w:t>
      </w:r>
      <w:r w:rsidR="00544537" w:rsidRPr="001A6BC3">
        <w:t>explanations of inequality</w:t>
      </w:r>
      <w:r w:rsidR="00F53926" w:rsidRPr="001A6BC3">
        <w:t xml:space="preserve"> (</w:t>
      </w:r>
      <w:r w:rsidR="008D5550" w:rsidRPr="001A6BC3">
        <w:t>also referred</w:t>
      </w:r>
      <w:r w:rsidR="00F53926" w:rsidRPr="001A6BC3">
        <w:t xml:space="preserve"> </w:t>
      </w:r>
      <w:r w:rsidR="004246FB" w:rsidRPr="001A6BC3">
        <w:t xml:space="preserve">to </w:t>
      </w:r>
      <w:r w:rsidR="00F53926" w:rsidRPr="001A6BC3">
        <w:t>as “inequality beliefs” or “stratification beliefs”)</w:t>
      </w:r>
      <w:r w:rsidR="00A678E2" w:rsidRPr="001A6BC3">
        <w:t xml:space="preserve"> </w:t>
      </w:r>
      <w:r w:rsidRPr="001A6BC3">
        <w:fldChar w:fldCharType="begin"/>
      </w:r>
      <w:r w:rsidRPr="001A6BC3">
        <w:instrText xml:space="preserve"> ADDIN ZOTERO_ITEM CSL_CITATION {"citationID":"i5iNkLhO","properties":{"formattedCitation":"(Kluegel &amp; Smith, 1981)","plainCitation":"(Kluegel &amp; Smith, 1981)","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schema":"https://github.com/citation-style-language/schema/raw/master/csl-citation.json"} </w:instrText>
      </w:r>
      <w:r w:rsidRPr="001A6BC3">
        <w:fldChar w:fldCharType="separate"/>
      </w:r>
      <w:r w:rsidRPr="001A6BC3">
        <w:rPr>
          <w:noProof/>
        </w:rPr>
        <w:t>(Kluegel &amp; Smith, 1981)</w:t>
      </w:r>
      <w:r w:rsidRPr="001A6BC3">
        <w:fldChar w:fldCharType="end"/>
      </w:r>
      <w:r w:rsidR="00A678E2" w:rsidRPr="001A6BC3">
        <w:t>,</w:t>
      </w:r>
      <w:r w:rsidRPr="001A6BC3">
        <w:t xml:space="preserve"> </w:t>
      </w:r>
      <w:r w:rsidR="00A678E2" w:rsidRPr="001A6BC3">
        <w:t xml:space="preserve">most of </w:t>
      </w:r>
      <w:r w:rsidRPr="001A6BC3">
        <w:t xml:space="preserve">these perceptions correlate positively empirically </w:t>
      </w:r>
      <w:r w:rsidRPr="001A6BC3">
        <w:fldChar w:fldCharType="begin"/>
      </w:r>
      <w:r w:rsidRPr="001A6BC3">
        <w:instrText xml:space="preserve"> ADDIN ZOTERO_ITEM CSL_CITATION {"citationID":"9boX5mNV","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Pr="001A6BC3">
        <w:fldChar w:fldCharType="separate"/>
      </w:r>
      <w:r w:rsidRPr="001A6BC3">
        <w:rPr>
          <w:noProof/>
        </w:rPr>
        <w:t>(Mijs, 2018)</w:t>
      </w:r>
      <w:r w:rsidRPr="001A6BC3">
        <w:fldChar w:fldCharType="end"/>
      </w:r>
      <w:r w:rsidRPr="001A6BC3">
        <w:t xml:space="preserve">. Consistently, most of the associations between these </w:t>
      </w:r>
      <w:r w:rsidR="00A678E2" w:rsidRPr="001A6BC3">
        <w:t xml:space="preserve">two kinds of </w:t>
      </w:r>
      <w:r w:rsidRPr="001A6BC3">
        <w:t xml:space="preserve">explanations </w:t>
      </w:r>
      <w:r w:rsidR="00D31DD4" w:rsidRPr="001A6BC3">
        <w:t>were positive</w:t>
      </w:r>
      <w:r w:rsidRPr="001A6BC3">
        <w:t>.</w:t>
      </w:r>
      <w:r w:rsidR="00A678E2" w:rsidRPr="001A6BC3">
        <w:t xml:space="preserve"> The only exception to this pattern regards the belief in the importance of hard work, which </w:t>
      </w:r>
      <w:r w:rsidR="00D31DD4" w:rsidRPr="001A6BC3">
        <w:t>contrast</w:t>
      </w:r>
      <w:r w:rsidR="00B93206">
        <w:t>s</w:t>
      </w:r>
      <w:r w:rsidR="00D31DD4" w:rsidRPr="001A6BC3">
        <w:t xml:space="preserve"> </w:t>
      </w:r>
      <w:r w:rsidR="00B93206">
        <w:t>with</w:t>
      </w:r>
      <w:r w:rsidR="00A678E2" w:rsidRPr="001A6BC3">
        <w:t xml:space="preserve"> considering bribes</w:t>
      </w:r>
      <w:r w:rsidR="00F550F3" w:rsidRPr="001A6BC3">
        <w:t xml:space="preserve">, </w:t>
      </w:r>
      <w:r w:rsidR="00A678E2" w:rsidRPr="001A6BC3">
        <w:t xml:space="preserve">coming </w:t>
      </w:r>
      <w:r w:rsidR="00A678E2" w:rsidRPr="001A6BC3">
        <w:lastRenderedPageBreak/>
        <w:t>from a wealthy family</w:t>
      </w:r>
      <w:r w:rsidR="00F550F3" w:rsidRPr="001A6BC3">
        <w:t>, and personal sex</w:t>
      </w:r>
      <w:r w:rsidR="00A678E2" w:rsidRPr="001A6BC3">
        <w:t xml:space="preserve"> as important. </w:t>
      </w:r>
      <w:r w:rsidR="00D31DD4" w:rsidRPr="001A6BC3">
        <w:t>T</w:t>
      </w:r>
      <w:r w:rsidR="00F550F3" w:rsidRPr="001A6BC3">
        <w:t xml:space="preserve">his finding is interpretable as a corroboration of American exceptionalism rather than a rejection of the co-occurrence of </w:t>
      </w:r>
      <w:r w:rsidR="00544537" w:rsidRPr="001A6BC3">
        <w:t>explanations of inequality</w:t>
      </w:r>
      <w:r w:rsidR="00F550F3" w:rsidRPr="001A6BC3">
        <w:t xml:space="preserve">. Indeed, a great deal of attitude research showed the relevance of meritocratic beliefs and </w:t>
      </w:r>
      <w:r w:rsidR="008B28B1" w:rsidRPr="001A6BC3">
        <w:t>individualist</w:t>
      </w:r>
      <w:r w:rsidR="00F550F3" w:rsidRPr="001A6BC3">
        <w:t xml:space="preserve"> explanations of inequality in the U.S</w:t>
      </w:r>
      <w:r w:rsidR="001A7B6D">
        <w:t>.</w:t>
      </w:r>
      <w:r w:rsidR="00E61F8B">
        <w:fldChar w:fldCharType="begin"/>
      </w:r>
      <w:r w:rsidR="00536A96">
        <w:instrText xml:space="preserve"> ADDIN ZOTERO_ITEM CSL_CITATION {"citationID":"OzRwyE8d","properties":{"formattedCitation":"(A. Alesina &amp; Glaeser, 2004; McCall, 2013; Shariff et al., 2016)","plainCitation":"(A. Alesina &amp; Glaeser, 2004; McCall, 2013; Shariff et al., 2016)","noteIndex":0},"citationItems":[{"id":1541,"uris":["http://zotero.org/groups/5379819/items/PCDUA6NP"],"itemData":{"id":1541,"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id":1326,"uris":["http://zotero.org/groups/5379819/items/RTHZA66H"],"itemData":{"id":1326,"type":"book","title":"The Undeserving Rich American Beliefs about Inequality, Opportunity, and Redistribution","author":[{"family":"McCall","given":"Leslie"}],"issued":{"date-parts":[["2013"]]}}},{"id":1595,"uris":["http://zotero.org/groups/5379819/items/Q8KGCWFB"],"itemData":{"id":1595,"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schema":"https://github.com/citation-style-language/schema/raw/master/csl-citation.json"} </w:instrText>
      </w:r>
      <w:r w:rsidR="00E61F8B">
        <w:fldChar w:fldCharType="separate"/>
      </w:r>
      <w:r w:rsidR="00536A96">
        <w:rPr>
          <w:noProof/>
        </w:rPr>
        <w:t>(A. Alesina &amp; Glaeser, 2004; McCall, 2013; Shariff et al., 2016)</w:t>
      </w:r>
      <w:r w:rsidR="00E61F8B">
        <w:fldChar w:fldCharType="end"/>
      </w:r>
      <w:r w:rsidR="00F550F3" w:rsidRPr="001A6BC3">
        <w:t>. This was also captured in ISSP survey data, where this item is the most endorsed</w:t>
      </w:r>
      <w:r w:rsidR="00F550F3" w:rsidRPr="001A6BC3">
        <w:rPr>
          <w:rStyle w:val="FootnoteReference"/>
        </w:rPr>
        <w:footnoteReference w:id="11"/>
      </w:r>
      <w:r w:rsidR="00F550F3" w:rsidRPr="001A6BC3">
        <w:t xml:space="preserve">. </w:t>
      </w:r>
      <w:r w:rsidR="008D5550" w:rsidRPr="001A6BC3">
        <w:t>We</w:t>
      </w:r>
      <w:r w:rsidR="009B4BD1" w:rsidRPr="001A6BC3">
        <w:t xml:space="preserve"> integrate th</w:t>
      </w:r>
      <w:r w:rsidR="00334DBA" w:rsidRPr="001A6BC3">
        <w:t>ese</w:t>
      </w:r>
      <w:r w:rsidR="009B4BD1" w:rsidRPr="001A6BC3">
        <w:t xml:space="preserve"> findings by showing that, co</w:t>
      </w:r>
      <w:r w:rsidR="00334DBA" w:rsidRPr="001A6BC3">
        <w:t>mpared</w:t>
      </w:r>
      <w:r w:rsidR="009B4BD1" w:rsidRPr="001A6BC3">
        <w:t xml:space="preserve"> to what was observed in other highly</w:t>
      </w:r>
      <w:r w:rsidR="00334DBA" w:rsidRPr="001A6BC3">
        <w:t xml:space="preserve"> </w:t>
      </w:r>
      <w:r w:rsidR="004246FB" w:rsidRPr="001A6BC3">
        <w:t xml:space="preserve">unequal </w:t>
      </w:r>
      <w:r w:rsidR="001A7B6D">
        <w:t xml:space="preserve">contexts </w:t>
      </w:r>
      <w:r w:rsidR="009B4BD1" w:rsidRPr="001A6BC3">
        <w:fldChar w:fldCharType="begin"/>
      </w:r>
      <w:r w:rsidR="009B4BD1" w:rsidRPr="001A6BC3">
        <w:instrText xml:space="preserve"> ADDIN ZOTERO_ITEM CSL_CITATION {"citationID":"eCOfLqjW","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B4BD1" w:rsidRPr="001A6BC3">
        <w:fldChar w:fldCharType="separate"/>
      </w:r>
      <w:r w:rsidR="009B4BD1" w:rsidRPr="001A6BC3">
        <w:rPr>
          <w:noProof/>
        </w:rPr>
        <w:t>(Franetovic &amp; Bertero, 2023)</w:t>
      </w:r>
      <w:r w:rsidR="009B4BD1" w:rsidRPr="001A6BC3">
        <w:fldChar w:fldCharType="end"/>
      </w:r>
      <w:r w:rsidR="009B4BD1" w:rsidRPr="001A6BC3">
        <w:t>, the belief in hard work is at least partially at odds with other explanations of inequality in the U.S.</w:t>
      </w:r>
      <w:r w:rsidR="009B4BD1" w:rsidRPr="00753F1A">
        <w:t xml:space="preserve"> </w:t>
      </w:r>
    </w:p>
    <w:p w14:paraId="50B219D8" w14:textId="5C2B5EBF" w:rsidR="008D5550" w:rsidRDefault="009B4BD1" w:rsidP="00146707">
      <w:r w:rsidRPr="00753F1A">
        <w:t>Two other nodes have important connections within the network of attitudes. These are the perception of</w:t>
      </w:r>
      <w:r w:rsidR="002B43B1">
        <w:t xml:space="preserve"> large </w:t>
      </w:r>
      <w:r w:rsidRPr="00753F1A">
        <w:t xml:space="preserve">income inequality, and the belief in </w:t>
      </w:r>
      <w:r w:rsidR="008D5550">
        <w:t>public redistribution</w:t>
      </w:r>
      <w:r w:rsidRPr="00753F1A">
        <w:t xml:space="preserve">. These variables are strongly and positively correlated </w:t>
      </w:r>
      <w:proofErr w:type="gramStart"/>
      <w:r w:rsidRPr="00753F1A">
        <w:t>and also</w:t>
      </w:r>
      <w:proofErr w:type="gramEnd"/>
      <w:r w:rsidRPr="00753F1A">
        <w:t xml:space="preserve"> interact with the other perceptions, beliefs, and judgments about </w:t>
      </w:r>
      <w:r w:rsidR="00F53926">
        <w:t>inequality, redistribution, taxation, and wages</w:t>
      </w:r>
      <w:r w:rsidRPr="00753F1A">
        <w:t xml:space="preserve">. </w:t>
      </w:r>
      <w:r w:rsidR="008D5550" w:rsidRPr="00753F1A">
        <w:t>Consequently</w:t>
      </w:r>
      <w:r w:rsidRPr="00753F1A">
        <w:t>, these nodes have the highest centrality scores.</w:t>
      </w:r>
      <w:r w:rsidR="008D5550">
        <w:t xml:space="preserve"> </w:t>
      </w:r>
      <w:r w:rsidRPr="00753F1A">
        <w:t xml:space="preserve">This reaffirms the importance that the literature on distributive justice has long attributed to how people perceive income distribution and support public redistribution </w:t>
      </w:r>
      <w:r w:rsidR="00106BEC" w:rsidRPr="00753F1A">
        <w:fldChar w:fldCharType="begin"/>
      </w:r>
      <w:r w:rsidR="00F77955" w:rsidRPr="00753F1A">
        <w:instrText xml:space="preserve"> ADDIN ZOTERO_ITEM CSL_CITATION {"citationID":"W31ShpaX","properties":{"formattedCitation":"(A. F. Alesina et al., 2001; A. F. Alesina &amp; Giuliano, 2009; Janmaat, 2013; Kuhn, 2011, 2019; L\\uc0\\u252{}bker, 2004; Shepelak &amp; Alwin, 1986)","plainCitation":"(A. F. Alesina et al., 2001; A. F. Alesina &amp; Giuliano, 2009; Janmaat, 2013; Kuhn, 2011, 2019; Lübker, 2004; Shepelak &amp; Alwin, 1986)","noteIndex":0},"citationItems":[{"id":1336,"uris":["http://zotero.org/groups/5379819/items/EPAR8SWW"],"itemData":{"id":1336,"type":"document","publisher":"National bureau of economic research Cambridge, Mass., USA","title":"Why doesn't the US have a European-style welfare system?","author":[{"family":"Alesina","given":"Alberto F"},{"family":"Glaeser","given":"Edward L"},{"family":"Sacerdote","given":"Bruce"}],"issued":{"date-parts":[["2001"]]}}},{"id":1372,"uris":["http://zotero.org/groups/5379819/items/LZNG8LSN"],"itemData":{"id":1372,"type":"document","publisher":"National Bureau of Economic Research Cambridge","title":"Preferences for redistribution (No. w14825)","author":[{"family":"Alesina","given":"Alberto F"},{"family":"Giuliano","given":"Paola"}],"issued":{"date-parts":[["2009"]]}}},{"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id":1291,"uris":["http://zotero.org/groups/5379819/items/AFE76IWQ"],"itemData":{"id":1291,"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addresses a number of theoretical and empirical issues derived from distributive justice theory regarding the social psychological process of justice evaluation. Building upon current theory and research, justice evaluation is conceived as a comparison of the rewards one receives with rewards s/he expects. Using data from a 1979 Indianapolis area survey, we examine beliefs about inequality and their role in s</w:instrText>
      </w:r>
      <w:r w:rsidR="00F77955" w:rsidRPr="00732737">
        <w:rPr>
          <w:lang w:val="it-IT"/>
        </w:rPr>
        <w:instrText xml:space="preserve">ubjective perceptions of distributive justice. We examine the extent to which \"what is\" affects perceptions of \"what ought to be\" using collective beliefs about distribution practices, that is, the extent to which persons perceive departures from justice in terms of existential standards. We find that it is possible to abstract, with a high degree of distinctiveness, a set of aggregate principles representing existential notions about the ways in which individual characteristics are related to household income. We find that this approach to the measurement of reference standards for the evaluation of income receipts has some empirical validity, in that it predicts perceptions of over-vs. under-reward, but such an approach to measuring departures from justice does not produce meaningful variation in measures of satisfaction and acceptance of income. Understanding how men and women react to circumstances they consider to be unfair has been the focus of a growing literature on distri-butive justice. Relying on conceptualizations of justice that go as far back as Aristotle's Nichomachean Ethics, social psychologists have begun to specify the conditions under","page":"30–46","title":"Beliefs about Inequality and Perceptions of Distributive Justice","volume":"51","author":[{"family":"Shepelak","given":"Norma J"},{"family":"Alwin","given":"Duane F"}],"issued":{"date-parts":[["1986"]]}}}],"schema":"https://github.com/citation-style-language/schema/raw/master/csl-citation.json"} </w:instrText>
      </w:r>
      <w:r w:rsidR="00106BEC" w:rsidRPr="00753F1A">
        <w:fldChar w:fldCharType="separate"/>
      </w:r>
      <w:r w:rsidR="00F77955" w:rsidRPr="00732737">
        <w:rPr>
          <w:kern w:val="0"/>
          <w:lang w:val="it-IT"/>
        </w:rPr>
        <w:t>(A. F. Alesina et al., 2001; A. F. Alesina &amp; Giuliano, 2009; Janmaat, 2013; Kuhn, 2011, 2019; Lübker, 2004; Shepelak &amp; Alwin, 1986)</w:t>
      </w:r>
      <w:r w:rsidR="00106BEC" w:rsidRPr="00753F1A">
        <w:fldChar w:fldCharType="end"/>
      </w:r>
      <w:r w:rsidR="00106BEC" w:rsidRPr="00732737">
        <w:rPr>
          <w:lang w:val="it-IT"/>
        </w:rPr>
        <w:t>.</w:t>
      </w:r>
      <w:r w:rsidRPr="00732737">
        <w:rPr>
          <w:lang w:val="it-IT"/>
        </w:rPr>
        <w:t xml:space="preserve"> </w:t>
      </w:r>
      <w:r w:rsidRPr="00753F1A">
        <w:t xml:space="preserve">Indeed, perceived income inequality was found to be a strong predictor of belief in public redistribution in several contexts </w:t>
      </w:r>
      <w:r w:rsidR="00742A59" w:rsidRPr="00753F1A">
        <w:fldChar w:fldCharType="begin"/>
      </w:r>
      <w:r w:rsidR="005411B8" w:rsidRPr="00753F1A">
        <w:instrText xml:space="preserve"> ADDIN ZOTERO_ITEM CSL_CITATION {"citationID":"GKUGFval","properties":{"formattedCitation":"(Garc\\uc0\\u237{}a\\uc0\\u8208{}S\\uc0\\u225{}nchez et al., 2020; K. Trump, 2023)","plainCitation":"(García‐Sánchez et al., 2020; K. Trump, 2023)","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rsidRPr="00753F1A">
        <w:fldChar w:fldCharType="separate"/>
      </w:r>
      <w:r w:rsidR="005411B8" w:rsidRPr="00753F1A">
        <w:rPr>
          <w:kern w:val="0"/>
        </w:rPr>
        <w:t>(García‐Sánchez et al., 2020; K. Trump, 2023)</w:t>
      </w:r>
      <w:r w:rsidR="00742A59" w:rsidRPr="00753F1A">
        <w:fldChar w:fldCharType="end"/>
      </w:r>
      <w:r w:rsidR="00742A59" w:rsidRPr="00753F1A">
        <w:t>.</w:t>
      </w:r>
      <w:r w:rsidRPr="00753F1A">
        <w:t xml:space="preserve"> Furthermore, perceived inequality is even more important than objective inequality in predicting redistributive preferences across contemporary societies</w:t>
      </w:r>
      <w:r w:rsidR="00742A59" w:rsidRPr="00753F1A">
        <w:t xml:space="preserve"> </w:t>
      </w:r>
      <w:r w:rsidR="00742A59" w:rsidRPr="00753F1A">
        <w:fldChar w:fldCharType="begin"/>
      </w:r>
      <w:r w:rsidR="005411B8" w:rsidRPr="00753F1A">
        <w:instrText xml:space="preserve"> ADDIN ZOTERO_ITEM CSL_CITATION {"citationID":"AGb4xsBg","properties":{"formattedCitation":"(Bussolo et al., 2021; K. Trump, 2023)","plainCitation":"(Bussolo et al., 2021; K. Trump, 2023)","noteIndex":0},"citationItems":[{"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rsidRPr="00753F1A">
        <w:fldChar w:fldCharType="separate"/>
      </w:r>
      <w:r w:rsidR="005411B8" w:rsidRPr="00753F1A">
        <w:rPr>
          <w:noProof/>
        </w:rPr>
        <w:t>(Bussolo et al., 2021; K. Trump, 2023)</w:t>
      </w:r>
      <w:r w:rsidR="00742A59" w:rsidRPr="00753F1A">
        <w:fldChar w:fldCharType="end"/>
      </w:r>
      <w:r w:rsidR="00742A59" w:rsidRPr="00753F1A">
        <w:t>.</w:t>
      </w:r>
    </w:p>
    <w:p w14:paraId="52102C25" w14:textId="7FB07468" w:rsidR="00A13334" w:rsidRPr="00753F1A" w:rsidRDefault="00146707" w:rsidP="00146707">
      <w:r w:rsidRPr="00753F1A">
        <w:t xml:space="preserve">The least central nodes in the network were the four pay criteria. The desired principles for the allocation of wages were found to be marginal also in a previous contribution adopting a network approach to study attitudes </w:t>
      </w:r>
      <w:r w:rsidR="00E62E95" w:rsidRPr="00753F1A">
        <w:t>toward</w:t>
      </w:r>
      <w:r w:rsidRPr="00753F1A">
        <w:t xml:space="preserve"> inequality </w:t>
      </w:r>
      <w:r w:rsidRPr="00753F1A">
        <w:fldChar w:fldCharType="begin"/>
      </w:r>
      <w:r w:rsidR="00AA1FE6" w:rsidRPr="00753F1A">
        <w:instrText xml:space="preserve"> ADDIN ZOTERO_ITEM CSL_CITATION {"citationID":"wFrFFh5G","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Pr="00753F1A">
        <w:fldChar w:fldCharType="separate"/>
      </w:r>
      <w:r w:rsidRPr="00753F1A">
        <w:rPr>
          <w:noProof/>
        </w:rPr>
        <w:t>(Franetovic &amp; Bertero, 2023)</w:t>
      </w:r>
      <w:r w:rsidRPr="00753F1A">
        <w:fldChar w:fldCharType="end"/>
      </w:r>
      <w:r w:rsidRPr="00753F1A">
        <w:t xml:space="preserve">. The findings showed that these variables are rather compartmentalized. Endorsing a meritocratic criterion is highly associated with praising the principle for which wages should be determined by the amount of responsibility </w:t>
      </w:r>
      <w:r w:rsidRPr="00753F1A">
        <w:lastRenderedPageBreak/>
        <w:t xml:space="preserve">associated with the job, and by the educational level of the worker. However, these beliefs are detached from desiring wages to be determined based on workers’ needs. </w:t>
      </w:r>
      <w:r w:rsidR="00A13334" w:rsidRPr="00753F1A">
        <w:t xml:space="preserve">The criteria rarely interact with other network nodes. The few associations they hold in the network are with </w:t>
      </w:r>
      <w:r w:rsidR="008B28B1">
        <w:t>individualist</w:t>
      </w:r>
      <w:r w:rsidR="00A13334" w:rsidRPr="00753F1A">
        <w:t xml:space="preserve"> explanations of inequality. </w:t>
      </w:r>
    </w:p>
    <w:p w14:paraId="1D3CC913" w14:textId="2315817A" w:rsidR="000E31DB" w:rsidRDefault="00A13334" w:rsidP="00146707">
      <w:r w:rsidRPr="00753F1A">
        <w:t xml:space="preserve">The estimation of a network model on full sample data relied on the assumption that attitudes </w:t>
      </w:r>
      <w:r w:rsidR="00E62E95" w:rsidRPr="00753F1A">
        <w:t>toward</w:t>
      </w:r>
      <w:r w:rsidRPr="00753F1A">
        <w:t xml:space="preserve"> inequality are structured in the same way across all population strata. Yet, this assumption is challenged by past research showing that </w:t>
      </w:r>
      <w:r w:rsidR="00AA1FE6" w:rsidRPr="00753F1A">
        <w:t xml:space="preserve">the levels </w:t>
      </w:r>
      <w:r w:rsidR="00D31DD4" w:rsidRPr="00753F1A">
        <w:fldChar w:fldCharType="begin"/>
      </w:r>
      <w:r w:rsidR="001C3252" w:rsidRPr="00753F1A">
        <w:instrText xml:space="preserve"> ADDIN ZOTERO_ITEM CSL_CITATION {"citationID":"Itz9VhT2","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31DD4" w:rsidRPr="00753F1A">
        <w:fldChar w:fldCharType="separate"/>
      </w:r>
      <w:r w:rsidR="00D31DD4" w:rsidRPr="00753F1A">
        <w:rPr>
          <w:noProof/>
        </w:rPr>
        <w:t>(Bobzien &amp; Kalleitner, 2021; Lindh &amp; McCall, 2020)</w:t>
      </w:r>
      <w:r w:rsidR="00D31DD4" w:rsidRPr="00753F1A">
        <w:fldChar w:fldCharType="end"/>
      </w:r>
      <w:r w:rsidR="00D31DD4" w:rsidRPr="00753F1A">
        <w:t xml:space="preserve"> </w:t>
      </w:r>
      <w:r w:rsidR="00AA1FE6" w:rsidRPr="00753F1A">
        <w:t xml:space="preserve">and the structure </w:t>
      </w:r>
      <w:r w:rsidR="00AA1FE6" w:rsidRPr="00753F1A">
        <w:fldChar w:fldCharType="begin"/>
      </w:r>
      <w:r w:rsidR="00AA1FE6" w:rsidRPr="00753F1A">
        <w:instrText xml:space="preserve"> ADDIN ZOTERO_ITEM CSL_CITATION {"citationID":"S5e49wrH","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AA1FE6" w:rsidRPr="00753F1A">
        <w:fldChar w:fldCharType="separate"/>
      </w:r>
      <w:r w:rsidR="00AA1FE6" w:rsidRPr="00753F1A">
        <w:rPr>
          <w:noProof/>
        </w:rPr>
        <w:t>(Franetovic &amp; Bertero, 2023)</w:t>
      </w:r>
      <w:r w:rsidR="00AA1FE6" w:rsidRPr="00753F1A">
        <w:fldChar w:fldCharType="end"/>
      </w:r>
      <w:r w:rsidR="00AA1FE6" w:rsidRPr="00753F1A">
        <w:t xml:space="preserve"> of attitudes </w:t>
      </w:r>
      <w:r w:rsidR="00E62E95" w:rsidRPr="00753F1A">
        <w:t>toward</w:t>
      </w:r>
      <w:r w:rsidR="00AA1FE6" w:rsidRPr="00753F1A">
        <w:t xml:space="preserve"> inequality vary </w:t>
      </w:r>
      <w:r w:rsidR="008D5550">
        <w:t>across</w:t>
      </w:r>
      <w:r w:rsidR="008D5550" w:rsidRPr="00753F1A">
        <w:t xml:space="preserve"> </w:t>
      </w:r>
      <w:r w:rsidR="00AA1FE6" w:rsidRPr="00753F1A">
        <w:t xml:space="preserve">the population. In exploring these differences, </w:t>
      </w:r>
      <w:r w:rsidR="00D31DD4" w:rsidRPr="00753F1A">
        <w:t>researchers</w:t>
      </w:r>
      <w:r w:rsidR="00AA1FE6" w:rsidRPr="00753F1A">
        <w:t xml:space="preserve"> focused on the role of socioeconomic variables, studying how individuals of different social </w:t>
      </w:r>
      <w:r w:rsidR="008D5550">
        <w:t>positions</w:t>
      </w:r>
      <w:r w:rsidR="008D5550" w:rsidRPr="00753F1A">
        <w:t xml:space="preserve"> </w:t>
      </w:r>
      <w:r w:rsidR="00AA1FE6" w:rsidRPr="00753F1A">
        <w:t xml:space="preserve">understand inequality. </w:t>
      </w:r>
      <w:r w:rsidR="008D5550">
        <w:t>We</w:t>
      </w:r>
      <w:r w:rsidR="00AA1FE6" w:rsidRPr="00753F1A">
        <w:t xml:space="preserve"> undertook a complementary approach, by investigating the role that a cognitive variable might have in this process. </w:t>
      </w:r>
      <w:r w:rsidR="00D31DD4" w:rsidRPr="00753F1A">
        <w:t>The</w:t>
      </w:r>
      <w:r w:rsidR="00AA1FE6" w:rsidRPr="00753F1A">
        <w:t xml:space="preserve"> MNM showed that anger strongly moderates </w:t>
      </w:r>
      <w:r w:rsidR="00AF4B3F" w:rsidRPr="00753F1A">
        <w:t>more than 20 edges</w:t>
      </w:r>
      <w:r w:rsidR="00AA1FE6" w:rsidRPr="00753F1A">
        <w:t xml:space="preserve">, hence impacting the structure of this construct. </w:t>
      </w:r>
      <w:r w:rsidR="001909A6" w:rsidRPr="00753F1A">
        <w:t xml:space="preserve">The strongest moderation effects involved the belief in public redistribution and the judgment on its failure. </w:t>
      </w:r>
      <w:r w:rsidR="001A7CC4" w:rsidRPr="001A7CC4">
        <w:t xml:space="preserve">This association becomes </w:t>
      </w:r>
      <w:r w:rsidR="00B93206">
        <w:t xml:space="preserve">considerably </w:t>
      </w:r>
      <w:r w:rsidR="001A7CC4" w:rsidRPr="001A7CC4">
        <w:t xml:space="preserve">stronger as the anger of U.S. respondents </w:t>
      </w:r>
      <w:r w:rsidR="00B93206">
        <w:t>gets</w:t>
      </w:r>
      <w:r w:rsidR="00B93206" w:rsidRPr="001A7CC4">
        <w:t xml:space="preserve"> </w:t>
      </w:r>
      <w:r w:rsidR="001A7CC4" w:rsidRPr="001A7CC4">
        <w:t>higher</w:t>
      </w:r>
      <w:r w:rsidR="001A7CC4">
        <w:t xml:space="preserve">. </w:t>
      </w:r>
      <w:r w:rsidR="00C34D2C" w:rsidRPr="00C34D2C">
        <w:t>This means that when individuals are particularly upset by existing levels of inequality and think that the government should reduce income differences between individuals, they tend to logically judge more strongly the poli</w:t>
      </w:r>
      <w:r w:rsidR="00C34D2C">
        <w:t>tical</w:t>
      </w:r>
      <w:r w:rsidR="00C34D2C" w:rsidRPr="00C34D2C">
        <w:t xml:space="preserve"> efforts made to date to reduce it as unsuccessful.</w:t>
      </w:r>
      <w:r w:rsidR="00C34D2C">
        <w:t xml:space="preserve"> </w:t>
      </w:r>
      <w:r w:rsidR="001909A6" w:rsidRPr="00753F1A">
        <w:t xml:space="preserve">Other important moderation effects regarded the relationships between </w:t>
      </w:r>
      <w:r w:rsidR="00544537">
        <w:t>explanations of inequality</w:t>
      </w:r>
      <w:r w:rsidR="001909A6" w:rsidRPr="00753F1A">
        <w:t xml:space="preserve">. When individuals are content with the level of U.S. inequality, </w:t>
      </w:r>
      <w:r w:rsidR="005B05DA" w:rsidRPr="00753F1A">
        <w:t xml:space="preserve">they tend to endorse individualist and structuralist explanations altogether. This mirrors the </w:t>
      </w:r>
      <w:r w:rsidR="00AF4B3F" w:rsidRPr="00753F1A">
        <w:t>schema</w:t>
      </w:r>
      <w:r w:rsidR="005B05DA" w:rsidRPr="00753F1A">
        <w:t xml:space="preserve"> that was found in the full sample, where most of these variables are positively related. However, increasing levels of anger are associated with greater misalignment of </w:t>
      </w:r>
      <w:r w:rsidR="00544537">
        <w:t>explanations of inequality</w:t>
      </w:r>
      <w:r w:rsidR="005B05DA" w:rsidRPr="00753F1A">
        <w:t xml:space="preserve">. Anger </w:t>
      </w:r>
      <w:r w:rsidR="00E62E95" w:rsidRPr="00753F1A">
        <w:t>toward</w:t>
      </w:r>
      <w:r w:rsidR="005B05DA" w:rsidRPr="00753F1A">
        <w:t xml:space="preserve"> inequality led respondents to perceive a discordance between explanations pointing at the role of parental and individual education, giving bribes, and </w:t>
      </w:r>
      <w:r w:rsidR="00C34D2C">
        <w:t>peoples’</w:t>
      </w:r>
      <w:r w:rsidR="00C34D2C" w:rsidRPr="00753F1A">
        <w:t xml:space="preserve"> </w:t>
      </w:r>
      <w:r w:rsidR="005B05DA" w:rsidRPr="00753F1A">
        <w:t xml:space="preserve">race, which became negatively associated </w:t>
      </w:r>
      <w:r w:rsidR="00AF4B3F" w:rsidRPr="00753F1A">
        <w:t>in</w:t>
      </w:r>
      <w:r w:rsidR="005B05DA" w:rsidRPr="00753F1A">
        <w:t xml:space="preserve"> the MNM. Yet, the structuralist and individualist </w:t>
      </w:r>
      <w:r w:rsidR="00544537">
        <w:t>explanations of inequality</w:t>
      </w:r>
      <w:r w:rsidR="005B05DA" w:rsidRPr="00753F1A">
        <w:t xml:space="preserve"> </w:t>
      </w:r>
      <w:r w:rsidR="001E7009">
        <w:t>backed by</w:t>
      </w:r>
      <w:r w:rsidR="005B05DA" w:rsidRPr="00753F1A">
        <w:t xml:space="preserve"> angry individuals are not fully detached, as they still perceive most of these explanations to cooccur in determining personal success. </w:t>
      </w:r>
    </w:p>
    <w:p w14:paraId="7F73A3E9" w14:textId="0B14EA68" w:rsidR="00366E0F" w:rsidRPr="00753F1A" w:rsidRDefault="00366E0F" w:rsidP="00146707">
      <w:r w:rsidRPr="00753F1A">
        <w:lastRenderedPageBreak/>
        <w:t>These moderation effects produced two patterns. First, the attitudes of the angry U.S. public are more misaligned than those of the content. Indeed, when anger is high, the selected variables show a greater number of negative associations. Second, regardless of their signs, the associations between perceptions, beliefs</w:t>
      </w:r>
      <w:r w:rsidR="00C34D2C">
        <w:t xml:space="preserve">, and </w:t>
      </w:r>
      <w:r w:rsidR="00C34D2C" w:rsidRPr="00753F1A">
        <w:t>judgments</w:t>
      </w:r>
      <w:r w:rsidRPr="00753F1A">
        <w:t xml:space="preserve"> are stronger when individuals are angry about inequality. </w:t>
      </w:r>
      <w:r w:rsidR="00B93206">
        <w:t>These results suggest</w:t>
      </w:r>
      <w:r w:rsidR="001D37D6" w:rsidRPr="00753F1A">
        <w:t xml:space="preserve"> </w:t>
      </w:r>
      <w:r w:rsidR="00B93206">
        <w:t xml:space="preserve">that </w:t>
      </w:r>
      <w:r w:rsidR="001D37D6" w:rsidRPr="00753F1A">
        <w:t xml:space="preserve">cognitive attachment to the problem of inequality might have two effects. It could drive individuals to hold potentially conflictual attitudes, and it could increase the interdependence between the </w:t>
      </w:r>
      <w:r w:rsidR="00AF4B3F" w:rsidRPr="00753F1A">
        <w:t>evaluations composing this</w:t>
      </w:r>
      <w:r w:rsidR="001D37D6" w:rsidRPr="00753F1A">
        <w:t xml:space="preserve"> multidimensional construct. </w:t>
      </w:r>
    </w:p>
    <w:p w14:paraId="2525E295" w14:textId="293F993F" w:rsidR="00366E0F" w:rsidRPr="00753F1A" w:rsidRDefault="001D37D6" w:rsidP="00146707">
      <w:r w:rsidRPr="00753F1A">
        <w:t xml:space="preserve">Studying the structure of attitudes </w:t>
      </w:r>
      <w:r w:rsidR="00E62E95" w:rsidRPr="00753F1A">
        <w:t>toward</w:t>
      </w:r>
      <w:r w:rsidRPr="00753F1A">
        <w:t xml:space="preserve"> inequality is important because can generate inferences on attitude change. To test this possibility, </w:t>
      </w:r>
      <w:r w:rsidR="00C34D2C">
        <w:t>we</w:t>
      </w:r>
      <w:r w:rsidRPr="00753F1A">
        <w:t xml:space="preserve"> reduced the survey variables to dummy entities and performed an Ising estimation followed by a network simulation. The network estimated on dichotomous variables was remarkably </w:t>
      </w:r>
      <w:proofErr w:type="gramStart"/>
      <w:r w:rsidRPr="00753F1A">
        <w:t>similar to</w:t>
      </w:r>
      <w:proofErr w:type="gramEnd"/>
      <w:r w:rsidRPr="00753F1A">
        <w:t xml:space="preserve"> the mgm. The strongest associations of the </w:t>
      </w:r>
      <w:r w:rsidR="00AF4B3F" w:rsidRPr="00753F1A">
        <w:t>full-scale</w:t>
      </w:r>
      <w:r w:rsidRPr="00753F1A">
        <w:t xml:space="preserve"> model were correctly retrieved in the Ising network, which also preserved a small-world structure. </w:t>
      </w:r>
      <w:r w:rsidR="00AF4B3F" w:rsidRPr="00753F1A">
        <w:t>Consequently</w:t>
      </w:r>
      <w:r w:rsidRPr="00753F1A">
        <w:t>, nodes that were central in the first network remained the most important vertices of the second. This allowed for test</w:t>
      </w:r>
      <w:r w:rsidR="00D11733" w:rsidRPr="00753F1A">
        <w:t>ing</w:t>
      </w:r>
      <w:r w:rsidRPr="00753F1A">
        <w:t xml:space="preserve"> the fourth research hypothesis, predicting a positive relationship between nodes’ centrality and attitude change after a manipulation attempt. The manipulations were simulated by increasing </w:t>
      </w:r>
      <w:r w:rsidR="00D11733" w:rsidRPr="00753F1A">
        <w:t xml:space="preserve">the </w:t>
      </w:r>
      <w:r w:rsidRPr="00753F1A">
        <w:t>nodes’ t</w:t>
      </w:r>
      <w:r w:rsidR="00D11733" w:rsidRPr="00753F1A">
        <w:t>h</w:t>
      </w:r>
      <w:r w:rsidRPr="00753F1A">
        <w:t xml:space="preserve">reshold one at </w:t>
      </w:r>
      <w:r w:rsidR="00D11733" w:rsidRPr="00753F1A">
        <w:t>a</w:t>
      </w:r>
      <w:r w:rsidRPr="00753F1A">
        <w:t xml:space="preserve"> time. </w:t>
      </w:r>
      <w:r w:rsidR="00D11733" w:rsidRPr="00753F1A">
        <w:t>All manipulations were strong enough to produce the change of</w:t>
      </w:r>
      <w:r w:rsidR="00AF4B3F" w:rsidRPr="00753F1A">
        <w:t xml:space="preserve"> state of</w:t>
      </w:r>
      <w:r w:rsidR="00D11733" w:rsidRPr="00753F1A">
        <w:t xml:space="preserve"> the targeted node. </w:t>
      </w:r>
      <w:r w:rsidR="00AF4B3F" w:rsidRPr="00753F1A">
        <w:t xml:space="preserve">Their </w:t>
      </w:r>
      <w:r w:rsidR="009C6B07" w:rsidRPr="00753F1A">
        <w:t>change</w:t>
      </w:r>
      <w:r w:rsidR="00AF4B3F" w:rsidRPr="00753F1A">
        <w:t xml:space="preserve">s of states </w:t>
      </w:r>
      <w:r w:rsidR="009C6B07" w:rsidRPr="00753F1A">
        <w:t>reverberated in the network, producing variations in its sum</w:t>
      </w:r>
      <w:r w:rsidR="00DE69B0">
        <w:t xml:space="preserve"> </w:t>
      </w:r>
      <w:r w:rsidR="009C6B07" w:rsidRPr="00753F1A">
        <w:t>score. H4 was confirmed, as manipulation</w:t>
      </w:r>
      <w:r w:rsidR="00AF4B3F" w:rsidRPr="00753F1A">
        <w:t>s</w:t>
      </w:r>
      <w:r w:rsidR="009C6B07" w:rsidRPr="00753F1A">
        <w:t xml:space="preserve"> </w:t>
      </w:r>
      <w:r w:rsidR="006273BF" w:rsidRPr="00753F1A">
        <w:t>targeting</w:t>
      </w:r>
      <w:r w:rsidR="009C6B07" w:rsidRPr="00753F1A">
        <w:t xml:space="preserve"> </w:t>
      </w:r>
      <w:r w:rsidR="00AF4B3F" w:rsidRPr="00753F1A">
        <w:t>the perception of</w:t>
      </w:r>
      <w:r w:rsidR="002B43B1">
        <w:t xml:space="preserve"> large </w:t>
      </w:r>
      <w:r w:rsidR="00AF4B3F" w:rsidRPr="00753F1A">
        <w:t>income inequality and the belief in public redistribution -</w:t>
      </w:r>
      <w:r w:rsidR="009C6B07" w:rsidRPr="00753F1A">
        <w:t>the most central node</w:t>
      </w:r>
      <w:r w:rsidR="00AF4B3F" w:rsidRPr="00753F1A">
        <w:t>s-</w:t>
      </w:r>
      <w:r w:rsidR="009C6B07" w:rsidRPr="00753F1A">
        <w:t xml:space="preserve"> produced downstream effects.</w:t>
      </w:r>
      <w:r w:rsidR="00AF4B3F" w:rsidRPr="00753F1A">
        <w:t xml:space="preserve"> Additionally, t</w:t>
      </w:r>
      <w:r w:rsidR="009C6B07" w:rsidRPr="00753F1A">
        <w:t>he simulation show</w:t>
      </w:r>
      <w:r w:rsidR="00AF4B3F" w:rsidRPr="00753F1A">
        <w:t>ed</w:t>
      </w:r>
      <w:r w:rsidR="009C6B07" w:rsidRPr="00753F1A">
        <w:t xml:space="preserve"> a strong association between node centrality and the magnitude of attitude change. Indeed, </w:t>
      </w:r>
      <w:r w:rsidR="00AF4B3F" w:rsidRPr="00753F1A">
        <w:t>also other highly central nodes produced huge changes in sum</w:t>
      </w:r>
      <w:r w:rsidR="00DE69B0">
        <w:t xml:space="preserve"> </w:t>
      </w:r>
      <w:r w:rsidR="00AF4B3F" w:rsidRPr="00753F1A">
        <w:t>scores</w:t>
      </w:r>
      <w:r w:rsidR="009C6B07" w:rsidRPr="00753F1A">
        <w:t>. Yet, attitude change is not necessarily a linear function of nodes’ embeddedness</w:t>
      </w:r>
      <w:r w:rsidR="00AF4B3F" w:rsidRPr="00753F1A">
        <w:t>,</w:t>
      </w:r>
      <w:r w:rsidR="009C6B07" w:rsidRPr="00753F1A">
        <w:t xml:space="preserve"> </w:t>
      </w:r>
      <w:r w:rsidR="00AF4B3F" w:rsidRPr="00753F1A">
        <w:t>as evaluations that are</w:t>
      </w:r>
      <w:r w:rsidR="009C6B07" w:rsidRPr="00753F1A">
        <w:t xml:space="preserve"> strongly </w:t>
      </w:r>
      <w:r w:rsidR="0010211C" w:rsidRPr="00753F1A">
        <w:t>and/or</w:t>
      </w:r>
      <w:r w:rsidR="009C6B07" w:rsidRPr="00753F1A">
        <w:t xml:space="preserve"> frequently related to other items </w:t>
      </w:r>
      <w:r w:rsidR="00AF4B3F" w:rsidRPr="00753F1A">
        <w:t xml:space="preserve">can </w:t>
      </w:r>
      <w:r w:rsidR="009C6B07" w:rsidRPr="00753F1A">
        <w:t xml:space="preserve">still produce variations of modest entities. This </w:t>
      </w:r>
      <w:r w:rsidR="00AF4B3F" w:rsidRPr="00753F1A">
        <w:t>was</w:t>
      </w:r>
      <w:r w:rsidR="009C6B07" w:rsidRPr="00753F1A">
        <w:t xml:space="preserve"> the case of the perception of the importance of </w:t>
      </w:r>
      <w:r w:rsidR="0010211C" w:rsidRPr="00753F1A">
        <w:t xml:space="preserve">knowing the right people and of the judgments of unfair distribution. These variables </w:t>
      </w:r>
      <w:r w:rsidR="00737AB8" w:rsidRPr="00753F1A">
        <w:t>had</w:t>
      </w:r>
      <w:r w:rsidR="0010211C" w:rsidRPr="00753F1A">
        <w:t xml:space="preserve"> strong and numerous connections with other </w:t>
      </w:r>
      <w:r w:rsidR="00544537">
        <w:t>explanations of inequality</w:t>
      </w:r>
      <w:r w:rsidR="0010211C" w:rsidRPr="00753F1A">
        <w:t xml:space="preserve">, perceptions, and judgments. Yet, their state change was not sufficient to produce changes in the state of neighboring nodes. The results of the simulation are compatible </w:t>
      </w:r>
      <w:r w:rsidR="0010211C" w:rsidRPr="00753F1A">
        <w:lastRenderedPageBreak/>
        <w:t xml:space="preserve">with the findings of other research adopting a combination of network estimation and simulation to study attitudinal change in other research domains. Downstream effects were detected for attitudes </w:t>
      </w:r>
      <w:r w:rsidR="00E62E95" w:rsidRPr="00753F1A">
        <w:t>toward</w:t>
      </w:r>
      <w:r w:rsidR="0010211C" w:rsidRPr="00753F1A">
        <w:t xml:space="preserve"> political candidates </w:t>
      </w:r>
      <w:r w:rsidR="0010211C" w:rsidRPr="00753F1A">
        <w:fldChar w:fldCharType="begin"/>
      </w:r>
      <w:r w:rsidR="00F800DA" w:rsidRPr="00753F1A">
        <w:instrText xml:space="preserve"> ADDIN ZOTERO_ITEM CSL_CITATION {"citationID":"4VEHvI6a","properties":{"formattedCitation":"(Dalege, Borsboom, Harreveld, &amp; Maas, 2017)","plainCitation":"(Dalege, Borsboom, Harreveld, &amp; Maas,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schema":"https://github.com/citation-style-language/schema/raw/master/csl-citation.json"} </w:instrText>
      </w:r>
      <w:r w:rsidR="0010211C" w:rsidRPr="00753F1A">
        <w:fldChar w:fldCharType="separate"/>
      </w:r>
      <w:r w:rsidR="00F800DA" w:rsidRPr="00753F1A">
        <w:rPr>
          <w:noProof/>
        </w:rPr>
        <w:t>(Dalege, Borsboom, Harreveld, &amp; Maas, 2017)</w:t>
      </w:r>
      <w:r w:rsidR="0010211C" w:rsidRPr="00753F1A">
        <w:fldChar w:fldCharType="end"/>
      </w:r>
      <w:r w:rsidR="0010211C" w:rsidRPr="00753F1A">
        <w:t xml:space="preserve"> and post-national citizenship </w:t>
      </w:r>
      <w:r w:rsidR="0010211C" w:rsidRPr="00753F1A">
        <w:fldChar w:fldCharType="begin"/>
      </w:r>
      <w:r w:rsidR="0010211C" w:rsidRPr="00753F1A">
        <w:instrText xml:space="preserve"> ADDIN ZOTERO_ITEM CSL_CITATION {"citationID":"xCAwq0DB","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10211C" w:rsidRPr="00753F1A">
        <w:fldChar w:fldCharType="separate"/>
      </w:r>
      <w:r w:rsidR="0010211C" w:rsidRPr="00753F1A">
        <w:rPr>
          <w:kern w:val="0"/>
        </w:rPr>
        <w:t>(Schlicht-Schmälzle et al., 2018)</w:t>
      </w:r>
      <w:r w:rsidR="0010211C" w:rsidRPr="00753F1A">
        <w:fldChar w:fldCharType="end"/>
      </w:r>
      <w:r w:rsidR="003D3F31" w:rsidRPr="00753F1A">
        <w:t>, and their</w:t>
      </w:r>
      <w:r w:rsidR="0010211C" w:rsidRPr="00753F1A">
        <w:t xml:space="preserve"> </w:t>
      </w:r>
      <w:r w:rsidR="003D3F31" w:rsidRPr="00753F1A">
        <w:t>si</w:t>
      </w:r>
      <w:r w:rsidR="0010211C" w:rsidRPr="00753F1A">
        <w:t xml:space="preserve">zes are comparable to those found </w:t>
      </w:r>
      <w:r w:rsidR="003D3F31" w:rsidRPr="00753F1A">
        <w:t>in</w:t>
      </w:r>
      <w:r w:rsidR="0010211C" w:rsidRPr="00753F1A">
        <w:t xml:space="preserve"> this article. </w:t>
      </w:r>
    </w:p>
    <w:p w14:paraId="09C1EAC6" w14:textId="0DC4CBCC" w:rsidR="00246664" w:rsidRPr="00753F1A" w:rsidRDefault="00246664" w:rsidP="0074629F">
      <w:pPr>
        <w:pStyle w:val="Heading2"/>
      </w:pPr>
      <w:r w:rsidRPr="00753F1A">
        <w:t>6. Conclusions</w:t>
      </w:r>
    </w:p>
    <w:p w14:paraId="7D6DB675" w14:textId="3C715D64" w:rsidR="00F72F63" w:rsidRPr="00753F1A" w:rsidRDefault="00D67F72" w:rsidP="007E7B00">
      <w:r w:rsidRPr="00753F1A">
        <w:t xml:space="preserve">The </w:t>
      </w:r>
      <w:r w:rsidR="00F52CC4" w:rsidRPr="00753F1A">
        <w:t xml:space="preserve">three aims of this paper </w:t>
      </w:r>
      <w:r w:rsidR="007F5A6B" w:rsidRPr="00753F1A">
        <w:t>produced</w:t>
      </w:r>
      <w:r w:rsidR="00F52CC4" w:rsidRPr="00753F1A">
        <w:t xml:space="preserve"> three contributions </w:t>
      </w:r>
      <w:r w:rsidR="007F5A6B" w:rsidRPr="00753F1A">
        <w:t>to</w:t>
      </w:r>
      <w:r w:rsidR="00F52CC4" w:rsidRPr="00753F1A">
        <w:t xml:space="preserve"> the literature on social justice research and network science. First, </w:t>
      </w:r>
      <w:r w:rsidRPr="00753F1A">
        <w:t>t</w:t>
      </w:r>
      <w:r w:rsidR="00F52CC4" w:rsidRPr="00753F1A">
        <w:t>he article</w:t>
      </w:r>
      <w:r w:rsidRPr="00753F1A">
        <w:t xml:space="preserve"> </w:t>
      </w:r>
      <w:r w:rsidRPr="00EA6C09">
        <w:rPr>
          <w:i/>
          <w:iCs/>
        </w:rPr>
        <w:t>model</w:t>
      </w:r>
      <w:r w:rsidR="00F52CC4" w:rsidRPr="00EA6C09">
        <w:rPr>
          <w:i/>
          <w:iCs/>
        </w:rPr>
        <w:t>ed</w:t>
      </w:r>
      <w:r w:rsidR="00F52CC4" w:rsidRPr="00753F1A">
        <w:t xml:space="preserve"> attitudes toward inequality as a network of interacting evaluations regarding </w:t>
      </w:r>
      <w:r w:rsidR="00F53926">
        <w:t>inequality, redistribution, taxation, and wages</w:t>
      </w:r>
      <w:r w:rsidR="00F52CC4" w:rsidRPr="00753F1A">
        <w:t xml:space="preserve">. This improves the current understanding of this construct, as it is usually studied through the lens of latent approaches. </w:t>
      </w:r>
      <w:r w:rsidR="00DE69B0">
        <w:t>Adopting</w:t>
      </w:r>
      <w:r w:rsidR="00F52CC4" w:rsidRPr="00753F1A">
        <w:t xml:space="preserve"> this modeling strategy shows that its components strongly interact, being part of a small-world belief system where </w:t>
      </w:r>
      <w:r w:rsidR="001C3252" w:rsidRPr="00753F1A">
        <w:t xml:space="preserve">the </w:t>
      </w:r>
      <w:r w:rsidR="00F52CC4" w:rsidRPr="00753F1A">
        <w:t xml:space="preserve">perception of income inequalities and </w:t>
      </w:r>
      <w:r w:rsidR="001C3252" w:rsidRPr="00753F1A">
        <w:t xml:space="preserve">the </w:t>
      </w:r>
      <w:r w:rsidR="00F52CC4" w:rsidRPr="00753F1A">
        <w:t xml:space="preserve">belief in public redistribution are central. Network analysis of multivariate data allows for the study of intra-dimensional associations (i.e.: the ones between perceptions, beliefs, or judgments), that are usually flattened to synthetic indexes in attitude research (i.e.: </w:t>
      </w:r>
      <w:r w:rsidR="007F5A6B" w:rsidRPr="00753F1A">
        <w:t xml:space="preserve">one </w:t>
      </w:r>
      <w:r w:rsidR="00F52CC4" w:rsidRPr="00753F1A">
        <w:t xml:space="preserve">mean score </w:t>
      </w:r>
      <w:r w:rsidR="007F5A6B" w:rsidRPr="00753F1A">
        <w:t>for each</w:t>
      </w:r>
      <w:r w:rsidR="00F52CC4" w:rsidRPr="00753F1A">
        <w:t xml:space="preserve"> set of perceptions, belief</w:t>
      </w:r>
      <w:r w:rsidR="007F5A6B" w:rsidRPr="00753F1A">
        <w:t>s, and judgments)</w:t>
      </w:r>
      <w:r w:rsidR="00F52CC4" w:rsidRPr="00753F1A">
        <w:t xml:space="preserve">. </w:t>
      </w:r>
      <w:r w:rsidR="007F5A6B" w:rsidRPr="00753F1A">
        <w:t xml:space="preserve">Second, the article estimated structural differences in the network of attitudes toward inequality, demonstrating that cognitive factors produce changes in how people pack together their different evaluations. </w:t>
      </w:r>
      <w:r w:rsidR="00CE541F" w:rsidRPr="00753F1A">
        <w:t xml:space="preserve">In doing so, the article innovated by adopting a moderated network model, which overcame most of the limitations of the split-sample approaches. </w:t>
      </w:r>
      <w:r w:rsidR="007F5A6B" w:rsidRPr="00753F1A">
        <w:t xml:space="preserve">Roughly a third of the associations composing the belief system were moderated by self-reported levels of anger toward inequality. This result reaffirms the importance of complementing the analyses of population-level attitudinal data with an investigation of the factors that produce variations in their levels and/or associational structure. Third, the theory and methodology at the core of the network approach to attitude provided the basis for simulating opinion change. </w:t>
      </w:r>
      <w:r w:rsidR="00F72F63" w:rsidRPr="00753F1A">
        <w:t xml:space="preserve">The attitudes of the respondents were manipulated to show that changes in the levels of the perception of income inequality and the belief of public redistribution produce wider readjustments in the network if compared with simulated manipulation attempts targeted at peripheral nodes of the belief system. </w:t>
      </w:r>
    </w:p>
    <w:p w14:paraId="78DBBCE7" w14:textId="5F0A5877" w:rsidR="00927443" w:rsidRPr="00753F1A" w:rsidRDefault="00F72F63" w:rsidP="007E7B00">
      <w:r w:rsidRPr="00753F1A">
        <w:lastRenderedPageBreak/>
        <w:t xml:space="preserve">The three research lines of the article were also limited in several ways. </w:t>
      </w:r>
      <w:r w:rsidR="001C3252" w:rsidRPr="00753F1A">
        <w:t xml:space="preserve">Regarding network </w:t>
      </w:r>
      <w:r w:rsidR="00CE541F" w:rsidRPr="00753F1A">
        <w:t>modeling</w:t>
      </w:r>
      <w:r w:rsidR="001C3252" w:rsidRPr="00753F1A">
        <w:t xml:space="preserve">, panel data are needed to </w:t>
      </w:r>
      <w:r w:rsidR="00CE541F" w:rsidRPr="00753F1A">
        <w:t>study</w:t>
      </w:r>
      <w:r w:rsidR="001C3252" w:rsidRPr="00753F1A">
        <w:t xml:space="preserve"> attitudes toward inequality as an individual</w:t>
      </w:r>
      <w:r w:rsidR="00B93206">
        <w:t>-level</w:t>
      </w:r>
      <w:r w:rsidR="00D84548" w:rsidRPr="00753F1A">
        <w:t xml:space="preserve"> and dynamic </w:t>
      </w:r>
      <w:r w:rsidR="001C3252" w:rsidRPr="00753F1A">
        <w:t>construct</w:t>
      </w:r>
      <w:r w:rsidR="00D84548" w:rsidRPr="00753F1A">
        <w:t xml:space="preserve"> </w:t>
      </w:r>
      <w:r w:rsidR="00D84548" w:rsidRPr="00753F1A">
        <w:fldChar w:fldCharType="begin"/>
      </w:r>
      <w:r w:rsidR="00D84548" w:rsidRPr="00753F1A">
        <w:instrText xml:space="preserve"> ADDIN ZOTERO_ITEM CSL_CITATION {"citationID":"EGEjqAO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D84548" w:rsidRPr="00753F1A">
        <w:fldChar w:fldCharType="separate"/>
      </w:r>
      <w:r w:rsidR="00D84548" w:rsidRPr="00753F1A">
        <w:rPr>
          <w:noProof/>
        </w:rPr>
        <w:t>(Brandt &amp; Morgan, 2022)</w:t>
      </w:r>
      <w:r w:rsidR="00D84548" w:rsidRPr="00753F1A">
        <w:fldChar w:fldCharType="end"/>
      </w:r>
      <w:r w:rsidR="001C3252" w:rsidRPr="00753F1A">
        <w:t xml:space="preserve">. Longitudinal </w:t>
      </w:r>
      <w:r w:rsidR="00CE541F" w:rsidRPr="00753F1A">
        <w:t xml:space="preserve">network methodologies </w:t>
      </w:r>
      <w:r w:rsidR="001C3252" w:rsidRPr="00753F1A">
        <w:t xml:space="preserve">are already available </w:t>
      </w:r>
      <w:r w:rsidR="001C3252" w:rsidRPr="00753F1A">
        <w:fldChar w:fldCharType="begin"/>
      </w:r>
      <w:r w:rsidR="001C3252" w:rsidRPr="00753F1A">
        <w:instrText xml:space="preserve"> ADDIN ZOTERO_ITEM CSL_CITATION {"citationID":"3diiXr7e","properties":{"formattedCitation":"(Borsboom et al., 2021; Haslbeck &amp; Waldorp, 2020)","plainCitation":"(Borsboom et al., 2021; Haslbeck &amp; Waldorp, 2020)","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1C3252" w:rsidRPr="00753F1A">
        <w:fldChar w:fldCharType="separate"/>
      </w:r>
      <w:r w:rsidR="001C3252" w:rsidRPr="00753F1A">
        <w:rPr>
          <w:noProof/>
        </w:rPr>
        <w:t>(Borsboom et al., 2021; Haslbeck &amp; Waldorp, 2020)</w:t>
      </w:r>
      <w:r w:rsidR="001C3252" w:rsidRPr="00753F1A">
        <w:fldChar w:fldCharType="end"/>
      </w:r>
      <w:r w:rsidR="001C3252" w:rsidRPr="00753F1A">
        <w:t>. Thus, researchers are impeded by the shortage of highly granular and longitudinal data on subjective inequality.</w:t>
      </w:r>
      <w:r w:rsidR="00CE541F" w:rsidRPr="00753F1A">
        <w:t xml:space="preserve"> </w:t>
      </w:r>
      <w:r w:rsidR="00281FB5">
        <w:t>These data would provide</w:t>
      </w:r>
      <w:r w:rsidR="00CE541F" w:rsidRPr="00753F1A">
        <w:t xml:space="preserve"> a better fit between the theory of belief systems -positing they are implicit cognitive structures located in the mind of the individuals- and their empirical scrutiny -mostly anchored to cross-sectional data</w:t>
      </w:r>
      <w:r w:rsidR="00281FB5">
        <w:t xml:space="preserve">. </w:t>
      </w:r>
      <w:r w:rsidR="00CE541F" w:rsidRPr="00753F1A">
        <w:t xml:space="preserve"> </w:t>
      </w:r>
      <w:r w:rsidR="00281FB5">
        <w:t xml:space="preserve">Moreover, panel </w:t>
      </w:r>
      <w:r w:rsidR="00CE541F" w:rsidRPr="00753F1A">
        <w:t>model</w:t>
      </w:r>
      <w:r w:rsidR="00281FB5">
        <w:t>s</w:t>
      </w:r>
      <w:r w:rsidR="00CE541F" w:rsidRPr="00753F1A">
        <w:t xml:space="preserve"> would allow for relaxing a strong assumption of network approaches to attitudes: the fact that the </w:t>
      </w:r>
      <w:r w:rsidR="00281FB5">
        <w:t>belief systems have</w:t>
      </w:r>
      <w:r w:rsidR="00CE541F" w:rsidRPr="00753F1A">
        <w:t xml:space="preserve"> the same conceptual extension</w:t>
      </w:r>
      <w:r w:rsidR="00281FB5">
        <w:t xml:space="preserve"> for all individuals</w:t>
      </w:r>
      <w:r w:rsidR="00CE541F" w:rsidRPr="00753F1A">
        <w:t xml:space="preserve">. </w:t>
      </w:r>
      <w:r w:rsidR="00D84548" w:rsidRPr="00753F1A">
        <w:t>Indeed, b</w:t>
      </w:r>
      <w:r w:rsidR="00CE541F" w:rsidRPr="00753F1A">
        <w:t>elief system</w:t>
      </w:r>
      <w:r w:rsidR="00D84548" w:rsidRPr="00753F1A">
        <w:t>s</w:t>
      </w:r>
      <w:r w:rsidR="00CE541F" w:rsidRPr="00753F1A">
        <w:t xml:space="preserve"> encompassing subjective evaluations of inequality are likely to differ in size, </w:t>
      </w:r>
      <w:r w:rsidR="00D84548" w:rsidRPr="00753F1A">
        <w:t xml:space="preserve">possibly </w:t>
      </w:r>
      <w:r w:rsidR="00CE541F" w:rsidRPr="00753F1A">
        <w:t>depending on</w:t>
      </w:r>
      <w:r w:rsidR="00D84548" w:rsidRPr="00753F1A">
        <w:t xml:space="preserve"> the relevance inequality has for </w:t>
      </w:r>
      <w:proofErr w:type="gramStart"/>
      <w:r w:rsidR="00D84548" w:rsidRPr="00753F1A">
        <w:t>each individual</w:t>
      </w:r>
      <w:proofErr w:type="gramEnd"/>
      <w:r w:rsidR="00D84548" w:rsidRPr="00753F1A">
        <w:t>.</w:t>
      </w:r>
      <w:r w:rsidR="003C0FA4" w:rsidRPr="00753F1A">
        <w:t xml:space="preserve"> </w:t>
      </w:r>
      <w:r w:rsidR="00CE541F" w:rsidRPr="00753F1A">
        <w:t>Concerning the estimation of structural differences</w:t>
      </w:r>
      <w:r w:rsidR="001C3252" w:rsidRPr="00753F1A">
        <w:t xml:space="preserve"> </w:t>
      </w:r>
      <w:r w:rsidR="00D84548" w:rsidRPr="00753F1A">
        <w:t>in</w:t>
      </w:r>
      <w:r w:rsidR="00CE541F" w:rsidRPr="00753F1A">
        <w:t xml:space="preserve"> </w:t>
      </w:r>
      <w:r w:rsidR="00D84548" w:rsidRPr="00753F1A">
        <w:t xml:space="preserve">the network of attitudes, </w:t>
      </w:r>
      <w:r w:rsidR="00927443">
        <w:t>we</w:t>
      </w:r>
      <w:r w:rsidR="00D84548" w:rsidRPr="00753F1A">
        <w:t xml:space="preserve"> adopted a deductive approach. Researchers have already shown that the levels </w:t>
      </w:r>
      <w:r w:rsidR="00D84548" w:rsidRPr="00753F1A">
        <w:fldChar w:fldCharType="begin"/>
      </w:r>
      <w:r w:rsidR="00D84548" w:rsidRPr="00753F1A">
        <w:instrText xml:space="preserve"> ADDIN ZOTERO_ITEM CSL_CITATION {"citationID":"VTRclLEY","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84548" w:rsidRPr="00753F1A">
        <w:fldChar w:fldCharType="separate"/>
      </w:r>
      <w:r w:rsidR="00D84548" w:rsidRPr="00753F1A">
        <w:rPr>
          <w:noProof/>
        </w:rPr>
        <w:t>(Bobzien &amp; Kalleitner, 2021; Lindh &amp; McCall, 2020)</w:t>
      </w:r>
      <w:r w:rsidR="00D84548" w:rsidRPr="00753F1A">
        <w:fldChar w:fldCharType="end"/>
      </w:r>
      <w:r w:rsidR="00D84548" w:rsidRPr="00753F1A">
        <w:t xml:space="preserve"> and the structure </w:t>
      </w:r>
      <w:r w:rsidR="00D84548" w:rsidRPr="00753F1A">
        <w:fldChar w:fldCharType="begin"/>
      </w:r>
      <w:r w:rsidR="00D84548" w:rsidRPr="00753F1A">
        <w:instrText xml:space="preserve"> ADDIN ZOTERO_ITEM CSL_CITATION {"citationID":"j38aojm9","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84548" w:rsidRPr="00753F1A">
        <w:fldChar w:fldCharType="separate"/>
      </w:r>
      <w:r w:rsidR="00D84548" w:rsidRPr="00753F1A">
        <w:rPr>
          <w:noProof/>
        </w:rPr>
        <w:t>(Franetovic &amp; Bertero, 2023)</w:t>
      </w:r>
      <w:r w:rsidR="00D84548" w:rsidRPr="00753F1A">
        <w:fldChar w:fldCharType="end"/>
      </w:r>
      <w:r w:rsidR="00D84548" w:rsidRPr="00753F1A">
        <w:t xml:space="preserve"> of attitudes toward inequality are influenced by objective measures of social stratification. Since their levels were also known to be influenced by anger </w:t>
      </w:r>
      <w:r w:rsidR="001C1580" w:rsidRPr="00753F1A">
        <w:t>toward</w:t>
      </w:r>
      <w:r w:rsidR="00D84548" w:rsidRPr="00753F1A">
        <w:t xml:space="preserve"> inequality </w:t>
      </w:r>
      <w:r w:rsidR="00D84548" w:rsidRPr="00753F1A">
        <w:fldChar w:fldCharType="begin"/>
      </w:r>
      <w:r w:rsidR="00D84548" w:rsidRPr="00753F1A">
        <w:instrText xml:space="preserve"> ADDIN ZOTERO_ITEM CSL_CITATION {"citationID":"jYYaurI0","properties":{"formattedCitation":"(Leach et al., 2006; Vezzoli et al., 2023)","plainCitation":"(Leach et al., 2006; Vezzoli et al., 2023)","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D84548" w:rsidRPr="00753F1A">
        <w:fldChar w:fldCharType="separate"/>
      </w:r>
      <w:r w:rsidR="00D84548" w:rsidRPr="00753F1A">
        <w:rPr>
          <w:noProof/>
        </w:rPr>
        <w:t>(Leach et al., 2006; Vezzoli et al., 2023)</w:t>
      </w:r>
      <w:r w:rsidR="00D84548" w:rsidRPr="00753F1A">
        <w:fldChar w:fldCharType="end"/>
      </w:r>
      <w:r w:rsidR="00D84548" w:rsidRPr="00753F1A">
        <w:t xml:space="preserve">, </w:t>
      </w:r>
      <w:r w:rsidR="00927443">
        <w:t>our work</w:t>
      </w:r>
      <w:r w:rsidR="00D84548" w:rsidRPr="00753F1A">
        <w:t xml:space="preserve"> </w:t>
      </w:r>
      <w:r w:rsidR="003C0FA4" w:rsidRPr="00753F1A">
        <w:t xml:space="preserve">tested the impact this emotion has on the attitudinal structure. However, the investigation of structural differences with a theory-based approach is doomed to be unsystematic. Newly developed correlational methodologies might help explore these data heterogeneity inductively </w:t>
      </w:r>
      <w:r w:rsidR="003C0FA4" w:rsidRPr="00753F1A">
        <w:fldChar w:fldCharType="begin"/>
      </w:r>
      <w:r w:rsidR="003C0FA4" w:rsidRPr="00753F1A">
        <w:instrText xml:space="preserve"> ADDIN ZOTERO_ITEM CSL_CITATION {"citationID":"x4mLxQze","properties":{"formattedCitation":"(Boutyline, 2017)","plainCitation":"(Boutyline, 2017)","noteIndex":0},"citationItems":[{"id":1027,"uris":["http://zotero.org/users/10425122/items/FJSTXH2N"],"itemData":{"id":1027,"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C0FA4" w:rsidRPr="00753F1A">
        <w:fldChar w:fldCharType="separate"/>
      </w:r>
      <w:r w:rsidR="003C0FA4" w:rsidRPr="00753F1A">
        <w:rPr>
          <w:noProof/>
        </w:rPr>
        <w:t>(Boutyline, 2017)</w:t>
      </w:r>
      <w:r w:rsidR="003C0FA4" w:rsidRPr="00753F1A">
        <w:fldChar w:fldCharType="end"/>
      </w:r>
      <w:r w:rsidR="003C0FA4" w:rsidRPr="00753F1A">
        <w:t xml:space="preserve">. </w:t>
      </w:r>
    </w:p>
    <w:p w14:paraId="46A7010D" w14:textId="2A2EB666" w:rsidR="00873377" w:rsidRDefault="003C0FA4" w:rsidP="007E7B00">
      <w:r w:rsidRPr="00753F1A">
        <w:t xml:space="preserve">Finally, the simulation of network dynamics followed an idealized model, borrowed from ferromagnetism. Although the application of the Ising model to attitude change is fruitful for the formalization of the theory on belief system dynamics, straightforward inferences to real-world intervention scenarios might be improper. Indeed, this parsimonious simulation relied on a limited set of parameters </w:t>
      </w:r>
      <w:r w:rsidR="006F77DA" w:rsidRPr="00753F1A">
        <w:t xml:space="preserve">and </w:t>
      </w:r>
      <w:r w:rsidRPr="00753F1A">
        <w:t xml:space="preserve">did not </w:t>
      </w:r>
      <w:r w:rsidR="00927443" w:rsidRPr="00753F1A">
        <w:t>consider</w:t>
      </w:r>
      <w:r w:rsidRPr="00753F1A">
        <w:t xml:space="preserve"> the </w:t>
      </w:r>
      <w:r w:rsidR="006F77DA" w:rsidRPr="00753F1A">
        <w:t>feasibility of producing a change in the targeted attitudes. Central nodes might be the best vehicles of change in the network. Yet, being highly embedded in the network</w:t>
      </w:r>
      <w:r w:rsidR="00873377">
        <w:t>,</w:t>
      </w:r>
      <w:r w:rsidR="006F77DA" w:rsidRPr="00753F1A">
        <w:t xml:space="preserve"> they might also be the most resilient network components. Future research might proceed on this research line by combining well-developed experimental designs </w:t>
      </w:r>
      <w:r w:rsidR="006F77DA" w:rsidRPr="00753F1A">
        <w:fldChar w:fldCharType="begin"/>
      </w:r>
      <w:r w:rsidR="004B7006">
        <w:instrText xml:space="preserve"> ADDIN ZOTERO_ITEM CSL_CITATION {"citationID":"BJu1PkXs","properties":{"formattedCitation":"(Mijs &amp; Hoy, 2022)","plainCitation":"(Mijs &amp; Hoy, 2022)","dontUpdate":true,"noteIndex":0},"citationItems":[{"id":812,"uris":["http://zotero.org/groups/5074670/items/5UIJPCQK"],"itemData":{"id":812,"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schema":"https://github.com/citation-style-language/schema/raw/master/csl-citation.json"} </w:instrText>
      </w:r>
      <w:r w:rsidR="006F77DA" w:rsidRPr="00753F1A">
        <w:fldChar w:fldCharType="separate"/>
      </w:r>
      <w:r w:rsidR="006F77DA" w:rsidRPr="00753F1A">
        <w:rPr>
          <w:noProof/>
        </w:rPr>
        <w:t>(e.g.: Mijs &amp; Hoy, 2022)</w:t>
      </w:r>
      <w:r w:rsidR="006F77DA" w:rsidRPr="00753F1A">
        <w:fldChar w:fldCharType="end"/>
      </w:r>
      <w:r w:rsidR="006F77DA" w:rsidRPr="00753F1A">
        <w:t xml:space="preserve"> with a </w:t>
      </w:r>
      <w:r w:rsidR="006F77DA" w:rsidRPr="00753F1A">
        <w:lastRenderedPageBreak/>
        <w:t xml:space="preserve">network approach to attitudes, exploiting the potential of network intervention analysis </w:t>
      </w:r>
      <w:r w:rsidR="006F77DA" w:rsidRPr="00753F1A">
        <w:fldChar w:fldCharType="begin"/>
      </w:r>
      <w:r w:rsidR="006F77DA" w:rsidRPr="00753F1A">
        <w:instrText xml:space="preserve"> ADDIN ZOTERO_ITEM CSL_CITATION {"citationID":"45yd9eZj","properties":{"formattedCitation":"(Blanken et al., 2019)","plainCitation":"(Blanken et al., 2019)","noteIndex":0},"citationItems":[{"id":1464,"uris":["http://zotero.org/groups/5379819/items/QYWDXVUN"],"itemData":{"id":1464,"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schema":"https://github.com/citation-style-language/schema/raw/master/csl-citation.json"} </w:instrText>
      </w:r>
      <w:r w:rsidR="006F77DA" w:rsidRPr="00753F1A">
        <w:fldChar w:fldCharType="separate"/>
      </w:r>
      <w:r w:rsidR="006F77DA" w:rsidRPr="00753F1A">
        <w:rPr>
          <w:noProof/>
        </w:rPr>
        <w:t>(Blanken et al., 2019)</w:t>
      </w:r>
      <w:r w:rsidR="006F77DA" w:rsidRPr="00753F1A">
        <w:fldChar w:fldCharType="end"/>
      </w:r>
      <w:r w:rsidR="006F77DA" w:rsidRPr="00753F1A">
        <w:t xml:space="preserve">.  </w:t>
      </w:r>
      <w:r w:rsidR="00873377">
        <w:br w:type="page"/>
      </w:r>
    </w:p>
    <w:p w14:paraId="571D0D0D" w14:textId="2AF0A712" w:rsidR="00246664" w:rsidRPr="00C56316" w:rsidRDefault="001E7009" w:rsidP="001E7009">
      <w:pPr>
        <w:pStyle w:val="Heading1"/>
        <w:rPr>
          <w:lang w:val="it-IT"/>
        </w:rPr>
      </w:pPr>
      <w:r w:rsidRPr="00C56316">
        <w:rPr>
          <w:lang w:val="it-IT"/>
        </w:rPr>
        <w:lastRenderedPageBreak/>
        <w:t>IV</w:t>
      </w:r>
      <w:r w:rsidR="00246664" w:rsidRPr="00C56316">
        <w:rPr>
          <w:lang w:val="it-IT"/>
        </w:rPr>
        <w:t>. References</w:t>
      </w:r>
    </w:p>
    <w:p w14:paraId="1C5E0835" w14:textId="77777777" w:rsidR="000521D1" w:rsidRPr="000521D1" w:rsidRDefault="00E75D96" w:rsidP="000521D1">
      <w:pPr>
        <w:pStyle w:val="Bibliography"/>
        <w:rPr>
          <w:lang w:val="en-GB"/>
        </w:rPr>
      </w:pPr>
      <w:r w:rsidRPr="00753F1A">
        <w:fldChar w:fldCharType="begin"/>
      </w:r>
      <w:r w:rsidRPr="00732737">
        <w:rPr>
          <w:lang w:val="it-IT"/>
        </w:rPr>
        <w:instrText xml:space="preserve"> ADDIN ZOTERO_BIBL {"uncited":[],"omitted":[],"custom":[]} CSL_BIBLIOGRAPHY </w:instrText>
      </w:r>
      <w:r w:rsidRPr="00753F1A">
        <w:fldChar w:fldCharType="separate"/>
      </w:r>
      <w:r w:rsidR="000521D1" w:rsidRPr="000521D1">
        <w:rPr>
          <w:lang w:val="it-IT"/>
        </w:rPr>
        <w:t xml:space="preserve">Alesina, A. F., &amp; Giuliano, P. (2009). </w:t>
      </w:r>
      <w:r w:rsidR="000521D1" w:rsidRPr="000521D1">
        <w:rPr>
          <w:i/>
          <w:iCs/>
          <w:lang w:val="en-GB"/>
        </w:rPr>
        <w:t>Preferences for redistribution (No. W14825)</w:t>
      </w:r>
      <w:r w:rsidR="000521D1" w:rsidRPr="000521D1">
        <w:rPr>
          <w:lang w:val="en-GB"/>
        </w:rPr>
        <w:t>. National Bureau of Economic Research Cambridge.</w:t>
      </w:r>
    </w:p>
    <w:p w14:paraId="5E6DAD19" w14:textId="77777777" w:rsidR="000521D1" w:rsidRPr="000521D1" w:rsidRDefault="000521D1" w:rsidP="000521D1">
      <w:pPr>
        <w:pStyle w:val="Bibliography"/>
        <w:rPr>
          <w:lang w:val="en-GB"/>
        </w:rPr>
      </w:pPr>
      <w:r w:rsidRPr="000521D1">
        <w:rPr>
          <w:lang w:val="it-IT"/>
        </w:rPr>
        <w:t xml:space="preserve">Alesina, A. F., Glaeser, E. L., &amp; Sacerdote, B. (2001). </w:t>
      </w:r>
      <w:r w:rsidRPr="000521D1">
        <w:rPr>
          <w:i/>
          <w:iCs/>
          <w:lang w:val="en-GB"/>
        </w:rPr>
        <w:t>Why doesn’t the US have a European-style welfare system?</w:t>
      </w:r>
      <w:r w:rsidRPr="000521D1">
        <w:rPr>
          <w:lang w:val="en-GB"/>
        </w:rPr>
        <w:t xml:space="preserve"> National bureau of economic research Cambridge, Mass., USA.</w:t>
      </w:r>
    </w:p>
    <w:p w14:paraId="30967BBD" w14:textId="77777777" w:rsidR="000521D1" w:rsidRPr="000521D1" w:rsidRDefault="000521D1" w:rsidP="000521D1">
      <w:pPr>
        <w:pStyle w:val="Bibliography"/>
        <w:rPr>
          <w:lang w:val="en-GB"/>
        </w:rPr>
      </w:pPr>
      <w:r w:rsidRPr="000521D1">
        <w:rPr>
          <w:lang w:val="en-GB"/>
        </w:rPr>
        <w:t xml:space="preserve">Alesina, A., &amp; Glaeser, E. (2004). </w:t>
      </w:r>
      <w:r w:rsidRPr="000521D1">
        <w:rPr>
          <w:i/>
          <w:iCs/>
          <w:lang w:val="en-GB"/>
        </w:rPr>
        <w:t>Fighting Poverty in the US and Europe: A World of Difference</w:t>
      </w:r>
      <w:r w:rsidRPr="000521D1">
        <w:rPr>
          <w:lang w:val="en-GB"/>
        </w:rPr>
        <w:t xml:space="preserve"> (1st ed.). Oxford University PressOxford. https://doi.org/10.1093/0199267669.001.0001</w:t>
      </w:r>
    </w:p>
    <w:p w14:paraId="1815CB78" w14:textId="77777777" w:rsidR="000521D1" w:rsidRPr="000521D1" w:rsidRDefault="000521D1" w:rsidP="000521D1">
      <w:pPr>
        <w:pStyle w:val="Bibliography"/>
        <w:rPr>
          <w:lang w:val="en-GB"/>
        </w:rPr>
      </w:pPr>
      <w:r w:rsidRPr="000521D1">
        <w:rPr>
          <w:lang w:val="en-GB"/>
        </w:rPr>
        <w:t xml:space="preserve">Alesina, A., Stantcheva, S., &amp; Teso, E. (2018). Intergenerational Mobility and Preferences for Redistribution. </w:t>
      </w:r>
      <w:r w:rsidRPr="000521D1">
        <w:rPr>
          <w:i/>
          <w:iCs/>
          <w:lang w:val="en-GB"/>
        </w:rPr>
        <w:t>American Economic Review</w:t>
      </w:r>
      <w:r w:rsidRPr="000521D1">
        <w:rPr>
          <w:lang w:val="en-GB"/>
        </w:rPr>
        <w:t xml:space="preserve">, </w:t>
      </w:r>
      <w:r w:rsidRPr="000521D1">
        <w:rPr>
          <w:i/>
          <w:iCs/>
          <w:lang w:val="en-GB"/>
        </w:rPr>
        <w:t>108</w:t>
      </w:r>
      <w:r w:rsidRPr="000521D1">
        <w:rPr>
          <w:lang w:val="en-GB"/>
        </w:rPr>
        <w:t>(2), 521–554. https://doi.org/10.1257/aer.20162015</w:t>
      </w:r>
    </w:p>
    <w:p w14:paraId="172B6ADA" w14:textId="77777777" w:rsidR="000521D1" w:rsidRPr="000521D1" w:rsidRDefault="000521D1" w:rsidP="000521D1">
      <w:pPr>
        <w:pStyle w:val="Bibliography"/>
        <w:rPr>
          <w:lang w:val="en-GB"/>
        </w:rPr>
      </w:pPr>
      <w:r w:rsidRPr="000521D1">
        <w:rPr>
          <w:lang w:val="en-GB"/>
        </w:rPr>
        <w:t xml:space="preserve">Atkinson, A. B., Piketty, T., &amp; Saez, E. (2011). Top Incomes in the Long Run of History. </w:t>
      </w:r>
      <w:r w:rsidRPr="000521D1">
        <w:rPr>
          <w:i/>
          <w:iCs/>
          <w:lang w:val="en-GB"/>
        </w:rPr>
        <w:t>Journal of Economic Literature</w:t>
      </w:r>
      <w:r w:rsidRPr="000521D1">
        <w:rPr>
          <w:lang w:val="en-GB"/>
        </w:rPr>
        <w:t xml:space="preserve">, </w:t>
      </w:r>
      <w:r w:rsidRPr="000521D1">
        <w:rPr>
          <w:i/>
          <w:iCs/>
          <w:lang w:val="en-GB"/>
        </w:rPr>
        <w:t>49</w:t>
      </w:r>
      <w:r w:rsidRPr="000521D1">
        <w:rPr>
          <w:lang w:val="en-GB"/>
        </w:rPr>
        <w:t>(1), 3–71. https://doi.org/10.1257/jel.49.1.3</w:t>
      </w:r>
    </w:p>
    <w:p w14:paraId="77AEDFC5" w14:textId="77777777" w:rsidR="000521D1" w:rsidRPr="000521D1" w:rsidRDefault="000521D1" w:rsidP="000521D1">
      <w:pPr>
        <w:pStyle w:val="Bibliography"/>
        <w:rPr>
          <w:lang w:val="en-GB"/>
        </w:rPr>
      </w:pPr>
      <w:r w:rsidRPr="000521D1">
        <w:rPr>
          <w:lang w:val="en-GB"/>
        </w:rPr>
        <w:t xml:space="preserve">Bagozzi, R. P. (1981). Attitudes, intentions, and behavior: A test of some key hypotheses. </w:t>
      </w:r>
      <w:r w:rsidRPr="000521D1">
        <w:rPr>
          <w:i/>
          <w:iCs/>
          <w:lang w:val="en-GB"/>
        </w:rPr>
        <w:t>Journal of Personality and Social Psychology</w:t>
      </w:r>
      <w:r w:rsidRPr="000521D1">
        <w:rPr>
          <w:lang w:val="en-GB"/>
        </w:rPr>
        <w:t xml:space="preserve">, </w:t>
      </w:r>
      <w:r w:rsidRPr="000521D1">
        <w:rPr>
          <w:i/>
          <w:iCs/>
          <w:lang w:val="en-GB"/>
        </w:rPr>
        <w:t>41</w:t>
      </w:r>
      <w:r w:rsidRPr="000521D1">
        <w:rPr>
          <w:lang w:val="en-GB"/>
        </w:rPr>
        <w:t>(4), 607–627. https://doi.org/10.1037/0022-3514.41.4.607</w:t>
      </w:r>
    </w:p>
    <w:p w14:paraId="0ACB79B6" w14:textId="77777777" w:rsidR="000521D1" w:rsidRPr="000521D1" w:rsidRDefault="000521D1" w:rsidP="000521D1">
      <w:pPr>
        <w:pStyle w:val="Bibliography"/>
        <w:rPr>
          <w:lang w:val="en-GB"/>
        </w:rPr>
      </w:pPr>
      <w:r w:rsidRPr="000521D1">
        <w:rPr>
          <w:lang w:val="en-GB"/>
        </w:rPr>
        <w:t xml:space="preserve">Bagozzi, R. P., &amp; Burnkrant, R. E. (1979). Attitude organization and the attitude–behavior relationship. </w:t>
      </w:r>
      <w:r w:rsidRPr="000521D1">
        <w:rPr>
          <w:i/>
          <w:iCs/>
          <w:lang w:val="en-GB"/>
        </w:rPr>
        <w:t>Journal of Personality and Social Psychology</w:t>
      </w:r>
      <w:r w:rsidRPr="000521D1">
        <w:rPr>
          <w:lang w:val="en-GB"/>
        </w:rPr>
        <w:t xml:space="preserve">, </w:t>
      </w:r>
      <w:r w:rsidRPr="000521D1">
        <w:rPr>
          <w:i/>
          <w:iCs/>
          <w:lang w:val="en-GB"/>
        </w:rPr>
        <w:t>37</w:t>
      </w:r>
      <w:r w:rsidRPr="000521D1">
        <w:rPr>
          <w:lang w:val="en-GB"/>
        </w:rPr>
        <w:t>(6), 913–929. https://doi.org/10.1037/0022-3514.37.6.913</w:t>
      </w:r>
    </w:p>
    <w:p w14:paraId="3B08F93C" w14:textId="77777777" w:rsidR="000521D1" w:rsidRPr="000521D1" w:rsidRDefault="000521D1" w:rsidP="000521D1">
      <w:pPr>
        <w:pStyle w:val="Bibliography"/>
        <w:rPr>
          <w:lang w:val="en-GB"/>
        </w:rPr>
      </w:pPr>
      <w:r w:rsidRPr="000521D1">
        <w:rPr>
          <w:lang w:val="en-GB"/>
        </w:rPr>
        <w:t xml:space="preserve">Barabási, A.-L., &amp; Albert, R. (1999). Emergence of Scaling in Random Networks. </w:t>
      </w:r>
      <w:r w:rsidRPr="000521D1">
        <w:rPr>
          <w:i/>
          <w:iCs/>
          <w:lang w:val="en-GB"/>
        </w:rPr>
        <w:t>Science</w:t>
      </w:r>
      <w:r w:rsidRPr="000521D1">
        <w:rPr>
          <w:lang w:val="en-GB"/>
        </w:rPr>
        <w:t xml:space="preserve">, </w:t>
      </w:r>
      <w:r w:rsidRPr="000521D1">
        <w:rPr>
          <w:i/>
          <w:iCs/>
          <w:lang w:val="en-GB"/>
        </w:rPr>
        <w:t>286</w:t>
      </w:r>
      <w:r w:rsidRPr="000521D1">
        <w:rPr>
          <w:lang w:val="en-GB"/>
        </w:rPr>
        <w:t>(5439), 509–512. https://doi.org/10.1126/science.286.5439.509</w:t>
      </w:r>
    </w:p>
    <w:p w14:paraId="624E3C86" w14:textId="77777777" w:rsidR="000521D1" w:rsidRPr="000521D1" w:rsidRDefault="000521D1" w:rsidP="000521D1">
      <w:pPr>
        <w:pStyle w:val="Bibliography"/>
        <w:rPr>
          <w:lang w:val="en-GB"/>
        </w:rPr>
      </w:pPr>
      <w:r w:rsidRPr="000521D1">
        <w:rPr>
          <w:lang w:val="en-GB"/>
        </w:rPr>
        <w:t xml:space="preserve">Bartels, L. M. (2005). Homer Gets a Tax Cut: Inequality and Public Policy in the American Mind. </w:t>
      </w:r>
      <w:r w:rsidRPr="000521D1">
        <w:rPr>
          <w:i/>
          <w:iCs/>
          <w:lang w:val="en-GB"/>
        </w:rPr>
        <w:t>Perspectives on Politics</w:t>
      </w:r>
      <w:r w:rsidRPr="000521D1">
        <w:rPr>
          <w:lang w:val="en-GB"/>
        </w:rPr>
        <w:t xml:space="preserve">, </w:t>
      </w:r>
      <w:r w:rsidRPr="000521D1">
        <w:rPr>
          <w:i/>
          <w:iCs/>
          <w:lang w:val="en-GB"/>
        </w:rPr>
        <w:t>3</w:t>
      </w:r>
      <w:r w:rsidRPr="000521D1">
        <w:rPr>
          <w:lang w:val="en-GB"/>
        </w:rPr>
        <w:t>(01). https://doi.org/10.1017/S1537592705050036</w:t>
      </w:r>
    </w:p>
    <w:p w14:paraId="6E74D6B0" w14:textId="77777777" w:rsidR="000521D1" w:rsidRPr="000521D1" w:rsidRDefault="000521D1" w:rsidP="000521D1">
      <w:pPr>
        <w:pStyle w:val="Bibliography"/>
        <w:rPr>
          <w:lang w:val="en-GB"/>
        </w:rPr>
      </w:pPr>
      <w:r w:rsidRPr="000521D1">
        <w:rPr>
          <w:lang w:val="en-GB"/>
        </w:rPr>
        <w:lastRenderedPageBreak/>
        <w:t xml:space="preserve">Berens, S., &amp; Gelepithis, M. (2019). Welfare state structure, inequality, and public attitudes towards progressive taxation. </w:t>
      </w:r>
      <w:r w:rsidRPr="000521D1">
        <w:rPr>
          <w:i/>
          <w:iCs/>
          <w:lang w:val="en-GB"/>
        </w:rPr>
        <w:t>Socio-Economic Review</w:t>
      </w:r>
      <w:r w:rsidRPr="000521D1">
        <w:rPr>
          <w:lang w:val="en-GB"/>
        </w:rPr>
        <w:t xml:space="preserve">, </w:t>
      </w:r>
      <w:r w:rsidRPr="000521D1">
        <w:rPr>
          <w:i/>
          <w:iCs/>
          <w:lang w:val="en-GB"/>
        </w:rPr>
        <w:t>17</w:t>
      </w:r>
      <w:r w:rsidRPr="000521D1">
        <w:rPr>
          <w:lang w:val="en-GB"/>
        </w:rPr>
        <w:t>(4), 823–850. https://doi.org/10.1093/ser/mwx063</w:t>
      </w:r>
    </w:p>
    <w:p w14:paraId="135D215D" w14:textId="77777777" w:rsidR="000521D1" w:rsidRPr="000521D1" w:rsidRDefault="000521D1" w:rsidP="000521D1">
      <w:pPr>
        <w:pStyle w:val="Bibliography"/>
        <w:rPr>
          <w:lang w:val="en-GB"/>
        </w:rPr>
      </w:pPr>
      <w:r w:rsidRPr="000521D1">
        <w:rPr>
          <w:lang w:val="en-GB"/>
        </w:rPr>
        <w:t xml:space="preserve">Blanken, T. F., Van Der Zweerde, T., Van Straten, A., Van Someren, E. J. W., Borsboom, D., &amp; Lancee, J. (2019). Introducing Network Intervention Analysis to Investigate Sequential, Symptom-Specific Treatment Effects: A Demonstration in Co-Occurring Insomnia and Depression. </w:t>
      </w:r>
      <w:r w:rsidRPr="000521D1">
        <w:rPr>
          <w:i/>
          <w:iCs/>
          <w:lang w:val="en-GB"/>
        </w:rPr>
        <w:t>Psychotherapy and Psychosomatics</w:t>
      </w:r>
      <w:r w:rsidRPr="000521D1">
        <w:rPr>
          <w:lang w:val="en-GB"/>
        </w:rPr>
        <w:t xml:space="preserve">, </w:t>
      </w:r>
      <w:r w:rsidRPr="000521D1">
        <w:rPr>
          <w:i/>
          <w:iCs/>
          <w:lang w:val="en-GB"/>
        </w:rPr>
        <w:t>88</w:t>
      </w:r>
      <w:r w:rsidRPr="000521D1">
        <w:rPr>
          <w:lang w:val="en-GB"/>
        </w:rPr>
        <w:t>(1), 52–54. https://doi.org/10.1159/000495045</w:t>
      </w:r>
    </w:p>
    <w:p w14:paraId="76D5B730" w14:textId="77777777" w:rsidR="000521D1" w:rsidRPr="000521D1" w:rsidRDefault="000521D1" w:rsidP="000521D1">
      <w:pPr>
        <w:pStyle w:val="Bibliography"/>
        <w:rPr>
          <w:lang w:val="en-GB"/>
        </w:rPr>
      </w:pPr>
      <w:r w:rsidRPr="000521D1">
        <w:rPr>
          <w:lang w:val="en-GB"/>
        </w:rPr>
        <w:t xml:space="preserve">Bobzien, L., &amp; Kalleitner, F. (2021). Attitudes towards European financial solidarity during the Covid-19 pandemic: Evidence from a net-contributor country. </w:t>
      </w:r>
      <w:r w:rsidRPr="000521D1">
        <w:rPr>
          <w:i/>
          <w:iCs/>
          <w:lang w:val="en-GB"/>
        </w:rPr>
        <w:t>European Societies</w:t>
      </w:r>
      <w:r w:rsidRPr="000521D1">
        <w:rPr>
          <w:lang w:val="en-GB"/>
        </w:rPr>
        <w:t xml:space="preserve">, </w:t>
      </w:r>
      <w:r w:rsidRPr="000521D1">
        <w:rPr>
          <w:i/>
          <w:iCs/>
          <w:lang w:val="en-GB"/>
        </w:rPr>
        <w:t>23</w:t>
      </w:r>
      <w:r w:rsidRPr="000521D1">
        <w:rPr>
          <w:lang w:val="en-GB"/>
        </w:rPr>
        <w:t>(sup1), S791–S804. https://doi.org/10.1080/14616696.2020.1836669</w:t>
      </w:r>
    </w:p>
    <w:p w14:paraId="7FE1946F" w14:textId="77777777" w:rsidR="000521D1" w:rsidRPr="000521D1" w:rsidRDefault="000521D1" w:rsidP="000521D1">
      <w:pPr>
        <w:pStyle w:val="Bibliography"/>
        <w:rPr>
          <w:lang w:val="en-GB"/>
        </w:rPr>
      </w:pPr>
      <w:r w:rsidRPr="000521D1">
        <w:rPr>
          <w:lang w:val="en-GB"/>
        </w:rPr>
        <w:t xml:space="preserve">Bollen, K. A. (1989). </w:t>
      </w:r>
      <w:r w:rsidRPr="000521D1">
        <w:rPr>
          <w:i/>
          <w:iCs/>
          <w:lang w:val="en-GB"/>
        </w:rPr>
        <w:t>Structural Equations with Latent Variables</w:t>
      </w:r>
      <w:r w:rsidRPr="000521D1">
        <w:rPr>
          <w:lang w:val="en-GB"/>
        </w:rPr>
        <w:t xml:space="preserve"> (1st ed.). Wiley. https://doi.org/10.1002/9781118619179</w:t>
      </w:r>
    </w:p>
    <w:p w14:paraId="0C086B07" w14:textId="77777777" w:rsidR="000521D1" w:rsidRPr="000521D1" w:rsidRDefault="000521D1" w:rsidP="000521D1">
      <w:pPr>
        <w:pStyle w:val="Bibliography"/>
        <w:rPr>
          <w:lang w:val="en-GB"/>
        </w:rPr>
      </w:pPr>
      <w:r w:rsidRPr="000521D1">
        <w:rPr>
          <w:lang w:val="en-GB"/>
        </w:rPr>
        <w:t xml:space="preserve">Bollen, K., &amp; Lennox, R. (1991). Conventional wisdom on measurement: A structural equation perspective. </w:t>
      </w:r>
      <w:r w:rsidRPr="000521D1">
        <w:rPr>
          <w:i/>
          <w:iCs/>
          <w:lang w:val="en-GB"/>
        </w:rPr>
        <w:t>Psychological Bulletin</w:t>
      </w:r>
      <w:r w:rsidRPr="000521D1">
        <w:rPr>
          <w:lang w:val="en-GB"/>
        </w:rPr>
        <w:t xml:space="preserve">, </w:t>
      </w:r>
      <w:r w:rsidRPr="000521D1">
        <w:rPr>
          <w:i/>
          <w:iCs/>
          <w:lang w:val="en-GB"/>
        </w:rPr>
        <w:t>110</w:t>
      </w:r>
      <w:r w:rsidRPr="000521D1">
        <w:rPr>
          <w:lang w:val="en-GB"/>
        </w:rPr>
        <w:t>(2), 305–314. https://doi.org/10.1037/0033-2909.110.2.305</w:t>
      </w:r>
    </w:p>
    <w:p w14:paraId="39FE9308" w14:textId="77777777" w:rsidR="000521D1" w:rsidRPr="000521D1" w:rsidRDefault="000521D1" w:rsidP="000521D1">
      <w:pPr>
        <w:pStyle w:val="Bibliography"/>
        <w:rPr>
          <w:lang w:val="en-GB"/>
        </w:rPr>
      </w:pPr>
      <w:r w:rsidRPr="000521D1">
        <w:rPr>
          <w:lang w:val="en-GB"/>
        </w:rPr>
        <w:t xml:space="preserve">Borkulo, C. D. van, Bork, R. van, Boschloo, L., Kossakowski, J. J., Tio, P., Schoevers, R. A., Borsboom, D., &amp; Waldorp, L. J. (2022). Comparing network structures on three aspects: A permutation test. </w:t>
      </w:r>
      <w:r w:rsidRPr="000521D1">
        <w:rPr>
          <w:i/>
          <w:iCs/>
          <w:lang w:val="en-GB"/>
        </w:rPr>
        <w:t>Psychological Methods</w:t>
      </w:r>
      <w:r w:rsidRPr="000521D1">
        <w:rPr>
          <w:lang w:val="en-GB"/>
        </w:rPr>
        <w:t>. https://doi.org/10.1037/met0000476</w:t>
      </w:r>
    </w:p>
    <w:p w14:paraId="765B692D" w14:textId="77777777" w:rsidR="000521D1" w:rsidRPr="000521D1" w:rsidRDefault="000521D1" w:rsidP="000521D1">
      <w:pPr>
        <w:pStyle w:val="Bibliography"/>
        <w:rPr>
          <w:lang w:val="en-GB"/>
        </w:rPr>
      </w:pPr>
      <w:r w:rsidRPr="000521D1">
        <w:rPr>
          <w:lang w:val="en-GB"/>
        </w:rPr>
        <w:t xml:space="preserve">Borkulo, C. D. van, Borsboom, D., Epskamp, S., Blanken, T. F., Boschloo, L., Schoevers, R. A., &amp; Waldorp, L. J. (2015). A new method for constructing networks from binary data. </w:t>
      </w:r>
      <w:r w:rsidRPr="000521D1">
        <w:rPr>
          <w:i/>
          <w:iCs/>
          <w:lang w:val="en-GB"/>
        </w:rPr>
        <w:t>Scientific Reports</w:t>
      </w:r>
      <w:r w:rsidRPr="000521D1">
        <w:rPr>
          <w:lang w:val="en-GB"/>
        </w:rPr>
        <w:t xml:space="preserve">, </w:t>
      </w:r>
      <w:r w:rsidRPr="000521D1">
        <w:rPr>
          <w:i/>
          <w:iCs/>
          <w:lang w:val="en-GB"/>
        </w:rPr>
        <w:t>4</w:t>
      </w:r>
      <w:r w:rsidRPr="000521D1">
        <w:rPr>
          <w:lang w:val="en-GB"/>
        </w:rPr>
        <w:t>(1), 5918. https://doi.org/10.1038/srep05918</w:t>
      </w:r>
    </w:p>
    <w:p w14:paraId="2BDEEA4C" w14:textId="77777777" w:rsidR="000521D1" w:rsidRPr="000521D1" w:rsidRDefault="000521D1" w:rsidP="000521D1">
      <w:pPr>
        <w:pStyle w:val="Bibliography"/>
        <w:rPr>
          <w:lang w:val="en-GB"/>
        </w:rPr>
      </w:pPr>
      <w:r w:rsidRPr="000521D1">
        <w:rPr>
          <w:lang w:val="en-GB"/>
        </w:rPr>
        <w:t xml:space="preserve">Borsboom, D., Deserno, M. K., Rhemtulla, M., Epskamp, S., Fried, E. I., McNally, R. J., Robinaugh, D. J., Perugini, M., Dalege, J., Costantini, G., Isvoranu, A.-M., Wysocki, A. C., Borkulo, C. D. van, Bork, R. van, &amp; Waldorp, L. J. (2021). Network analysis of multivariate data in </w:t>
      </w:r>
      <w:r w:rsidRPr="000521D1">
        <w:rPr>
          <w:lang w:val="en-GB"/>
        </w:rPr>
        <w:lastRenderedPageBreak/>
        <w:t xml:space="preserve">psychological science. </w:t>
      </w:r>
      <w:r w:rsidRPr="000521D1">
        <w:rPr>
          <w:i/>
          <w:iCs/>
          <w:lang w:val="en-GB"/>
        </w:rPr>
        <w:t>Nature Reviews Methods Primers</w:t>
      </w:r>
      <w:r w:rsidRPr="000521D1">
        <w:rPr>
          <w:lang w:val="en-GB"/>
        </w:rPr>
        <w:t xml:space="preserve">, </w:t>
      </w:r>
      <w:r w:rsidRPr="000521D1">
        <w:rPr>
          <w:i/>
          <w:iCs/>
          <w:lang w:val="en-GB"/>
        </w:rPr>
        <w:t>1</w:t>
      </w:r>
      <w:r w:rsidRPr="000521D1">
        <w:rPr>
          <w:lang w:val="en-GB"/>
        </w:rPr>
        <w:t>(1), 58. https://doi.org/10.1038/s43586-021-00055-w</w:t>
      </w:r>
    </w:p>
    <w:p w14:paraId="21CF1E55" w14:textId="77777777" w:rsidR="000521D1" w:rsidRPr="000521D1" w:rsidRDefault="000521D1" w:rsidP="000521D1">
      <w:pPr>
        <w:pStyle w:val="Bibliography"/>
        <w:rPr>
          <w:lang w:val="en-GB"/>
        </w:rPr>
      </w:pPr>
      <w:r w:rsidRPr="000521D1">
        <w:rPr>
          <w:lang w:val="en-GB"/>
        </w:rPr>
        <w:t xml:space="preserve">Boutyline, A. (2017). Improving the Measurement of Shared Cultural Schemas with Correlational Class Analysis: Theory and Method. </w:t>
      </w:r>
      <w:r w:rsidRPr="000521D1">
        <w:rPr>
          <w:i/>
          <w:iCs/>
          <w:lang w:val="en-GB"/>
        </w:rPr>
        <w:t>Sociological Science</w:t>
      </w:r>
      <w:r w:rsidRPr="000521D1">
        <w:rPr>
          <w:lang w:val="en-GB"/>
        </w:rPr>
        <w:t xml:space="preserve">, </w:t>
      </w:r>
      <w:r w:rsidRPr="000521D1">
        <w:rPr>
          <w:i/>
          <w:iCs/>
          <w:lang w:val="en-GB"/>
        </w:rPr>
        <w:t>4</w:t>
      </w:r>
      <w:r w:rsidRPr="000521D1">
        <w:rPr>
          <w:lang w:val="en-GB"/>
        </w:rPr>
        <w:t>, 353–393. https://doi.org/10.15195/v4.a15</w:t>
      </w:r>
    </w:p>
    <w:p w14:paraId="21CB699D" w14:textId="77777777" w:rsidR="000521D1" w:rsidRPr="000521D1" w:rsidRDefault="000521D1" w:rsidP="000521D1">
      <w:pPr>
        <w:pStyle w:val="Bibliography"/>
        <w:rPr>
          <w:lang w:val="en-GB"/>
        </w:rPr>
      </w:pPr>
      <w:r w:rsidRPr="000521D1">
        <w:rPr>
          <w:lang w:val="en-GB"/>
        </w:rPr>
        <w:t xml:space="preserve">Boutyline, A., &amp; Vaisey, S. (2017). Belief Network Analysis: A Relational Approach to Understanding the Structure of Attitudes. </w:t>
      </w:r>
      <w:r w:rsidRPr="000521D1">
        <w:rPr>
          <w:i/>
          <w:iCs/>
          <w:lang w:val="en-GB"/>
        </w:rPr>
        <w:t>American Journal of Sociology</w:t>
      </w:r>
      <w:r w:rsidRPr="000521D1">
        <w:rPr>
          <w:lang w:val="en-GB"/>
        </w:rPr>
        <w:t xml:space="preserve">, </w:t>
      </w:r>
      <w:r w:rsidRPr="000521D1">
        <w:rPr>
          <w:i/>
          <w:iCs/>
          <w:lang w:val="en-GB"/>
        </w:rPr>
        <w:t>122</w:t>
      </w:r>
      <w:r w:rsidRPr="000521D1">
        <w:rPr>
          <w:lang w:val="en-GB"/>
        </w:rPr>
        <w:t>(5), 1371–1447. https://doi.org/10.1086/691274</w:t>
      </w:r>
    </w:p>
    <w:p w14:paraId="139F717F" w14:textId="77777777" w:rsidR="000521D1" w:rsidRPr="000521D1" w:rsidRDefault="000521D1" w:rsidP="000521D1">
      <w:pPr>
        <w:pStyle w:val="Bibliography"/>
        <w:rPr>
          <w:lang w:val="en-GB"/>
        </w:rPr>
      </w:pPr>
      <w:r w:rsidRPr="000521D1">
        <w:rPr>
          <w:lang w:val="en-GB"/>
        </w:rPr>
        <w:t xml:space="preserve">Brandt, M. J., &amp; Morgan, G. S. (2022). Between-Person Methods Provide Limited Insight About Within-Person Belief Systems. </w:t>
      </w:r>
      <w:r w:rsidRPr="000521D1">
        <w:rPr>
          <w:i/>
          <w:iCs/>
          <w:lang w:val="en-GB"/>
        </w:rPr>
        <w:t>Journal of Personality and Social Psychology</w:t>
      </w:r>
      <w:r w:rsidRPr="000521D1">
        <w:rPr>
          <w:lang w:val="en-GB"/>
        </w:rPr>
        <w:t xml:space="preserve">, </w:t>
      </w:r>
      <w:r w:rsidRPr="000521D1">
        <w:rPr>
          <w:i/>
          <w:iCs/>
          <w:lang w:val="en-GB"/>
        </w:rPr>
        <w:t>123</w:t>
      </w:r>
      <w:r w:rsidRPr="000521D1">
        <w:rPr>
          <w:lang w:val="en-GB"/>
        </w:rPr>
        <w:t>(3), 621–635. https://doi.org/10.1037/pspp0000404</w:t>
      </w:r>
    </w:p>
    <w:p w14:paraId="66D1D739" w14:textId="77777777" w:rsidR="000521D1" w:rsidRPr="000521D1" w:rsidRDefault="000521D1" w:rsidP="000521D1">
      <w:pPr>
        <w:pStyle w:val="Bibliography"/>
        <w:rPr>
          <w:lang w:val="en-GB"/>
        </w:rPr>
      </w:pPr>
      <w:r w:rsidRPr="000521D1">
        <w:rPr>
          <w:lang w:val="en-GB"/>
        </w:rPr>
        <w:t xml:space="preserve">Brandt, M. J., Sibley, C. G., &amp; Osborne, D. (2019). What Is Central to Political Belief System Networks? </w:t>
      </w:r>
      <w:r w:rsidRPr="000521D1">
        <w:rPr>
          <w:i/>
          <w:iCs/>
          <w:lang w:val="en-GB"/>
        </w:rPr>
        <w:t>Personality and Social Psychology Bulletin</w:t>
      </w:r>
      <w:r w:rsidRPr="000521D1">
        <w:rPr>
          <w:lang w:val="en-GB"/>
        </w:rPr>
        <w:t xml:space="preserve">, </w:t>
      </w:r>
      <w:r w:rsidRPr="000521D1">
        <w:rPr>
          <w:i/>
          <w:iCs/>
          <w:lang w:val="en-GB"/>
        </w:rPr>
        <w:t>45</w:t>
      </w:r>
      <w:r w:rsidRPr="000521D1">
        <w:rPr>
          <w:lang w:val="en-GB"/>
        </w:rPr>
        <w:t>(9), 1352–1364. https://doi.org/10.1177/0146167218824354</w:t>
      </w:r>
    </w:p>
    <w:p w14:paraId="1B3A877E" w14:textId="77777777" w:rsidR="000521D1" w:rsidRPr="000521D1" w:rsidRDefault="000521D1" w:rsidP="000521D1">
      <w:pPr>
        <w:pStyle w:val="Bibliography"/>
        <w:rPr>
          <w:lang w:val="en-GB"/>
        </w:rPr>
      </w:pPr>
      <w:r w:rsidRPr="000521D1">
        <w:rPr>
          <w:lang w:val="en-GB"/>
        </w:rPr>
        <w:t xml:space="preserve">Brandt, M. J., &amp; Sleegers, W. W. A. (2021). Evaluating Belief System Networks as a Theory of Political Belief System Dynamics. </w:t>
      </w:r>
      <w:r w:rsidRPr="000521D1">
        <w:rPr>
          <w:i/>
          <w:iCs/>
          <w:lang w:val="en-GB"/>
        </w:rPr>
        <w:t>Personality and Social Psychology Review : An Official Journal of the Society for Personality and Social Psychology, Inc</w:t>
      </w:r>
      <w:r w:rsidRPr="000521D1">
        <w:rPr>
          <w:lang w:val="en-GB"/>
        </w:rPr>
        <w:t xml:space="preserve">, </w:t>
      </w:r>
      <w:r w:rsidRPr="000521D1">
        <w:rPr>
          <w:i/>
          <w:iCs/>
          <w:lang w:val="en-GB"/>
        </w:rPr>
        <w:t>25</w:t>
      </w:r>
      <w:r w:rsidRPr="000521D1">
        <w:rPr>
          <w:lang w:val="en-GB"/>
        </w:rPr>
        <w:t>(2), 159–185. https://doi.org/10.1177/1088868321993751</w:t>
      </w:r>
    </w:p>
    <w:p w14:paraId="2F6CA1D3" w14:textId="77777777" w:rsidR="000521D1" w:rsidRPr="000521D1" w:rsidRDefault="000521D1" w:rsidP="000521D1">
      <w:pPr>
        <w:pStyle w:val="Bibliography"/>
        <w:rPr>
          <w:lang w:val="en-GB"/>
        </w:rPr>
      </w:pPr>
      <w:r w:rsidRPr="000521D1">
        <w:rPr>
          <w:lang w:val="en-GB"/>
        </w:rPr>
        <w:t xml:space="preserve">Bringmann, L. F., Elmer, T., Epskamp, S., Krause, R. W., Schoch, D., Wichers, M., Wigman, J. T. W., &amp; Snippe, E. (2019). What do centrality measures measure in psychological networks? </w:t>
      </w:r>
      <w:r w:rsidRPr="000521D1">
        <w:rPr>
          <w:i/>
          <w:iCs/>
          <w:lang w:val="en-GB"/>
        </w:rPr>
        <w:t>Journal of Abnormal Psychology</w:t>
      </w:r>
      <w:r w:rsidRPr="000521D1">
        <w:rPr>
          <w:lang w:val="en-GB"/>
        </w:rPr>
        <w:t xml:space="preserve">, </w:t>
      </w:r>
      <w:r w:rsidRPr="000521D1">
        <w:rPr>
          <w:i/>
          <w:iCs/>
          <w:lang w:val="en-GB"/>
        </w:rPr>
        <w:t>128</w:t>
      </w:r>
      <w:r w:rsidRPr="000521D1">
        <w:rPr>
          <w:lang w:val="en-GB"/>
        </w:rPr>
        <w:t>(8), 892–903. https://doi.org/10.1037/abn0000446</w:t>
      </w:r>
    </w:p>
    <w:p w14:paraId="7588E634" w14:textId="77777777" w:rsidR="000521D1" w:rsidRPr="000521D1" w:rsidRDefault="000521D1" w:rsidP="000521D1">
      <w:pPr>
        <w:pStyle w:val="Bibliography"/>
        <w:rPr>
          <w:lang w:val="en-GB"/>
        </w:rPr>
      </w:pPr>
      <w:r w:rsidRPr="000521D1">
        <w:rPr>
          <w:lang w:val="en-GB"/>
        </w:rPr>
        <w:t xml:space="preserve">Brown-Iannuzzi, J. L., Lundberg, K. B., Kay, A. C., &amp; Payne, B. K. (2015). Subjective Status Shapes Political Preferences. </w:t>
      </w:r>
      <w:r w:rsidRPr="000521D1">
        <w:rPr>
          <w:i/>
          <w:iCs/>
          <w:lang w:val="en-GB"/>
        </w:rPr>
        <w:t>Psychological Science</w:t>
      </w:r>
      <w:r w:rsidRPr="000521D1">
        <w:rPr>
          <w:lang w:val="en-GB"/>
        </w:rPr>
        <w:t xml:space="preserve">, </w:t>
      </w:r>
      <w:r w:rsidRPr="000521D1">
        <w:rPr>
          <w:i/>
          <w:iCs/>
          <w:lang w:val="en-GB"/>
        </w:rPr>
        <w:t>26</w:t>
      </w:r>
      <w:r w:rsidRPr="000521D1">
        <w:rPr>
          <w:lang w:val="en-GB"/>
        </w:rPr>
        <w:t>(1), 15–26. https://doi.org/10.1177/0956797614553947</w:t>
      </w:r>
    </w:p>
    <w:p w14:paraId="1FF44ED4" w14:textId="77777777" w:rsidR="000521D1" w:rsidRPr="000521D1" w:rsidRDefault="000521D1" w:rsidP="000521D1">
      <w:pPr>
        <w:pStyle w:val="Bibliography"/>
        <w:rPr>
          <w:lang w:val="en-GB"/>
        </w:rPr>
      </w:pPr>
      <w:r w:rsidRPr="000521D1">
        <w:rPr>
          <w:lang w:val="en-GB"/>
        </w:rPr>
        <w:lastRenderedPageBreak/>
        <w:t xml:space="preserve">Burger, J., Isvoranu, A.-M., Lunansky, G., Haslbeck, J. M. B., Epskamp, S., Hoekstra, R. H. A., Fried, E. I., Borsboom, D., &amp; Blanken, T. F. (2022). Reporting Standards for Psychological Network Analyses in Cross-Sectional Data. </w:t>
      </w:r>
      <w:r w:rsidRPr="000521D1">
        <w:rPr>
          <w:i/>
          <w:iCs/>
          <w:lang w:val="en-GB"/>
        </w:rPr>
        <w:t>Psychological Methods</w:t>
      </w:r>
      <w:r w:rsidRPr="000521D1">
        <w:rPr>
          <w:lang w:val="en-GB"/>
        </w:rPr>
        <w:t>. https://doi.org/10.1037/met0000471</w:t>
      </w:r>
    </w:p>
    <w:p w14:paraId="7A80F11B" w14:textId="77777777" w:rsidR="000521D1" w:rsidRPr="000521D1" w:rsidRDefault="000521D1" w:rsidP="000521D1">
      <w:pPr>
        <w:pStyle w:val="Bibliography"/>
        <w:rPr>
          <w:lang w:val="en-GB"/>
        </w:rPr>
      </w:pPr>
      <w:r w:rsidRPr="000521D1">
        <w:rPr>
          <w:lang w:val="en-GB"/>
        </w:rPr>
        <w:t xml:space="preserve">Bussolo, M., Ferrer‐i‐Carbonell, A., Giolbas, A., &amp; Torre, I. (2021). I Perceive Therefore I Demand: The Formation of Inequality Perceptions and Demand for Redistribution. </w:t>
      </w:r>
      <w:r w:rsidRPr="000521D1">
        <w:rPr>
          <w:i/>
          <w:iCs/>
          <w:lang w:val="en-GB"/>
        </w:rPr>
        <w:t>Review of Income and Wealth</w:t>
      </w:r>
      <w:r w:rsidRPr="000521D1">
        <w:rPr>
          <w:lang w:val="en-GB"/>
        </w:rPr>
        <w:t xml:space="preserve">, </w:t>
      </w:r>
      <w:r w:rsidRPr="000521D1">
        <w:rPr>
          <w:i/>
          <w:iCs/>
          <w:lang w:val="en-GB"/>
        </w:rPr>
        <w:t>67</w:t>
      </w:r>
      <w:r w:rsidRPr="000521D1">
        <w:rPr>
          <w:lang w:val="en-GB"/>
        </w:rPr>
        <w:t>(4), 835–871. https://doi.org/10.1111/roiw.12497</w:t>
      </w:r>
    </w:p>
    <w:p w14:paraId="3FAE8DB2" w14:textId="77777777" w:rsidR="000521D1" w:rsidRPr="000521D1" w:rsidRDefault="000521D1" w:rsidP="000521D1">
      <w:pPr>
        <w:pStyle w:val="Bibliography"/>
        <w:rPr>
          <w:lang w:val="en-GB"/>
        </w:rPr>
      </w:pPr>
      <w:r w:rsidRPr="000521D1">
        <w:rPr>
          <w:lang w:val="en-GB"/>
        </w:rPr>
        <w:t xml:space="preserve">Campos-Vazquez, R. M., Krozer, A., Ramírez-Álvarez, A. A., De La Torre, R., &amp; Velez-Grajales, R. (2022). Perceptions of inequality and social mobility in Mexico. </w:t>
      </w:r>
      <w:r w:rsidRPr="000521D1">
        <w:rPr>
          <w:i/>
          <w:iCs/>
          <w:lang w:val="en-GB"/>
        </w:rPr>
        <w:t>World Development</w:t>
      </w:r>
      <w:r w:rsidRPr="000521D1">
        <w:rPr>
          <w:lang w:val="en-GB"/>
        </w:rPr>
        <w:t xml:space="preserve">, </w:t>
      </w:r>
      <w:r w:rsidRPr="000521D1">
        <w:rPr>
          <w:i/>
          <w:iCs/>
          <w:lang w:val="en-GB"/>
        </w:rPr>
        <w:t>151</w:t>
      </w:r>
      <w:r w:rsidRPr="000521D1">
        <w:rPr>
          <w:lang w:val="en-GB"/>
        </w:rPr>
        <w:t>, 105778. https://doi.org/10.1016/j.worlddev.2021.105778</w:t>
      </w:r>
    </w:p>
    <w:p w14:paraId="267ECD4B" w14:textId="77777777" w:rsidR="000521D1" w:rsidRPr="000521D1" w:rsidRDefault="000521D1" w:rsidP="000521D1">
      <w:pPr>
        <w:pStyle w:val="Bibliography"/>
        <w:rPr>
          <w:lang w:val="en-GB"/>
        </w:rPr>
      </w:pPr>
      <w:r w:rsidRPr="000521D1">
        <w:rPr>
          <w:lang w:val="en-GB"/>
        </w:rPr>
        <w:t xml:space="preserve">Carter, N. T., Lowery, M. R., Smith, R. W., Conley, K. M., Harris, A. M., Listyg, B., Maupin, C. K., King, R. T., &amp; Carter, D. R. (2020). Understanding Job Satisfaction in the Causal Attitude Network (CAN) Model. </w:t>
      </w:r>
      <w:r w:rsidRPr="000521D1">
        <w:rPr>
          <w:i/>
          <w:iCs/>
          <w:lang w:val="en-GB"/>
        </w:rPr>
        <w:t>Journal of Applied Psychology</w:t>
      </w:r>
      <w:r w:rsidRPr="000521D1">
        <w:rPr>
          <w:lang w:val="en-GB"/>
        </w:rPr>
        <w:t xml:space="preserve">, </w:t>
      </w:r>
      <w:r w:rsidRPr="000521D1">
        <w:rPr>
          <w:i/>
          <w:iCs/>
          <w:lang w:val="en-GB"/>
        </w:rPr>
        <w:t>105</w:t>
      </w:r>
      <w:r w:rsidRPr="000521D1">
        <w:rPr>
          <w:lang w:val="en-GB"/>
        </w:rPr>
        <w:t>(9), 959–993. https://doi.org/10.1037/apl0000469</w:t>
      </w:r>
    </w:p>
    <w:p w14:paraId="699671BD" w14:textId="77777777" w:rsidR="000521D1" w:rsidRPr="000521D1" w:rsidRDefault="000521D1" w:rsidP="000521D1">
      <w:pPr>
        <w:pStyle w:val="Bibliography"/>
        <w:rPr>
          <w:lang w:val="en-GB"/>
        </w:rPr>
      </w:pPr>
      <w:r w:rsidRPr="000521D1">
        <w:rPr>
          <w:lang w:val="en-GB"/>
        </w:rPr>
        <w:t xml:space="preserve">Castillo, J.-C., García-Castro, J.-D., &amp; Venegas, M. (2022). Perception of economic inequality: Concepts, associated factors and prospects of a burgeoning research agenda ( </w:t>
      </w:r>
      <w:r w:rsidRPr="000521D1">
        <w:rPr>
          <w:i/>
          <w:iCs/>
          <w:lang w:val="en-GB"/>
        </w:rPr>
        <w:t>Percepción de desigualdad económica: conceptos, factores asociados y</w:t>
      </w:r>
      <w:r w:rsidRPr="000521D1">
        <w:rPr>
          <w:lang w:val="en-GB"/>
        </w:rPr>
        <w:t xml:space="preserve"> </w:t>
      </w:r>
      <w:r w:rsidRPr="000521D1">
        <w:rPr>
          <w:i/>
          <w:iCs/>
          <w:lang w:val="en-GB"/>
        </w:rPr>
        <w:t>proyecciones de una agenda creciente de investigación</w:t>
      </w:r>
      <w:r w:rsidRPr="000521D1">
        <w:rPr>
          <w:lang w:val="en-GB"/>
        </w:rPr>
        <w:t xml:space="preserve"> ). </w:t>
      </w:r>
      <w:r w:rsidRPr="000521D1">
        <w:rPr>
          <w:i/>
          <w:iCs/>
          <w:lang w:val="en-GB"/>
        </w:rPr>
        <w:t>International Journal of Social Psychology</w:t>
      </w:r>
      <w:r w:rsidRPr="000521D1">
        <w:rPr>
          <w:lang w:val="en-GB"/>
        </w:rPr>
        <w:t xml:space="preserve">, </w:t>
      </w:r>
      <w:r w:rsidRPr="000521D1">
        <w:rPr>
          <w:i/>
          <w:iCs/>
          <w:lang w:val="en-GB"/>
        </w:rPr>
        <w:t>37</w:t>
      </w:r>
      <w:r w:rsidRPr="000521D1">
        <w:rPr>
          <w:lang w:val="en-GB"/>
        </w:rPr>
        <w:t>(1), 180–207. https://doi.org/10.1080/02134748.2021.2009275</w:t>
      </w:r>
    </w:p>
    <w:p w14:paraId="4B96420A" w14:textId="77777777" w:rsidR="000521D1" w:rsidRPr="000521D1" w:rsidRDefault="000521D1" w:rsidP="000521D1">
      <w:pPr>
        <w:pStyle w:val="Bibliography"/>
        <w:rPr>
          <w:lang w:val="en-GB"/>
        </w:rPr>
      </w:pPr>
      <w:r w:rsidRPr="000521D1">
        <w:rPr>
          <w:lang w:val="en-GB"/>
        </w:rPr>
        <w:t xml:space="preserve">Chaiken, S., Liberman, A., &amp; Eagly, A. H. (1989). Heuristic and systematic information processing within and beyond the persuasion context. In </w:t>
      </w:r>
      <w:r w:rsidRPr="000521D1">
        <w:rPr>
          <w:i/>
          <w:iCs/>
          <w:lang w:val="en-GB"/>
        </w:rPr>
        <w:t>Unintended thought.</w:t>
      </w:r>
      <w:r w:rsidRPr="000521D1">
        <w:rPr>
          <w:lang w:val="en-GB"/>
        </w:rPr>
        <w:t xml:space="preserve"> (pp. 212–252). The Guilford Press.</w:t>
      </w:r>
    </w:p>
    <w:p w14:paraId="5E70666D" w14:textId="77777777" w:rsidR="000521D1" w:rsidRPr="000521D1" w:rsidRDefault="000521D1" w:rsidP="000521D1">
      <w:pPr>
        <w:pStyle w:val="Bibliography"/>
        <w:rPr>
          <w:lang w:val="en-GB"/>
        </w:rPr>
      </w:pPr>
      <w:r w:rsidRPr="000521D1">
        <w:rPr>
          <w:lang w:val="en-GB"/>
        </w:rPr>
        <w:t xml:space="preserve">Chambers, J. R., Swan, L. K., &amp; Heesacker, M. (2014). Better Off Than We Know: Distorted Perceptions of Incomes and Income Inequality in America. </w:t>
      </w:r>
      <w:r w:rsidRPr="000521D1">
        <w:rPr>
          <w:i/>
          <w:iCs/>
          <w:lang w:val="en-GB"/>
        </w:rPr>
        <w:t>Psychological Science</w:t>
      </w:r>
      <w:r w:rsidRPr="000521D1">
        <w:rPr>
          <w:lang w:val="en-GB"/>
        </w:rPr>
        <w:t xml:space="preserve">, </w:t>
      </w:r>
      <w:r w:rsidRPr="000521D1">
        <w:rPr>
          <w:i/>
          <w:iCs/>
          <w:lang w:val="en-GB"/>
        </w:rPr>
        <w:t>25</w:t>
      </w:r>
      <w:r w:rsidRPr="000521D1">
        <w:rPr>
          <w:lang w:val="en-GB"/>
        </w:rPr>
        <w:t>(2), 613–618. https://doi.org/10.1177/0956797613504965</w:t>
      </w:r>
    </w:p>
    <w:p w14:paraId="191659EA" w14:textId="77777777" w:rsidR="000521D1" w:rsidRPr="000521D1" w:rsidRDefault="000521D1" w:rsidP="000521D1">
      <w:pPr>
        <w:pStyle w:val="Bibliography"/>
        <w:rPr>
          <w:lang w:val="en-GB"/>
        </w:rPr>
      </w:pPr>
      <w:r w:rsidRPr="000521D1">
        <w:rPr>
          <w:lang w:val="en-GB"/>
        </w:rPr>
        <w:lastRenderedPageBreak/>
        <w:t xml:space="preserve">Chambon, M., Dalege, J., Waldorp, L. J., Van Der Maas, H. L. J., Borsboom, D., &amp; Van Harreveld, F. (2022). Tailored interventions into broad attitude networks towards the COVID-19 pandemic. </w:t>
      </w:r>
      <w:r w:rsidRPr="000521D1">
        <w:rPr>
          <w:i/>
          <w:iCs/>
          <w:lang w:val="en-GB"/>
        </w:rPr>
        <w:t>PLOS ONE</w:t>
      </w:r>
      <w:r w:rsidRPr="000521D1">
        <w:rPr>
          <w:lang w:val="en-GB"/>
        </w:rPr>
        <w:t xml:space="preserve">, </w:t>
      </w:r>
      <w:r w:rsidRPr="000521D1">
        <w:rPr>
          <w:i/>
          <w:iCs/>
          <w:lang w:val="en-GB"/>
        </w:rPr>
        <w:t>17</w:t>
      </w:r>
      <w:r w:rsidRPr="000521D1">
        <w:rPr>
          <w:lang w:val="en-GB"/>
        </w:rPr>
        <w:t>(10), e0276439. https://doi.org/10.1371/journal.pone.0276439</w:t>
      </w:r>
    </w:p>
    <w:p w14:paraId="09841238" w14:textId="77777777" w:rsidR="000521D1" w:rsidRPr="000521D1" w:rsidRDefault="000521D1" w:rsidP="000521D1">
      <w:pPr>
        <w:pStyle w:val="Bibliography"/>
        <w:rPr>
          <w:lang w:val="en-GB"/>
        </w:rPr>
      </w:pPr>
      <w:r w:rsidRPr="000521D1">
        <w:rPr>
          <w:lang w:val="en-GB"/>
        </w:rPr>
        <w:t xml:space="preserve">Chen, J., &amp; Chen, Z. (2008). Extended Bayesian information criteria for model selection with large model spaces. </w:t>
      </w:r>
      <w:r w:rsidRPr="000521D1">
        <w:rPr>
          <w:i/>
          <w:iCs/>
          <w:lang w:val="en-GB"/>
        </w:rPr>
        <w:t>Biometrika</w:t>
      </w:r>
      <w:r w:rsidRPr="000521D1">
        <w:rPr>
          <w:lang w:val="en-GB"/>
        </w:rPr>
        <w:t xml:space="preserve">, </w:t>
      </w:r>
      <w:r w:rsidRPr="000521D1">
        <w:rPr>
          <w:i/>
          <w:iCs/>
          <w:lang w:val="en-GB"/>
        </w:rPr>
        <w:t>95</w:t>
      </w:r>
      <w:r w:rsidRPr="000521D1">
        <w:rPr>
          <w:lang w:val="en-GB"/>
        </w:rPr>
        <w:t>(3), 759–771. https://doi.org/10.1093/biomet/asn034</w:t>
      </w:r>
    </w:p>
    <w:p w14:paraId="2ABBA844" w14:textId="77777777" w:rsidR="000521D1" w:rsidRPr="000521D1" w:rsidRDefault="000521D1" w:rsidP="000521D1">
      <w:pPr>
        <w:pStyle w:val="Bibliography"/>
        <w:rPr>
          <w:lang w:val="en-GB"/>
        </w:rPr>
      </w:pPr>
      <w:r w:rsidRPr="000521D1">
        <w:rPr>
          <w:lang w:val="en-GB"/>
        </w:rPr>
        <w:t xml:space="preserve">Choi, G. (2021). Individuals’ socioeconomic position, inequality perceptions, and redistributive preferences in OECD countries. </w:t>
      </w:r>
      <w:r w:rsidRPr="000521D1">
        <w:rPr>
          <w:i/>
          <w:iCs/>
          <w:lang w:val="en-GB"/>
        </w:rPr>
        <w:t>The Journal of Economic Inequality</w:t>
      </w:r>
      <w:r w:rsidRPr="000521D1">
        <w:rPr>
          <w:lang w:val="en-GB"/>
        </w:rPr>
        <w:t xml:space="preserve">, </w:t>
      </w:r>
      <w:r w:rsidRPr="000521D1">
        <w:rPr>
          <w:i/>
          <w:iCs/>
          <w:lang w:val="en-GB"/>
        </w:rPr>
        <w:t>19</w:t>
      </w:r>
      <w:r w:rsidRPr="000521D1">
        <w:rPr>
          <w:lang w:val="en-GB"/>
        </w:rPr>
        <w:t>(2), 239–264. https://doi.org/10.1007/s10888-020-09471-6</w:t>
      </w:r>
    </w:p>
    <w:p w14:paraId="7C32FBD6" w14:textId="77777777" w:rsidR="000521D1" w:rsidRPr="00DE5F60" w:rsidRDefault="000521D1" w:rsidP="000521D1">
      <w:pPr>
        <w:pStyle w:val="Bibliography"/>
        <w:rPr>
          <w:lang w:val="it-IT"/>
        </w:rPr>
      </w:pPr>
      <w:r w:rsidRPr="000521D1">
        <w:rPr>
          <w:lang w:val="en-GB"/>
        </w:rPr>
        <w:t xml:space="preserve">Converse, P. E. (2006). The nature of belief systems in mass publics (1964). </w:t>
      </w:r>
      <w:r w:rsidRPr="00DE5F60">
        <w:rPr>
          <w:i/>
          <w:iCs/>
          <w:lang w:val="it-IT"/>
        </w:rPr>
        <w:t>Critical Review</w:t>
      </w:r>
      <w:r w:rsidRPr="00DE5F60">
        <w:rPr>
          <w:lang w:val="it-IT"/>
        </w:rPr>
        <w:t xml:space="preserve">, </w:t>
      </w:r>
      <w:r w:rsidRPr="00DE5F60">
        <w:rPr>
          <w:i/>
          <w:iCs/>
          <w:lang w:val="it-IT"/>
        </w:rPr>
        <w:t>18</w:t>
      </w:r>
      <w:r w:rsidRPr="00DE5F60">
        <w:rPr>
          <w:lang w:val="it-IT"/>
        </w:rPr>
        <w:t>(1–3), 1–74. https://doi.org/10.1080/08913810608443650</w:t>
      </w:r>
    </w:p>
    <w:p w14:paraId="4AF4375A" w14:textId="77777777" w:rsidR="000521D1" w:rsidRPr="000521D1" w:rsidRDefault="000521D1" w:rsidP="000521D1">
      <w:pPr>
        <w:pStyle w:val="Bibliography"/>
        <w:rPr>
          <w:lang w:val="en-GB"/>
        </w:rPr>
      </w:pPr>
      <w:r w:rsidRPr="00DE5F60">
        <w:rPr>
          <w:lang w:val="it-IT"/>
        </w:rPr>
        <w:t xml:space="preserve">Cruces, G., Perez-Truglia, R., &amp; Tetaz, M. (2013). </w:t>
      </w:r>
      <w:r w:rsidRPr="000521D1">
        <w:rPr>
          <w:lang w:val="en-GB"/>
        </w:rPr>
        <w:t xml:space="preserve">Biased perceptions of income distribution and preferences for redistribution: Evidence from a survey experiment. </w:t>
      </w:r>
      <w:r w:rsidRPr="000521D1">
        <w:rPr>
          <w:i/>
          <w:iCs/>
          <w:lang w:val="en-GB"/>
        </w:rPr>
        <w:t>Journal of Public Economics</w:t>
      </w:r>
      <w:r w:rsidRPr="000521D1">
        <w:rPr>
          <w:lang w:val="en-GB"/>
        </w:rPr>
        <w:t xml:space="preserve">, </w:t>
      </w:r>
      <w:r w:rsidRPr="000521D1">
        <w:rPr>
          <w:i/>
          <w:iCs/>
          <w:lang w:val="en-GB"/>
        </w:rPr>
        <w:t>98</w:t>
      </w:r>
      <w:r w:rsidRPr="000521D1">
        <w:rPr>
          <w:lang w:val="en-GB"/>
        </w:rPr>
        <w:t>, 100–112. https://doi.org/10.1016/j.jpubeco.2012.10.009</w:t>
      </w:r>
    </w:p>
    <w:p w14:paraId="15FC6638" w14:textId="77777777" w:rsidR="000521D1" w:rsidRPr="000521D1" w:rsidRDefault="000521D1" w:rsidP="000521D1">
      <w:pPr>
        <w:pStyle w:val="Bibliography"/>
        <w:rPr>
          <w:lang w:val="en-GB"/>
        </w:rPr>
      </w:pPr>
      <w:r w:rsidRPr="000521D1">
        <w:rPr>
          <w:lang w:val="en-GB"/>
        </w:rPr>
        <w:t xml:space="preserve">Dalege, J., Borsboom, D., Harreveld, F. van, Berg, H. van den, Conner, M., &amp; Maas, H. L. J. van der. (2016). Toward a formalized account of attitudes: The Causal Attitude Network (CAN) model. </w:t>
      </w:r>
      <w:r w:rsidRPr="000521D1">
        <w:rPr>
          <w:i/>
          <w:iCs/>
          <w:lang w:val="en-GB"/>
        </w:rPr>
        <w:t>Psychological Review</w:t>
      </w:r>
      <w:r w:rsidRPr="000521D1">
        <w:rPr>
          <w:lang w:val="en-GB"/>
        </w:rPr>
        <w:t xml:space="preserve">, </w:t>
      </w:r>
      <w:r w:rsidRPr="000521D1">
        <w:rPr>
          <w:i/>
          <w:iCs/>
          <w:lang w:val="en-GB"/>
        </w:rPr>
        <w:t>123</w:t>
      </w:r>
      <w:r w:rsidRPr="000521D1">
        <w:rPr>
          <w:lang w:val="en-GB"/>
        </w:rPr>
        <w:t>(1), 2–22. https://doi.org/10.1037/a0039802</w:t>
      </w:r>
    </w:p>
    <w:p w14:paraId="0EEA22C0" w14:textId="77777777" w:rsidR="000521D1" w:rsidRPr="000521D1" w:rsidRDefault="000521D1" w:rsidP="000521D1">
      <w:pPr>
        <w:pStyle w:val="Bibliography"/>
        <w:rPr>
          <w:lang w:val="en-GB"/>
        </w:rPr>
      </w:pPr>
      <w:r w:rsidRPr="000521D1">
        <w:rPr>
          <w:lang w:val="en-GB"/>
        </w:rPr>
        <w:t xml:space="preserve">Dalege, J., Borsboom, D., Harreveld, F. van, &amp; Maas, H. L. J. van der. (2017). Network Analysis on Attitudes: A Brief Tutorial. </w:t>
      </w:r>
      <w:r w:rsidRPr="000521D1">
        <w:rPr>
          <w:i/>
          <w:iCs/>
          <w:lang w:val="en-GB"/>
        </w:rPr>
        <w:t>Social Psychological and Personality Science</w:t>
      </w:r>
      <w:r w:rsidRPr="000521D1">
        <w:rPr>
          <w:lang w:val="en-GB"/>
        </w:rPr>
        <w:t xml:space="preserve">, </w:t>
      </w:r>
      <w:r w:rsidRPr="000521D1">
        <w:rPr>
          <w:i/>
          <w:iCs/>
          <w:lang w:val="en-GB"/>
        </w:rPr>
        <w:t>8</w:t>
      </w:r>
      <w:r w:rsidRPr="000521D1">
        <w:rPr>
          <w:lang w:val="en-GB"/>
        </w:rPr>
        <w:t>(5), 528–537. https://doi.org/10.1177/1948550617709827</w:t>
      </w:r>
    </w:p>
    <w:p w14:paraId="4743E043" w14:textId="77777777" w:rsidR="000521D1" w:rsidRPr="000521D1" w:rsidRDefault="000521D1" w:rsidP="000521D1">
      <w:pPr>
        <w:pStyle w:val="Bibliography"/>
        <w:rPr>
          <w:lang w:val="en-GB"/>
        </w:rPr>
      </w:pPr>
      <w:r w:rsidRPr="000521D1">
        <w:rPr>
          <w:lang w:val="en-GB"/>
        </w:rPr>
        <w:t xml:space="preserve">Dalege, J., Borsboom, D., Harreveld, F. van, Waldorp, L. J., &amp; Maas, H. L. J. van der. (2017). Network Structure Explains the Impact of Attitudes on Voting Decisions. </w:t>
      </w:r>
      <w:r w:rsidRPr="000521D1">
        <w:rPr>
          <w:i/>
          <w:iCs/>
          <w:lang w:val="en-GB"/>
        </w:rPr>
        <w:t>Scientific Reports</w:t>
      </w:r>
      <w:r w:rsidRPr="000521D1">
        <w:rPr>
          <w:lang w:val="en-GB"/>
        </w:rPr>
        <w:t xml:space="preserve">, </w:t>
      </w:r>
      <w:r w:rsidRPr="000521D1">
        <w:rPr>
          <w:i/>
          <w:iCs/>
          <w:lang w:val="en-GB"/>
        </w:rPr>
        <w:t>7</w:t>
      </w:r>
      <w:r w:rsidRPr="000521D1">
        <w:rPr>
          <w:lang w:val="en-GB"/>
        </w:rPr>
        <w:t>(1), 4909. https://doi.org/10.1038/s41598-017-05048-y</w:t>
      </w:r>
    </w:p>
    <w:p w14:paraId="11FF533E" w14:textId="77777777" w:rsidR="000521D1" w:rsidRPr="000521D1" w:rsidRDefault="000521D1" w:rsidP="000521D1">
      <w:pPr>
        <w:pStyle w:val="Bibliography"/>
        <w:rPr>
          <w:lang w:val="en-GB"/>
        </w:rPr>
      </w:pPr>
      <w:r w:rsidRPr="000521D1">
        <w:rPr>
          <w:lang w:val="en-GB"/>
        </w:rPr>
        <w:t xml:space="preserve">Dalege, J., Borsboom, D., van Harreveld, F., &amp; van der Maas, H. L. J. (2018). The Attitudinal Entropy (AE) Framework as a General Theory of Individual Attitudes. </w:t>
      </w:r>
      <w:r w:rsidRPr="000521D1">
        <w:rPr>
          <w:i/>
          <w:iCs/>
          <w:lang w:val="en-GB"/>
        </w:rPr>
        <w:t>Psychological Inquiry</w:t>
      </w:r>
      <w:r w:rsidRPr="000521D1">
        <w:rPr>
          <w:lang w:val="en-GB"/>
        </w:rPr>
        <w:t xml:space="preserve">, </w:t>
      </w:r>
      <w:r w:rsidRPr="000521D1">
        <w:rPr>
          <w:i/>
          <w:iCs/>
          <w:lang w:val="en-GB"/>
        </w:rPr>
        <w:t>29</w:t>
      </w:r>
      <w:r w:rsidRPr="000521D1">
        <w:rPr>
          <w:lang w:val="en-GB"/>
        </w:rPr>
        <w:t>(4), 175–193. https://doi.org/10.1080/1047840X.2018.1537246</w:t>
      </w:r>
    </w:p>
    <w:p w14:paraId="0B293064" w14:textId="77777777" w:rsidR="000521D1" w:rsidRPr="000521D1" w:rsidRDefault="000521D1" w:rsidP="000521D1">
      <w:pPr>
        <w:pStyle w:val="Bibliography"/>
        <w:rPr>
          <w:lang w:val="en-GB"/>
        </w:rPr>
      </w:pPr>
      <w:r w:rsidRPr="000521D1">
        <w:rPr>
          <w:lang w:val="en-GB"/>
        </w:rPr>
        <w:lastRenderedPageBreak/>
        <w:t xml:space="preserve">Dalege, J., Borsboom, D., van Harreveld, F., &amp; van der Maas, H. L. J. (2019). A Network Perspective on Attitude Strength: Testing the Connectivity Hypothesis. </w:t>
      </w:r>
      <w:r w:rsidRPr="000521D1">
        <w:rPr>
          <w:i/>
          <w:iCs/>
          <w:lang w:val="en-GB"/>
        </w:rPr>
        <w:t>Social Psychological and Personality Science</w:t>
      </w:r>
      <w:r w:rsidRPr="000521D1">
        <w:rPr>
          <w:lang w:val="en-GB"/>
        </w:rPr>
        <w:t xml:space="preserve">, </w:t>
      </w:r>
      <w:r w:rsidRPr="000521D1">
        <w:rPr>
          <w:i/>
          <w:iCs/>
          <w:lang w:val="en-GB"/>
        </w:rPr>
        <w:t>10</w:t>
      </w:r>
      <w:r w:rsidRPr="000521D1">
        <w:rPr>
          <w:lang w:val="en-GB"/>
        </w:rPr>
        <w:t>(6), 746–756. https://doi.org/10.1177/1948550618781062</w:t>
      </w:r>
    </w:p>
    <w:p w14:paraId="46322F04" w14:textId="77777777" w:rsidR="000521D1" w:rsidRPr="000521D1" w:rsidRDefault="000521D1" w:rsidP="000521D1">
      <w:pPr>
        <w:pStyle w:val="Bibliography"/>
        <w:rPr>
          <w:lang w:val="en-GB"/>
        </w:rPr>
      </w:pPr>
      <w:r w:rsidRPr="000521D1">
        <w:rPr>
          <w:lang w:val="en-GB"/>
        </w:rPr>
        <w:t xml:space="preserve">Danaher, P., Wang, P., &amp; Witten, D. M. (2013). The Joint Graphical Lasso for Inverse Covariance Estimation Across Multiple Classes. </w:t>
      </w:r>
      <w:r w:rsidRPr="000521D1">
        <w:rPr>
          <w:i/>
          <w:iCs/>
          <w:lang w:val="en-GB"/>
        </w:rPr>
        <w:t>Journal of the Royal Statistical Society Series B: Statistical Methodology</w:t>
      </w:r>
      <w:r w:rsidRPr="000521D1">
        <w:rPr>
          <w:lang w:val="en-GB"/>
        </w:rPr>
        <w:t xml:space="preserve">, </w:t>
      </w:r>
      <w:r w:rsidRPr="000521D1">
        <w:rPr>
          <w:i/>
          <w:iCs/>
          <w:lang w:val="en-GB"/>
        </w:rPr>
        <w:t>76</w:t>
      </w:r>
      <w:r w:rsidRPr="000521D1">
        <w:rPr>
          <w:lang w:val="en-GB"/>
        </w:rPr>
        <w:t>(2), 373–397. https://doi.org/10.1111/rssb.12033</w:t>
      </w:r>
    </w:p>
    <w:p w14:paraId="0E427942" w14:textId="77777777" w:rsidR="000521D1" w:rsidRPr="000521D1" w:rsidRDefault="000521D1" w:rsidP="000521D1">
      <w:pPr>
        <w:pStyle w:val="Bibliography"/>
        <w:rPr>
          <w:lang w:val="en-GB"/>
        </w:rPr>
      </w:pPr>
      <w:r w:rsidRPr="000521D1">
        <w:rPr>
          <w:lang w:val="en-GB"/>
        </w:rPr>
        <w:t xml:space="preserve">Eagly, A. H., &amp; Chaiken, S. (1993). </w:t>
      </w:r>
      <w:r w:rsidRPr="000521D1">
        <w:rPr>
          <w:i/>
          <w:iCs/>
          <w:lang w:val="en-GB"/>
        </w:rPr>
        <w:t>The psychology of attitudes.</w:t>
      </w:r>
      <w:r w:rsidRPr="000521D1">
        <w:rPr>
          <w:lang w:val="en-GB"/>
        </w:rPr>
        <w:t xml:space="preserve"> (pp. xxii, 794). Harcourt Brace Jovanovich College Publishers.</w:t>
      </w:r>
    </w:p>
    <w:p w14:paraId="2732936C" w14:textId="77777777" w:rsidR="000521D1" w:rsidRPr="000521D1" w:rsidRDefault="000521D1" w:rsidP="000521D1">
      <w:pPr>
        <w:pStyle w:val="Bibliography"/>
        <w:rPr>
          <w:lang w:val="en-GB"/>
        </w:rPr>
      </w:pPr>
      <w:r w:rsidRPr="000521D1">
        <w:rPr>
          <w:lang w:val="en-GB"/>
        </w:rPr>
        <w:t xml:space="preserve">Efron, B. (1979). Bootstrap Methods: Another Look at the Jackknife. </w:t>
      </w:r>
      <w:r w:rsidRPr="000521D1">
        <w:rPr>
          <w:i/>
          <w:iCs/>
          <w:lang w:val="en-GB"/>
        </w:rPr>
        <w:t>The Annals of Statistics</w:t>
      </w:r>
      <w:r w:rsidRPr="000521D1">
        <w:rPr>
          <w:lang w:val="en-GB"/>
        </w:rPr>
        <w:t xml:space="preserve">, </w:t>
      </w:r>
      <w:r w:rsidRPr="000521D1">
        <w:rPr>
          <w:i/>
          <w:iCs/>
          <w:lang w:val="en-GB"/>
        </w:rPr>
        <w:t>7</w:t>
      </w:r>
      <w:r w:rsidRPr="000521D1">
        <w:rPr>
          <w:lang w:val="en-GB"/>
        </w:rPr>
        <w:t>(1). https://doi.org/10.1214/aos/1176344552</w:t>
      </w:r>
    </w:p>
    <w:p w14:paraId="5A4E63C9" w14:textId="77777777" w:rsidR="000521D1" w:rsidRPr="000521D1" w:rsidRDefault="000521D1" w:rsidP="000521D1">
      <w:pPr>
        <w:pStyle w:val="Bibliography"/>
        <w:rPr>
          <w:lang w:val="en-GB"/>
        </w:rPr>
      </w:pPr>
      <w:r w:rsidRPr="000521D1">
        <w:rPr>
          <w:lang w:val="en-GB"/>
        </w:rPr>
        <w:t xml:space="preserve">Epskamp, S., Borsboom, D., &amp; Fried, E. I. (2018). Estimating psychological networks and their accuracy: A tutorial paper. </w:t>
      </w:r>
      <w:r w:rsidRPr="000521D1">
        <w:rPr>
          <w:i/>
          <w:iCs/>
          <w:lang w:val="en-GB"/>
        </w:rPr>
        <w:t>Behavior Research Methods</w:t>
      </w:r>
      <w:r w:rsidRPr="000521D1">
        <w:rPr>
          <w:lang w:val="en-GB"/>
        </w:rPr>
        <w:t xml:space="preserve">, </w:t>
      </w:r>
      <w:r w:rsidRPr="000521D1">
        <w:rPr>
          <w:i/>
          <w:iCs/>
          <w:lang w:val="en-GB"/>
        </w:rPr>
        <w:t>50</w:t>
      </w:r>
      <w:r w:rsidRPr="000521D1">
        <w:rPr>
          <w:lang w:val="en-GB"/>
        </w:rPr>
        <w:t>(1), 195–212. https://doi.org/10.3758/s13428-017-0862-1</w:t>
      </w:r>
    </w:p>
    <w:p w14:paraId="0C56EFC9" w14:textId="77777777" w:rsidR="000521D1" w:rsidRPr="000521D1" w:rsidRDefault="000521D1" w:rsidP="000521D1">
      <w:pPr>
        <w:pStyle w:val="Bibliography"/>
        <w:rPr>
          <w:lang w:val="en-GB"/>
        </w:rPr>
      </w:pPr>
      <w:r w:rsidRPr="000521D1">
        <w:rPr>
          <w:lang w:val="en-GB"/>
        </w:rPr>
        <w:t xml:space="preserve">Epskamp, S., &amp; Fried, E. I. (2018). A Tutorial on Regularized Partial Correlation Networks. </w:t>
      </w:r>
      <w:r w:rsidRPr="000521D1">
        <w:rPr>
          <w:i/>
          <w:iCs/>
          <w:lang w:val="en-GB"/>
        </w:rPr>
        <w:t>Psychological Methods</w:t>
      </w:r>
      <w:r w:rsidRPr="000521D1">
        <w:rPr>
          <w:lang w:val="en-GB"/>
        </w:rPr>
        <w:t xml:space="preserve">, </w:t>
      </w:r>
      <w:r w:rsidRPr="000521D1">
        <w:rPr>
          <w:i/>
          <w:iCs/>
          <w:lang w:val="en-GB"/>
        </w:rPr>
        <w:t>23</w:t>
      </w:r>
      <w:r w:rsidRPr="000521D1">
        <w:rPr>
          <w:lang w:val="en-GB"/>
        </w:rPr>
        <w:t>(4), 617–634. https://doi.org/10.1037/met0000167</w:t>
      </w:r>
    </w:p>
    <w:p w14:paraId="7E39BCB8" w14:textId="77777777" w:rsidR="000521D1" w:rsidRPr="000521D1" w:rsidRDefault="000521D1" w:rsidP="000521D1">
      <w:pPr>
        <w:pStyle w:val="Bibliography"/>
        <w:rPr>
          <w:lang w:val="en-GB"/>
        </w:rPr>
      </w:pPr>
      <w:r w:rsidRPr="000521D1">
        <w:rPr>
          <w:lang w:val="en-GB"/>
        </w:rPr>
        <w:t xml:space="preserve">Esping-Andersen, G., &amp; Myles, J. (2011). </w:t>
      </w:r>
      <w:r w:rsidRPr="000521D1">
        <w:rPr>
          <w:i/>
          <w:iCs/>
          <w:lang w:val="en-GB"/>
        </w:rPr>
        <w:t>Economic Inequality and the Welfare State</w:t>
      </w:r>
      <w:r w:rsidRPr="000521D1">
        <w:rPr>
          <w:lang w:val="en-GB"/>
        </w:rPr>
        <w:t>. Oxford University Press. https://doi.org/10.1093/oxfordhb/9780199606061.013.0025</w:t>
      </w:r>
    </w:p>
    <w:p w14:paraId="0809E2B9" w14:textId="77777777" w:rsidR="000521D1" w:rsidRPr="000521D1" w:rsidRDefault="000521D1" w:rsidP="000521D1">
      <w:pPr>
        <w:pStyle w:val="Bibliography"/>
        <w:rPr>
          <w:lang w:val="en-GB"/>
        </w:rPr>
      </w:pPr>
      <w:r w:rsidRPr="000521D1">
        <w:rPr>
          <w:lang w:val="en-GB"/>
        </w:rPr>
        <w:t xml:space="preserve">Faggian, A., Michelangeli, A., &amp; Tkach, K. (2023). Income inequality in Europe: Reality, perceptions, and hopes. </w:t>
      </w:r>
      <w:r w:rsidRPr="000521D1">
        <w:rPr>
          <w:i/>
          <w:iCs/>
          <w:lang w:val="en-GB"/>
        </w:rPr>
        <w:t>Research in Globalization</w:t>
      </w:r>
      <w:r w:rsidRPr="000521D1">
        <w:rPr>
          <w:lang w:val="en-GB"/>
        </w:rPr>
        <w:t xml:space="preserve">, </w:t>
      </w:r>
      <w:r w:rsidRPr="000521D1">
        <w:rPr>
          <w:i/>
          <w:iCs/>
          <w:lang w:val="en-GB"/>
        </w:rPr>
        <w:t>6</w:t>
      </w:r>
      <w:r w:rsidRPr="000521D1">
        <w:rPr>
          <w:lang w:val="en-GB"/>
        </w:rPr>
        <w:t>, 100118. https://doi.org/10.1016/j.resglo.2023.100118</w:t>
      </w:r>
    </w:p>
    <w:p w14:paraId="7E4B7AB1" w14:textId="77777777" w:rsidR="000521D1" w:rsidRPr="000521D1" w:rsidRDefault="000521D1" w:rsidP="000521D1">
      <w:pPr>
        <w:pStyle w:val="Bibliography"/>
        <w:rPr>
          <w:lang w:val="en-GB"/>
        </w:rPr>
      </w:pPr>
      <w:r w:rsidRPr="000521D1">
        <w:rPr>
          <w:lang w:val="en-GB"/>
        </w:rPr>
        <w:t xml:space="preserve">Fatke, M. (2018). Inequality Perceptions, Preferences Conducive to Redistribution, and the Conditioning Role of Social Position. </w:t>
      </w:r>
      <w:r w:rsidRPr="000521D1">
        <w:rPr>
          <w:i/>
          <w:iCs/>
          <w:lang w:val="en-GB"/>
        </w:rPr>
        <w:t>Societies</w:t>
      </w:r>
      <w:r w:rsidRPr="000521D1">
        <w:rPr>
          <w:lang w:val="en-GB"/>
        </w:rPr>
        <w:t xml:space="preserve">, </w:t>
      </w:r>
      <w:r w:rsidRPr="000521D1">
        <w:rPr>
          <w:i/>
          <w:iCs/>
          <w:lang w:val="en-GB"/>
        </w:rPr>
        <w:t>8</w:t>
      </w:r>
      <w:r w:rsidRPr="000521D1">
        <w:rPr>
          <w:lang w:val="en-GB"/>
        </w:rPr>
        <w:t>(4), 99. https://doi.org/10.3390/soc8040099</w:t>
      </w:r>
    </w:p>
    <w:p w14:paraId="30AECDF1" w14:textId="77777777" w:rsidR="000521D1" w:rsidRPr="000521D1" w:rsidRDefault="000521D1" w:rsidP="000521D1">
      <w:pPr>
        <w:pStyle w:val="Bibliography"/>
        <w:rPr>
          <w:lang w:val="en-GB"/>
        </w:rPr>
      </w:pPr>
      <w:r w:rsidRPr="000521D1">
        <w:rPr>
          <w:lang w:val="en-GB"/>
        </w:rPr>
        <w:t xml:space="preserve">Fazio, R. H. (2007). Attitudes as Object–Evaluation Associations of Varying Strength. </w:t>
      </w:r>
      <w:r w:rsidRPr="000521D1">
        <w:rPr>
          <w:i/>
          <w:iCs/>
          <w:lang w:val="en-GB"/>
        </w:rPr>
        <w:t>Social Cognition</w:t>
      </w:r>
      <w:r w:rsidRPr="000521D1">
        <w:rPr>
          <w:lang w:val="en-GB"/>
        </w:rPr>
        <w:t xml:space="preserve">, </w:t>
      </w:r>
      <w:r w:rsidRPr="000521D1">
        <w:rPr>
          <w:i/>
          <w:iCs/>
          <w:lang w:val="en-GB"/>
        </w:rPr>
        <w:t>25</w:t>
      </w:r>
      <w:r w:rsidRPr="000521D1">
        <w:rPr>
          <w:lang w:val="en-GB"/>
        </w:rPr>
        <w:t>(5), 603–637. https://doi.org/10.1521/soco.2007.25.5.603</w:t>
      </w:r>
    </w:p>
    <w:p w14:paraId="3D1F50C5" w14:textId="77777777" w:rsidR="000521D1" w:rsidRPr="000521D1" w:rsidRDefault="000521D1" w:rsidP="000521D1">
      <w:pPr>
        <w:pStyle w:val="Bibliography"/>
        <w:rPr>
          <w:lang w:val="en-GB"/>
        </w:rPr>
      </w:pPr>
      <w:r w:rsidRPr="000521D1">
        <w:rPr>
          <w:lang w:val="en-GB"/>
        </w:rPr>
        <w:lastRenderedPageBreak/>
        <w:t xml:space="preserve">Festinger, L. (1957). </w:t>
      </w:r>
      <w:r w:rsidRPr="000521D1">
        <w:rPr>
          <w:i/>
          <w:iCs/>
          <w:lang w:val="en-GB"/>
        </w:rPr>
        <w:t>A theory of cognitive dissonance.</w:t>
      </w:r>
      <w:r w:rsidRPr="000521D1">
        <w:rPr>
          <w:lang w:val="en-GB"/>
        </w:rPr>
        <w:t xml:space="preserve"> (pp. xi, 291). Stanford University Press.</w:t>
      </w:r>
    </w:p>
    <w:p w14:paraId="756A7493" w14:textId="77777777" w:rsidR="000521D1" w:rsidRPr="000521D1" w:rsidRDefault="000521D1" w:rsidP="000521D1">
      <w:pPr>
        <w:pStyle w:val="Bibliography"/>
        <w:rPr>
          <w:lang w:val="en-GB"/>
        </w:rPr>
      </w:pPr>
      <w:r w:rsidRPr="000521D1">
        <w:rPr>
          <w:lang w:val="en-GB"/>
        </w:rPr>
        <w:t xml:space="preserve">Fong, C. (2001). Social preferences, self-interest, and the demand for redistribution. </w:t>
      </w:r>
      <w:r w:rsidRPr="000521D1">
        <w:rPr>
          <w:i/>
          <w:iCs/>
          <w:lang w:val="en-GB"/>
        </w:rPr>
        <w:t>Journal of Public Economics</w:t>
      </w:r>
      <w:r w:rsidRPr="000521D1">
        <w:rPr>
          <w:lang w:val="en-GB"/>
        </w:rPr>
        <w:t xml:space="preserve">, </w:t>
      </w:r>
      <w:r w:rsidRPr="000521D1">
        <w:rPr>
          <w:i/>
          <w:iCs/>
          <w:lang w:val="en-GB"/>
        </w:rPr>
        <w:t>82</w:t>
      </w:r>
      <w:r w:rsidRPr="000521D1">
        <w:rPr>
          <w:lang w:val="en-GB"/>
        </w:rPr>
        <w:t>(2), 225–246.</w:t>
      </w:r>
    </w:p>
    <w:p w14:paraId="10071188" w14:textId="77777777" w:rsidR="000521D1" w:rsidRPr="000521D1" w:rsidRDefault="000521D1" w:rsidP="000521D1">
      <w:pPr>
        <w:pStyle w:val="Bibliography"/>
        <w:rPr>
          <w:lang w:val="en-GB"/>
        </w:rPr>
      </w:pPr>
      <w:r w:rsidRPr="000521D1">
        <w:rPr>
          <w:lang w:val="en-GB"/>
        </w:rPr>
        <w:t xml:space="preserve">Foygel, R., &amp; Drton, M. (2010). Extended Bayesian Information Criteria for Gaussian Graphical Models. In J. Lafferty, C. Williams, J. Shawe-Taylor, R. Zemel, &amp; A. Culotta (Eds.), </w:t>
      </w:r>
      <w:r w:rsidRPr="000521D1">
        <w:rPr>
          <w:i/>
          <w:iCs/>
          <w:lang w:val="en-GB"/>
        </w:rPr>
        <w:t>Advances in Neural Information Processing Systems</w:t>
      </w:r>
      <w:r w:rsidRPr="000521D1">
        <w:rPr>
          <w:lang w:val="en-GB"/>
        </w:rPr>
        <w:t xml:space="preserve"> (Vol. 23). Curran Associates, Inc. https://proceedings.neurips.cc/paper_files/paper/2010/file/072b030ba126b2f4b2374f342be9ed44-Paper.pdf</w:t>
      </w:r>
    </w:p>
    <w:p w14:paraId="7A38580F" w14:textId="77777777" w:rsidR="000521D1" w:rsidRPr="000521D1" w:rsidRDefault="000521D1" w:rsidP="000521D1">
      <w:pPr>
        <w:pStyle w:val="Bibliography"/>
        <w:rPr>
          <w:lang w:val="en-GB"/>
        </w:rPr>
      </w:pPr>
      <w:r w:rsidRPr="000521D1">
        <w:rPr>
          <w:lang w:val="en-GB"/>
        </w:rPr>
        <w:t xml:space="preserve">Franetovic, G., &amp; Bertero, A. (2023). How do people understand inequality in Chile? A study through attitude network analysis. </w:t>
      </w:r>
      <w:r w:rsidRPr="000521D1">
        <w:rPr>
          <w:i/>
          <w:iCs/>
          <w:lang w:val="en-GB"/>
        </w:rPr>
        <w:t>AWARI</w:t>
      </w:r>
      <w:r w:rsidRPr="000521D1">
        <w:rPr>
          <w:lang w:val="en-GB"/>
        </w:rPr>
        <w:t xml:space="preserve">, </w:t>
      </w:r>
      <w:r w:rsidRPr="000521D1">
        <w:rPr>
          <w:i/>
          <w:iCs/>
          <w:lang w:val="en-GB"/>
        </w:rPr>
        <w:t>4</w:t>
      </w:r>
      <w:r w:rsidRPr="000521D1">
        <w:rPr>
          <w:lang w:val="en-GB"/>
        </w:rPr>
        <w:t>. https://doi.org/10.47909/awari.42</w:t>
      </w:r>
    </w:p>
    <w:p w14:paraId="5E97267E" w14:textId="77777777" w:rsidR="000521D1" w:rsidRPr="000521D1" w:rsidRDefault="000521D1" w:rsidP="000521D1">
      <w:pPr>
        <w:pStyle w:val="Bibliography"/>
        <w:rPr>
          <w:lang w:val="en-GB"/>
        </w:rPr>
      </w:pPr>
      <w:r w:rsidRPr="00DE5F60">
        <w:rPr>
          <w:lang w:val="it-IT"/>
        </w:rPr>
        <w:t xml:space="preserve">Franetovic, G., &amp; Castillo, J.-C. (2022). </w:t>
      </w:r>
      <w:r w:rsidRPr="000521D1">
        <w:rPr>
          <w:lang w:val="en-GB"/>
        </w:rPr>
        <w:t xml:space="preserve">Preferences for Income Redistribution in Unequal Contexts: Changes in Latin America Between 2008 and 2018. </w:t>
      </w:r>
      <w:r w:rsidRPr="000521D1">
        <w:rPr>
          <w:i/>
          <w:iCs/>
          <w:lang w:val="en-GB"/>
        </w:rPr>
        <w:t>Frontiers in Sociology</w:t>
      </w:r>
      <w:r w:rsidRPr="000521D1">
        <w:rPr>
          <w:lang w:val="en-GB"/>
        </w:rPr>
        <w:t xml:space="preserve">, </w:t>
      </w:r>
      <w:r w:rsidRPr="000521D1">
        <w:rPr>
          <w:i/>
          <w:iCs/>
          <w:lang w:val="en-GB"/>
        </w:rPr>
        <w:t>7</w:t>
      </w:r>
      <w:r w:rsidRPr="000521D1">
        <w:rPr>
          <w:lang w:val="en-GB"/>
        </w:rPr>
        <w:t>, 806458. https://doi.org/10.3389/fsoc.2022.806458</w:t>
      </w:r>
    </w:p>
    <w:p w14:paraId="67AC90F4" w14:textId="77777777" w:rsidR="000521D1" w:rsidRPr="000521D1" w:rsidRDefault="000521D1" w:rsidP="000521D1">
      <w:pPr>
        <w:pStyle w:val="Bibliography"/>
        <w:rPr>
          <w:lang w:val="en-GB"/>
        </w:rPr>
      </w:pPr>
      <w:r w:rsidRPr="000521D1">
        <w:rPr>
          <w:lang w:val="en-GB"/>
        </w:rPr>
        <w:t xml:space="preserve">Fruchterman, T. M. J., &amp; Reingold, E. M. (1991). Graph drawing by force‐directed placement. </w:t>
      </w:r>
      <w:r w:rsidRPr="000521D1">
        <w:rPr>
          <w:i/>
          <w:iCs/>
          <w:lang w:val="en-GB"/>
        </w:rPr>
        <w:t>Software: Practice and Experience</w:t>
      </w:r>
      <w:r w:rsidRPr="000521D1">
        <w:rPr>
          <w:lang w:val="en-GB"/>
        </w:rPr>
        <w:t xml:space="preserve">, </w:t>
      </w:r>
      <w:r w:rsidRPr="000521D1">
        <w:rPr>
          <w:i/>
          <w:iCs/>
          <w:lang w:val="en-GB"/>
        </w:rPr>
        <w:t>21</w:t>
      </w:r>
      <w:r w:rsidRPr="000521D1">
        <w:rPr>
          <w:lang w:val="en-GB"/>
        </w:rPr>
        <w:t>(11), 1129–1164. https://doi.org/10.1002/spe.4380211102</w:t>
      </w:r>
    </w:p>
    <w:p w14:paraId="6241D108" w14:textId="77777777" w:rsidR="000521D1" w:rsidRPr="000521D1" w:rsidRDefault="000521D1" w:rsidP="000521D1">
      <w:pPr>
        <w:pStyle w:val="Bibliography"/>
        <w:rPr>
          <w:lang w:val="en-GB"/>
        </w:rPr>
      </w:pPr>
      <w:r w:rsidRPr="000521D1">
        <w:rPr>
          <w:lang w:val="en-GB"/>
        </w:rPr>
        <w:t xml:space="preserve">García‐Castro, J. D., García‐Sánchez, E., Montoya‐Lozano, M., &amp; Rodríguez‐Bailón, R. (2022). The perception of economic inequality in everyday life: My friends with the most and least money. </w:t>
      </w:r>
      <w:r w:rsidRPr="000521D1">
        <w:rPr>
          <w:i/>
          <w:iCs/>
          <w:lang w:val="en-GB"/>
        </w:rPr>
        <w:t>Asian Journal of Social Psychology</w:t>
      </w:r>
      <w:r w:rsidRPr="000521D1">
        <w:rPr>
          <w:lang w:val="en-GB"/>
        </w:rPr>
        <w:t xml:space="preserve">, </w:t>
      </w:r>
      <w:r w:rsidRPr="000521D1">
        <w:rPr>
          <w:i/>
          <w:iCs/>
          <w:lang w:val="en-GB"/>
        </w:rPr>
        <w:t>25</w:t>
      </w:r>
      <w:r w:rsidRPr="000521D1">
        <w:rPr>
          <w:lang w:val="en-GB"/>
        </w:rPr>
        <w:t>(1), 20–34. https://doi.org/10.1111/ajsp.12476</w:t>
      </w:r>
    </w:p>
    <w:p w14:paraId="11FD0B6E" w14:textId="77777777" w:rsidR="000521D1" w:rsidRPr="000521D1" w:rsidRDefault="000521D1" w:rsidP="000521D1">
      <w:pPr>
        <w:pStyle w:val="Bibliography"/>
        <w:rPr>
          <w:lang w:val="en-GB"/>
        </w:rPr>
      </w:pPr>
      <w:r w:rsidRPr="000521D1">
        <w:rPr>
          <w:lang w:val="en-GB"/>
        </w:rPr>
        <w:t xml:space="preserve">García‐Sánchez, E., Osborne, D., Willis, G. B., &amp; Rodríguez‐Bailón, R. (2020). Attitudes towards redistribution and the interplay between perceptions and beliefs about inequality. </w:t>
      </w:r>
      <w:r w:rsidRPr="000521D1">
        <w:rPr>
          <w:i/>
          <w:iCs/>
          <w:lang w:val="en-GB"/>
        </w:rPr>
        <w:t>British Journal of Social Psychology</w:t>
      </w:r>
      <w:r w:rsidRPr="000521D1">
        <w:rPr>
          <w:lang w:val="en-GB"/>
        </w:rPr>
        <w:t xml:space="preserve">, </w:t>
      </w:r>
      <w:r w:rsidRPr="000521D1">
        <w:rPr>
          <w:i/>
          <w:iCs/>
          <w:lang w:val="en-GB"/>
        </w:rPr>
        <w:t>59</w:t>
      </w:r>
      <w:r w:rsidRPr="000521D1">
        <w:rPr>
          <w:lang w:val="en-GB"/>
        </w:rPr>
        <w:t>(1), 111–136. https://doi.org/10.1111/bjso.12326</w:t>
      </w:r>
    </w:p>
    <w:p w14:paraId="33AC478A" w14:textId="77777777" w:rsidR="000521D1" w:rsidRPr="000521D1" w:rsidRDefault="000521D1" w:rsidP="000521D1">
      <w:pPr>
        <w:pStyle w:val="Bibliography"/>
        <w:rPr>
          <w:lang w:val="en-GB"/>
        </w:rPr>
      </w:pPr>
      <w:r w:rsidRPr="000521D1">
        <w:rPr>
          <w:lang w:val="en-GB"/>
        </w:rPr>
        <w:t xml:space="preserve">García-Sánchez, E., Willis, G. B., Rodríguez-Bailón, R., Palacio Sañudo, J., David Polo, J., &amp; Rentería Pérez, E. (2018). Perceptions of Economic Inequality and Support for </w:t>
      </w:r>
      <w:r w:rsidRPr="000521D1">
        <w:rPr>
          <w:lang w:val="en-GB"/>
        </w:rPr>
        <w:lastRenderedPageBreak/>
        <w:t xml:space="preserve">Redistribution: The role of Existential and Utopian Standards. </w:t>
      </w:r>
      <w:r w:rsidRPr="000521D1">
        <w:rPr>
          <w:i/>
          <w:iCs/>
          <w:lang w:val="en-GB"/>
        </w:rPr>
        <w:t>Social Justice Research</w:t>
      </w:r>
      <w:r w:rsidRPr="000521D1">
        <w:rPr>
          <w:lang w:val="en-GB"/>
        </w:rPr>
        <w:t xml:space="preserve">, </w:t>
      </w:r>
      <w:r w:rsidRPr="000521D1">
        <w:rPr>
          <w:i/>
          <w:iCs/>
          <w:lang w:val="en-GB"/>
        </w:rPr>
        <w:t>31</w:t>
      </w:r>
      <w:r w:rsidRPr="000521D1">
        <w:rPr>
          <w:lang w:val="en-GB"/>
        </w:rPr>
        <w:t>(4), 335–354. https://doi.org/10.1007/s11211-018-0317-6</w:t>
      </w:r>
    </w:p>
    <w:p w14:paraId="73414508" w14:textId="77777777" w:rsidR="000521D1" w:rsidRPr="000521D1" w:rsidRDefault="000521D1" w:rsidP="000521D1">
      <w:pPr>
        <w:pStyle w:val="Bibliography"/>
        <w:rPr>
          <w:lang w:val="en-GB"/>
        </w:rPr>
      </w:pPr>
      <w:r w:rsidRPr="000521D1">
        <w:rPr>
          <w:lang w:val="en-GB"/>
        </w:rPr>
        <w:t xml:space="preserve">Gimpelson, V., &amp; Treisman, D. (2018). Misperceiving inequality. </w:t>
      </w:r>
      <w:r w:rsidRPr="000521D1">
        <w:rPr>
          <w:i/>
          <w:iCs/>
          <w:lang w:val="en-GB"/>
        </w:rPr>
        <w:t>Economics &amp; Politics</w:t>
      </w:r>
      <w:r w:rsidRPr="000521D1">
        <w:rPr>
          <w:lang w:val="en-GB"/>
        </w:rPr>
        <w:t xml:space="preserve">, </w:t>
      </w:r>
      <w:r w:rsidRPr="000521D1">
        <w:rPr>
          <w:i/>
          <w:iCs/>
          <w:lang w:val="en-GB"/>
        </w:rPr>
        <w:t>30</w:t>
      </w:r>
      <w:r w:rsidRPr="000521D1">
        <w:rPr>
          <w:lang w:val="en-GB"/>
        </w:rPr>
        <w:t>(1), 27–54. https://doi.org/10.1111/ecpo.12103</w:t>
      </w:r>
    </w:p>
    <w:p w14:paraId="2A02442F" w14:textId="77777777" w:rsidR="000521D1" w:rsidRPr="000521D1" w:rsidRDefault="000521D1" w:rsidP="000521D1">
      <w:pPr>
        <w:pStyle w:val="Bibliography"/>
        <w:rPr>
          <w:lang w:val="en-GB"/>
        </w:rPr>
      </w:pPr>
      <w:r w:rsidRPr="000521D1">
        <w:rPr>
          <w:lang w:val="en-GB"/>
        </w:rPr>
        <w:t xml:space="preserve">Gonthier, F. (2023). It’s the Moral Economy, Stupid! Anger Toward Economic Inequality and Populist Voting. </w:t>
      </w:r>
      <w:r w:rsidRPr="000521D1">
        <w:rPr>
          <w:i/>
          <w:iCs/>
          <w:lang w:val="en-GB"/>
        </w:rPr>
        <w:t>International Journal of Sociology</w:t>
      </w:r>
      <w:r w:rsidRPr="000521D1">
        <w:rPr>
          <w:lang w:val="en-GB"/>
        </w:rPr>
        <w:t xml:space="preserve">, </w:t>
      </w:r>
      <w:r w:rsidRPr="000521D1">
        <w:rPr>
          <w:i/>
          <w:iCs/>
          <w:lang w:val="en-GB"/>
        </w:rPr>
        <w:t>53</w:t>
      </w:r>
      <w:r w:rsidRPr="000521D1">
        <w:rPr>
          <w:lang w:val="en-GB"/>
        </w:rPr>
        <w:t>(5), 351–372. https://doi.org/10.1080/00207659.2023.2222650</w:t>
      </w:r>
    </w:p>
    <w:p w14:paraId="33FE97B7" w14:textId="77777777" w:rsidR="000521D1" w:rsidRPr="000521D1" w:rsidRDefault="000521D1" w:rsidP="000521D1">
      <w:pPr>
        <w:pStyle w:val="Bibliography"/>
        <w:rPr>
          <w:lang w:val="en-GB"/>
        </w:rPr>
      </w:pPr>
      <w:r w:rsidRPr="000521D1">
        <w:rPr>
          <w:lang w:val="en-GB"/>
        </w:rPr>
        <w:t xml:space="preserve">Haslbeck, J. M. B., Borsboom, D., &amp; Waldorp, L. J. (2021). Moderated Network Models. </w:t>
      </w:r>
      <w:r w:rsidRPr="000521D1">
        <w:rPr>
          <w:i/>
          <w:iCs/>
          <w:lang w:val="en-GB"/>
        </w:rPr>
        <w:t>Multivariate Behavioral Research</w:t>
      </w:r>
      <w:r w:rsidRPr="000521D1">
        <w:rPr>
          <w:lang w:val="en-GB"/>
        </w:rPr>
        <w:t xml:space="preserve">, </w:t>
      </w:r>
      <w:r w:rsidRPr="000521D1">
        <w:rPr>
          <w:i/>
          <w:iCs/>
          <w:lang w:val="en-GB"/>
        </w:rPr>
        <w:t>56</w:t>
      </w:r>
      <w:r w:rsidRPr="000521D1">
        <w:rPr>
          <w:lang w:val="en-GB"/>
        </w:rPr>
        <w:t>(2), 256–287. https://doi.org/10.1080/00273171.2019.1677207</w:t>
      </w:r>
    </w:p>
    <w:p w14:paraId="490F1CC0" w14:textId="77777777" w:rsidR="000521D1" w:rsidRPr="000521D1" w:rsidRDefault="000521D1" w:rsidP="000521D1">
      <w:pPr>
        <w:pStyle w:val="Bibliography"/>
        <w:rPr>
          <w:lang w:val="en-GB"/>
        </w:rPr>
      </w:pPr>
      <w:r w:rsidRPr="000521D1">
        <w:rPr>
          <w:lang w:val="en-GB"/>
        </w:rPr>
        <w:t xml:space="preserve">Haslbeck, J. M. B., &amp; Waldorp, L. J. (2020). mgm: Estimating Time-Varying Mixed Graphical Models in High-Dimensional Data. </w:t>
      </w:r>
      <w:r w:rsidRPr="000521D1">
        <w:rPr>
          <w:i/>
          <w:iCs/>
          <w:lang w:val="en-GB"/>
        </w:rPr>
        <w:t>Journal of Statistical Software</w:t>
      </w:r>
      <w:r w:rsidRPr="000521D1">
        <w:rPr>
          <w:lang w:val="en-GB"/>
        </w:rPr>
        <w:t xml:space="preserve">, </w:t>
      </w:r>
      <w:r w:rsidRPr="000521D1">
        <w:rPr>
          <w:i/>
          <w:iCs/>
          <w:lang w:val="en-GB"/>
        </w:rPr>
        <w:t>93</w:t>
      </w:r>
      <w:r w:rsidRPr="000521D1">
        <w:rPr>
          <w:lang w:val="en-GB"/>
        </w:rPr>
        <w:t>(8). https://doi.org/10.18637/jss.v093.i08</w:t>
      </w:r>
    </w:p>
    <w:p w14:paraId="63CEC059" w14:textId="77777777" w:rsidR="000521D1" w:rsidRPr="000521D1" w:rsidRDefault="000521D1" w:rsidP="000521D1">
      <w:pPr>
        <w:pStyle w:val="Bibliography"/>
        <w:rPr>
          <w:lang w:val="en-GB"/>
        </w:rPr>
      </w:pPr>
      <w:r w:rsidRPr="000521D1">
        <w:rPr>
          <w:lang w:val="en-GB"/>
        </w:rPr>
        <w:t xml:space="preserve">Hatemi, P. K., &amp; McDermott, R. (2016). Give Me Attitudes. </w:t>
      </w:r>
      <w:r w:rsidRPr="000521D1">
        <w:rPr>
          <w:i/>
          <w:iCs/>
          <w:lang w:val="en-GB"/>
        </w:rPr>
        <w:t>Annual Review of Political Science</w:t>
      </w:r>
      <w:r w:rsidRPr="000521D1">
        <w:rPr>
          <w:lang w:val="en-GB"/>
        </w:rPr>
        <w:t xml:space="preserve">, </w:t>
      </w:r>
      <w:r w:rsidRPr="000521D1">
        <w:rPr>
          <w:i/>
          <w:iCs/>
          <w:lang w:val="en-GB"/>
        </w:rPr>
        <w:t>19</w:t>
      </w:r>
      <w:r w:rsidRPr="000521D1">
        <w:rPr>
          <w:lang w:val="en-GB"/>
        </w:rPr>
        <w:t>(1), 331–350. https://doi.org/10.1146/annurev-polisci-103113-034929</w:t>
      </w:r>
    </w:p>
    <w:p w14:paraId="0DB604EE" w14:textId="77777777" w:rsidR="000521D1" w:rsidRPr="000521D1" w:rsidRDefault="000521D1" w:rsidP="000521D1">
      <w:pPr>
        <w:pStyle w:val="Bibliography"/>
        <w:rPr>
          <w:lang w:val="en-GB"/>
        </w:rPr>
      </w:pPr>
      <w:r w:rsidRPr="000521D1">
        <w:rPr>
          <w:lang w:val="en-GB"/>
        </w:rPr>
        <w:t xml:space="preserve">Hegtvedt, K. A., &amp; Isom, D. (2014). Inequality: A Matter of Justice? In J. D. McLeod, E. J. Lawler, &amp; M. Schwalbe (Eds.), </w:t>
      </w:r>
      <w:r w:rsidRPr="000521D1">
        <w:rPr>
          <w:i/>
          <w:iCs/>
          <w:lang w:val="en-GB"/>
        </w:rPr>
        <w:t>Handbook of the Social Psychology of Inequality</w:t>
      </w:r>
      <w:r w:rsidRPr="000521D1">
        <w:rPr>
          <w:lang w:val="en-GB"/>
        </w:rPr>
        <w:t xml:space="preserve"> (pp. 65–94). Springer Netherlands. https://doi.org/10.1007/978-94-017-9002-4_4</w:t>
      </w:r>
    </w:p>
    <w:p w14:paraId="1AE7D5D6" w14:textId="77777777" w:rsidR="000521D1" w:rsidRPr="000521D1" w:rsidRDefault="000521D1" w:rsidP="000521D1">
      <w:pPr>
        <w:pStyle w:val="Bibliography"/>
        <w:rPr>
          <w:lang w:val="en-GB"/>
        </w:rPr>
      </w:pPr>
      <w:r w:rsidRPr="000521D1">
        <w:rPr>
          <w:lang w:val="en-GB"/>
        </w:rPr>
        <w:t xml:space="preserve">Heider, F. (1946). Attitudes and Cognitive Organization. </w:t>
      </w:r>
      <w:r w:rsidRPr="000521D1">
        <w:rPr>
          <w:i/>
          <w:iCs/>
          <w:lang w:val="en-GB"/>
        </w:rPr>
        <w:t>The Journal of Psychology</w:t>
      </w:r>
      <w:r w:rsidRPr="000521D1">
        <w:rPr>
          <w:lang w:val="en-GB"/>
        </w:rPr>
        <w:t xml:space="preserve">, </w:t>
      </w:r>
      <w:r w:rsidRPr="000521D1">
        <w:rPr>
          <w:i/>
          <w:iCs/>
          <w:lang w:val="en-GB"/>
        </w:rPr>
        <w:t>21</w:t>
      </w:r>
      <w:r w:rsidRPr="000521D1">
        <w:rPr>
          <w:lang w:val="en-GB"/>
        </w:rPr>
        <w:t>(1), 107–112. https://doi.org/10.1080/00223980.1946.9917275</w:t>
      </w:r>
    </w:p>
    <w:p w14:paraId="4B032F22" w14:textId="77777777" w:rsidR="000521D1" w:rsidRPr="000521D1" w:rsidRDefault="000521D1" w:rsidP="000521D1">
      <w:pPr>
        <w:pStyle w:val="Bibliography"/>
        <w:rPr>
          <w:lang w:val="en-GB"/>
        </w:rPr>
      </w:pPr>
      <w:r w:rsidRPr="000521D1">
        <w:rPr>
          <w:lang w:val="en-GB"/>
        </w:rPr>
        <w:t xml:space="preserve">Heiserman, N., &amp; Simpson, B. (2021). Measuring Perceptions of Economic Inequality and Justice: An Empirical Assessment. </w:t>
      </w:r>
      <w:r w:rsidRPr="000521D1">
        <w:rPr>
          <w:i/>
          <w:iCs/>
          <w:lang w:val="en-GB"/>
        </w:rPr>
        <w:t>Social Justice Research</w:t>
      </w:r>
      <w:r w:rsidRPr="000521D1">
        <w:rPr>
          <w:lang w:val="en-GB"/>
        </w:rPr>
        <w:t xml:space="preserve">, </w:t>
      </w:r>
      <w:r w:rsidRPr="000521D1">
        <w:rPr>
          <w:i/>
          <w:iCs/>
          <w:lang w:val="en-GB"/>
        </w:rPr>
        <w:t>34</w:t>
      </w:r>
      <w:r w:rsidRPr="000521D1">
        <w:rPr>
          <w:lang w:val="en-GB"/>
        </w:rPr>
        <w:t>(2), 119–145. https://doi.org/10.1007/s11211-021-00368-x</w:t>
      </w:r>
    </w:p>
    <w:p w14:paraId="543414A0" w14:textId="77777777" w:rsidR="000521D1" w:rsidRPr="000521D1" w:rsidRDefault="000521D1" w:rsidP="000521D1">
      <w:pPr>
        <w:pStyle w:val="Bibliography"/>
        <w:rPr>
          <w:lang w:val="en-GB"/>
        </w:rPr>
      </w:pPr>
      <w:r w:rsidRPr="000521D1">
        <w:rPr>
          <w:lang w:val="en-GB"/>
        </w:rPr>
        <w:t xml:space="preserve">Hjerm, M., &amp; Schnabel, A. (2012). How much heterogeneity can the welfare state endure? The influence of heterogeneity on attitudes to the welfare state. </w:t>
      </w:r>
      <w:r w:rsidRPr="000521D1">
        <w:rPr>
          <w:i/>
          <w:iCs/>
          <w:lang w:val="en-GB"/>
        </w:rPr>
        <w:t>Nations and Nationalism</w:t>
      </w:r>
      <w:r w:rsidRPr="000521D1">
        <w:rPr>
          <w:lang w:val="en-GB"/>
        </w:rPr>
        <w:t xml:space="preserve">, </w:t>
      </w:r>
      <w:r w:rsidRPr="000521D1">
        <w:rPr>
          <w:i/>
          <w:iCs/>
          <w:lang w:val="en-GB"/>
        </w:rPr>
        <w:t>18</w:t>
      </w:r>
      <w:r w:rsidRPr="000521D1">
        <w:rPr>
          <w:lang w:val="en-GB"/>
        </w:rPr>
        <w:t>(2), 346–369. https://doi.org/10.1111/j.1469-8129.2011.00523.x</w:t>
      </w:r>
    </w:p>
    <w:p w14:paraId="6D081FD4" w14:textId="77777777" w:rsidR="000521D1" w:rsidRPr="000521D1" w:rsidRDefault="000521D1" w:rsidP="000521D1">
      <w:pPr>
        <w:pStyle w:val="Bibliography"/>
        <w:rPr>
          <w:lang w:val="en-GB"/>
        </w:rPr>
      </w:pPr>
      <w:r w:rsidRPr="000521D1">
        <w:rPr>
          <w:lang w:val="en-GB"/>
        </w:rPr>
        <w:lastRenderedPageBreak/>
        <w:t xml:space="preserve">Iacono, R., &amp; Ranaldi, M. (2021). The nexus between perceptions of inequality and preferences for redistribution. </w:t>
      </w:r>
      <w:r w:rsidRPr="000521D1">
        <w:rPr>
          <w:i/>
          <w:iCs/>
          <w:lang w:val="en-GB"/>
        </w:rPr>
        <w:t>The Journal of Economic Inequality</w:t>
      </w:r>
      <w:r w:rsidRPr="000521D1">
        <w:rPr>
          <w:lang w:val="en-GB"/>
        </w:rPr>
        <w:t xml:space="preserve">, </w:t>
      </w:r>
      <w:r w:rsidRPr="000521D1">
        <w:rPr>
          <w:i/>
          <w:iCs/>
          <w:lang w:val="en-GB"/>
        </w:rPr>
        <w:t>19</w:t>
      </w:r>
      <w:r w:rsidRPr="000521D1">
        <w:rPr>
          <w:lang w:val="en-GB"/>
        </w:rPr>
        <w:t>(1), 97–114. https://doi.org/10.1007/s10888-020-09470-7</w:t>
      </w:r>
    </w:p>
    <w:p w14:paraId="6BBA02D2" w14:textId="77777777" w:rsidR="000521D1" w:rsidRPr="000521D1" w:rsidRDefault="000521D1" w:rsidP="000521D1">
      <w:pPr>
        <w:pStyle w:val="Bibliography"/>
        <w:rPr>
          <w:lang w:val="en-GB"/>
        </w:rPr>
      </w:pPr>
      <w:r w:rsidRPr="000521D1">
        <w:rPr>
          <w:lang w:val="en-GB"/>
        </w:rPr>
        <w:t xml:space="preserve">Ising, E. (1925). Beitrag zur Theorie des Ferromagnetismus. </w:t>
      </w:r>
      <w:r w:rsidRPr="000521D1">
        <w:rPr>
          <w:i/>
          <w:iCs/>
          <w:lang w:val="en-GB"/>
        </w:rPr>
        <w:t>Zeitschrift für Physik</w:t>
      </w:r>
      <w:r w:rsidRPr="000521D1">
        <w:rPr>
          <w:lang w:val="en-GB"/>
        </w:rPr>
        <w:t xml:space="preserve">, </w:t>
      </w:r>
      <w:r w:rsidRPr="000521D1">
        <w:rPr>
          <w:i/>
          <w:iCs/>
          <w:lang w:val="en-GB"/>
        </w:rPr>
        <w:t>31</w:t>
      </w:r>
      <w:r w:rsidRPr="000521D1">
        <w:rPr>
          <w:lang w:val="en-GB"/>
        </w:rPr>
        <w:t>(1), 253–258. https://doi.org/10.1007/BF02980577</w:t>
      </w:r>
    </w:p>
    <w:p w14:paraId="5A0B2767" w14:textId="77777777" w:rsidR="000521D1" w:rsidRPr="000521D1" w:rsidRDefault="000521D1" w:rsidP="000521D1">
      <w:pPr>
        <w:pStyle w:val="Bibliography"/>
        <w:rPr>
          <w:lang w:val="en-GB"/>
        </w:rPr>
      </w:pPr>
      <w:r w:rsidRPr="000521D1">
        <w:rPr>
          <w:lang w:val="en-GB"/>
        </w:rPr>
        <w:t xml:space="preserve">ISSP Research Group. (2022). </w:t>
      </w:r>
      <w:r w:rsidRPr="000521D1">
        <w:rPr>
          <w:i/>
          <w:iCs/>
          <w:lang w:val="en-GB"/>
        </w:rPr>
        <w:t>International Social Survey Programme: Social Inequality V - ISSP 2019</w:t>
      </w:r>
      <w:r w:rsidRPr="000521D1">
        <w:rPr>
          <w:lang w:val="en-GB"/>
        </w:rPr>
        <w:t>. https://doi.org/10.4232/1.14009</w:t>
      </w:r>
    </w:p>
    <w:p w14:paraId="78F370A8" w14:textId="77777777" w:rsidR="000521D1" w:rsidRPr="000521D1" w:rsidRDefault="000521D1" w:rsidP="000521D1">
      <w:pPr>
        <w:pStyle w:val="Bibliography"/>
        <w:rPr>
          <w:lang w:val="en-GB"/>
        </w:rPr>
      </w:pPr>
      <w:r w:rsidRPr="000521D1">
        <w:rPr>
          <w:lang w:val="en-GB"/>
        </w:rPr>
        <w:t xml:space="preserve">Janmaat, J. G. (2013). Subjective Inequality: A Review of International Comparative Studies on People’s Views about Inequality. </w:t>
      </w:r>
      <w:r w:rsidRPr="000521D1">
        <w:rPr>
          <w:i/>
          <w:iCs/>
          <w:lang w:val="en-GB"/>
        </w:rPr>
        <w:t>European Journal of Sociology</w:t>
      </w:r>
      <w:r w:rsidRPr="000521D1">
        <w:rPr>
          <w:lang w:val="en-GB"/>
        </w:rPr>
        <w:t xml:space="preserve">, </w:t>
      </w:r>
      <w:r w:rsidRPr="000521D1">
        <w:rPr>
          <w:i/>
          <w:iCs/>
          <w:lang w:val="en-GB"/>
        </w:rPr>
        <w:t>54</w:t>
      </w:r>
      <w:r w:rsidRPr="000521D1">
        <w:rPr>
          <w:lang w:val="en-GB"/>
        </w:rPr>
        <w:t>(3), 357–389. https://doi.org/10.1017/s0003975613000209</w:t>
      </w:r>
    </w:p>
    <w:p w14:paraId="2E35DFDC" w14:textId="77777777" w:rsidR="000521D1" w:rsidRPr="000521D1" w:rsidRDefault="000521D1" w:rsidP="000521D1">
      <w:pPr>
        <w:pStyle w:val="Bibliography"/>
        <w:rPr>
          <w:lang w:val="en-GB"/>
        </w:rPr>
      </w:pPr>
      <w:r w:rsidRPr="000521D1">
        <w:rPr>
          <w:lang w:val="en-GB"/>
        </w:rPr>
        <w:t xml:space="preserve">Keeley, B. (2015). </w:t>
      </w:r>
      <w:r w:rsidRPr="000521D1">
        <w:rPr>
          <w:i/>
          <w:iCs/>
          <w:lang w:val="en-GB"/>
        </w:rPr>
        <w:t>Income Inequality: The Gap between Rich and Poor</w:t>
      </w:r>
      <w:r w:rsidRPr="000521D1">
        <w:rPr>
          <w:lang w:val="en-GB"/>
        </w:rPr>
        <w:t>. OECD. https://doi.org/10.1787/9789264246010-en</w:t>
      </w:r>
    </w:p>
    <w:p w14:paraId="63D9B3F1" w14:textId="77777777" w:rsidR="000521D1" w:rsidRPr="000521D1" w:rsidRDefault="000521D1" w:rsidP="000521D1">
      <w:pPr>
        <w:pStyle w:val="Bibliography"/>
        <w:rPr>
          <w:lang w:val="en-GB"/>
        </w:rPr>
      </w:pPr>
      <w:r w:rsidRPr="000521D1">
        <w:rPr>
          <w:lang w:val="en-GB"/>
        </w:rPr>
        <w:t xml:space="preserve">Kelley, J., &amp; Evans, M. D. R. (1993). The Legitimation of Inequality: Occupational Earnings in Nine Nations. </w:t>
      </w:r>
      <w:r w:rsidRPr="000521D1">
        <w:rPr>
          <w:i/>
          <w:iCs/>
          <w:lang w:val="en-GB"/>
        </w:rPr>
        <w:t>American Journal of Sociology</w:t>
      </w:r>
      <w:r w:rsidRPr="000521D1">
        <w:rPr>
          <w:lang w:val="en-GB"/>
        </w:rPr>
        <w:t xml:space="preserve">, </w:t>
      </w:r>
      <w:r w:rsidRPr="000521D1">
        <w:rPr>
          <w:i/>
          <w:iCs/>
          <w:lang w:val="en-GB"/>
        </w:rPr>
        <w:t>99</w:t>
      </w:r>
      <w:r w:rsidRPr="000521D1">
        <w:rPr>
          <w:lang w:val="en-GB"/>
        </w:rPr>
        <w:t>(1), 75–125. JSTOR.</w:t>
      </w:r>
    </w:p>
    <w:p w14:paraId="31D90728" w14:textId="77777777" w:rsidR="000521D1" w:rsidRPr="000521D1" w:rsidRDefault="000521D1" w:rsidP="000521D1">
      <w:pPr>
        <w:pStyle w:val="Bibliography"/>
        <w:rPr>
          <w:lang w:val="en-GB"/>
        </w:rPr>
      </w:pPr>
      <w:r w:rsidRPr="000521D1">
        <w:rPr>
          <w:lang w:val="en-GB"/>
        </w:rPr>
        <w:t xml:space="preserve">Kenworthy, L., &amp; McCall, L. (2007). Inequality, public opinion and redistribution. </w:t>
      </w:r>
      <w:r w:rsidRPr="000521D1">
        <w:rPr>
          <w:i/>
          <w:iCs/>
          <w:lang w:val="en-GB"/>
        </w:rPr>
        <w:t>Socio-Economic Review</w:t>
      </w:r>
      <w:r w:rsidRPr="000521D1">
        <w:rPr>
          <w:lang w:val="en-GB"/>
        </w:rPr>
        <w:t xml:space="preserve">, </w:t>
      </w:r>
      <w:r w:rsidRPr="000521D1">
        <w:rPr>
          <w:i/>
          <w:iCs/>
          <w:lang w:val="en-GB"/>
        </w:rPr>
        <w:t>6</w:t>
      </w:r>
      <w:r w:rsidRPr="000521D1">
        <w:rPr>
          <w:lang w:val="en-GB"/>
        </w:rPr>
        <w:t>(1), 35–68. https://doi.org/10.1093/ser/mwm006</w:t>
      </w:r>
    </w:p>
    <w:p w14:paraId="6DF464DE" w14:textId="77777777" w:rsidR="000521D1" w:rsidRPr="000521D1" w:rsidRDefault="000521D1" w:rsidP="000521D1">
      <w:pPr>
        <w:pStyle w:val="Bibliography"/>
        <w:rPr>
          <w:lang w:val="en-GB"/>
        </w:rPr>
      </w:pPr>
      <w:r w:rsidRPr="000521D1">
        <w:rPr>
          <w:lang w:val="en-GB"/>
        </w:rPr>
        <w:t xml:space="preserve">Kluegel, J. R., &amp; Smith, E. R. (1981). Beliefs about Stratification. </w:t>
      </w:r>
      <w:r w:rsidRPr="000521D1">
        <w:rPr>
          <w:i/>
          <w:iCs/>
          <w:lang w:val="en-GB"/>
        </w:rPr>
        <w:t>Annual Review of Sociology</w:t>
      </w:r>
      <w:r w:rsidRPr="000521D1">
        <w:rPr>
          <w:lang w:val="en-GB"/>
        </w:rPr>
        <w:t xml:space="preserve">, </w:t>
      </w:r>
      <w:r w:rsidRPr="000521D1">
        <w:rPr>
          <w:i/>
          <w:iCs/>
          <w:lang w:val="en-GB"/>
        </w:rPr>
        <w:t>7</w:t>
      </w:r>
      <w:r w:rsidRPr="000521D1">
        <w:rPr>
          <w:lang w:val="en-GB"/>
        </w:rPr>
        <w:t>(1), 29–56. https://doi.org/10.1146/annurev.so.07.080181.000333</w:t>
      </w:r>
    </w:p>
    <w:p w14:paraId="53CE8299" w14:textId="77777777" w:rsidR="000521D1" w:rsidRPr="000521D1" w:rsidRDefault="000521D1" w:rsidP="000521D1">
      <w:pPr>
        <w:pStyle w:val="Bibliography"/>
        <w:rPr>
          <w:lang w:val="en-GB"/>
        </w:rPr>
      </w:pPr>
      <w:r w:rsidRPr="000521D1">
        <w:rPr>
          <w:lang w:val="en-GB"/>
        </w:rPr>
        <w:t xml:space="preserve">Korpi, W., &amp; Palme, J. (1998). The Paradox of Redistribution and Strategies of Equality: Welfare State Institutions, Inequality, and Poverty in the Western Countries. </w:t>
      </w:r>
      <w:r w:rsidRPr="000521D1">
        <w:rPr>
          <w:i/>
          <w:iCs/>
          <w:lang w:val="en-GB"/>
        </w:rPr>
        <w:t>American Sociological Review</w:t>
      </w:r>
      <w:r w:rsidRPr="000521D1">
        <w:rPr>
          <w:lang w:val="en-GB"/>
        </w:rPr>
        <w:t xml:space="preserve">, </w:t>
      </w:r>
      <w:r w:rsidRPr="000521D1">
        <w:rPr>
          <w:i/>
          <w:iCs/>
          <w:lang w:val="en-GB"/>
        </w:rPr>
        <w:t>63</w:t>
      </w:r>
      <w:r w:rsidRPr="000521D1">
        <w:rPr>
          <w:lang w:val="en-GB"/>
        </w:rPr>
        <w:t>(5), 661. https://doi.org/10.2307/2657333</w:t>
      </w:r>
    </w:p>
    <w:p w14:paraId="3474FB47" w14:textId="77777777" w:rsidR="000521D1" w:rsidRPr="000521D1" w:rsidRDefault="000521D1" w:rsidP="000521D1">
      <w:pPr>
        <w:pStyle w:val="Bibliography"/>
        <w:rPr>
          <w:lang w:val="en-GB"/>
        </w:rPr>
      </w:pPr>
      <w:r w:rsidRPr="000521D1">
        <w:rPr>
          <w:lang w:val="en-GB"/>
        </w:rPr>
        <w:t xml:space="preserve">Kuhn, A. (2011). In the eye of the beholder: Subjective inequality measures and individuals’ assessment of market justice. </w:t>
      </w:r>
      <w:r w:rsidRPr="000521D1">
        <w:rPr>
          <w:i/>
          <w:iCs/>
          <w:lang w:val="en-GB"/>
        </w:rPr>
        <w:t>European Journal of Political Economy</w:t>
      </w:r>
      <w:r w:rsidRPr="000521D1">
        <w:rPr>
          <w:lang w:val="en-GB"/>
        </w:rPr>
        <w:t xml:space="preserve">, </w:t>
      </w:r>
      <w:r w:rsidRPr="000521D1">
        <w:rPr>
          <w:i/>
          <w:iCs/>
          <w:lang w:val="en-GB"/>
        </w:rPr>
        <w:t>27</w:t>
      </w:r>
      <w:r w:rsidRPr="000521D1">
        <w:rPr>
          <w:lang w:val="en-GB"/>
        </w:rPr>
        <w:t>(4), 625–641. https://doi.org/10.1016/j.ejpoleco.2011.06.002</w:t>
      </w:r>
    </w:p>
    <w:p w14:paraId="06D8A884" w14:textId="77777777" w:rsidR="000521D1" w:rsidRPr="000521D1" w:rsidRDefault="000521D1" w:rsidP="000521D1">
      <w:pPr>
        <w:pStyle w:val="Bibliography"/>
        <w:rPr>
          <w:lang w:val="en-GB"/>
        </w:rPr>
      </w:pPr>
      <w:r w:rsidRPr="000521D1">
        <w:rPr>
          <w:lang w:val="en-GB"/>
        </w:rPr>
        <w:lastRenderedPageBreak/>
        <w:t xml:space="preserve">Kuhn, A. (2019). The subversive nature of inequality: Subjective inequality perceptions and attitudes to social inequality. </w:t>
      </w:r>
      <w:r w:rsidRPr="000521D1">
        <w:rPr>
          <w:i/>
          <w:iCs/>
          <w:lang w:val="en-GB"/>
        </w:rPr>
        <w:t>European Journal of Political Economy</w:t>
      </w:r>
      <w:r w:rsidRPr="000521D1">
        <w:rPr>
          <w:lang w:val="en-GB"/>
        </w:rPr>
        <w:t xml:space="preserve">, </w:t>
      </w:r>
      <w:r w:rsidRPr="000521D1">
        <w:rPr>
          <w:i/>
          <w:iCs/>
          <w:lang w:val="en-GB"/>
        </w:rPr>
        <w:t>59</w:t>
      </w:r>
      <w:r w:rsidRPr="000521D1">
        <w:rPr>
          <w:lang w:val="en-GB"/>
        </w:rPr>
        <w:t>, 331–344. https://doi.org/10.1016/j.ejpoleco.2019.04.004</w:t>
      </w:r>
    </w:p>
    <w:p w14:paraId="40C57BA3" w14:textId="77777777" w:rsidR="000521D1" w:rsidRPr="000521D1" w:rsidRDefault="000521D1" w:rsidP="000521D1">
      <w:pPr>
        <w:pStyle w:val="Bibliography"/>
        <w:rPr>
          <w:lang w:val="en-GB"/>
        </w:rPr>
      </w:pPr>
      <w:r w:rsidRPr="00DE5F60">
        <w:rPr>
          <w:lang w:val="it-IT"/>
        </w:rPr>
        <w:t xml:space="preserve">Kuziemko, I., Norton, M. I., Saez, E., &amp; Stantcheva, S. (2015). </w:t>
      </w:r>
      <w:r w:rsidRPr="000521D1">
        <w:rPr>
          <w:lang w:val="en-GB"/>
        </w:rPr>
        <w:t xml:space="preserve">How Elastic Are Preferences for Redistribution? Evidence from Randomized Survey Experiments. </w:t>
      </w:r>
      <w:r w:rsidRPr="000521D1">
        <w:rPr>
          <w:i/>
          <w:iCs/>
          <w:lang w:val="en-GB"/>
        </w:rPr>
        <w:t>American Economic Review</w:t>
      </w:r>
      <w:r w:rsidRPr="000521D1">
        <w:rPr>
          <w:lang w:val="en-GB"/>
        </w:rPr>
        <w:t xml:space="preserve">, </w:t>
      </w:r>
      <w:r w:rsidRPr="000521D1">
        <w:rPr>
          <w:i/>
          <w:iCs/>
          <w:lang w:val="en-GB"/>
        </w:rPr>
        <w:t>105</w:t>
      </w:r>
      <w:r w:rsidRPr="000521D1">
        <w:rPr>
          <w:lang w:val="en-GB"/>
        </w:rPr>
        <w:t>(4), 1478–1508. https://doi.org/10.1257/aer.20130360</w:t>
      </w:r>
    </w:p>
    <w:p w14:paraId="7324F214" w14:textId="77777777" w:rsidR="000521D1" w:rsidRPr="000521D1" w:rsidRDefault="000521D1" w:rsidP="000521D1">
      <w:pPr>
        <w:pStyle w:val="Bibliography"/>
        <w:rPr>
          <w:lang w:val="en-GB"/>
        </w:rPr>
      </w:pPr>
      <w:r w:rsidRPr="000521D1">
        <w:rPr>
          <w:lang w:val="en-GB"/>
        </w:rPr>
        <w:t xml:space="preserve">Langsæther, P. E., &amp; Evans, G. (2020). More than self‐interest: Why different classes have different attitudes to income inequality. </w:t>
      </w:r>
      <w:r w:rsidRPr="000521D1">
        <w:rPr>
          <w:i/>
          <w:iCs/>
          <w:lang w:val="en-GB"/>
        </w:rPr>
        <w:t>The British Journal of Sociology</w:t>
      </w:r>
      <w:r w:rsidRPr="000521D1">
        <w:rPr>
          <w:lang w:val="en-GB"/>
        </w:rPr>
        <w:t xml:space="preserve">, </w:t>
      </w:r>
      <w:r w:rsidRPr="000521D1">
        <w:rPr>
          <w:i/>
          <w:iCs/>
          <w:lang w:val="en-GB"/>
        </w:rPr>
        <w:t>71</w:t>
      </w:r>
      <w:r w:rsidRPr="000521D1">
        <w:rPr>
          <w:lang w:val="en-GB"/>
        </w:rPr>
        <w:t>(4), 594–607. https://doi.org/10.1111/1468-4446.12747</w:t>
      </w:r>
    </w:p>
    <w:p w14:paraId="6B67EF9C" w14:textId="77777777" w:rsidR="000521D1" w:rsidRPr="000521D1" w:rsidRDefault="000521D1" w:rsidP="000521D1">
      <w:pPr>
        <w:pStyle w:val="Bibliography"/>
        <w:rPr>
          <w:lang w:val="en-GB"/>
        </w:rPr>
      </w:pPr>
      <w:r w:rsidRPr="000521D1">
        <w:rPr>
          <w:lang w:val="en-GB"/>
        </w:rPr>
        <w:t xml:space="preserve">Lansing, K. J., &amp; Markiewicz, A. (2018). Top Incomes, Rising Inequality and Welfare. </w:t>
      </w:r>
      <w:r w:rsidRPr="000521D1">
        <w:rPr>
          <w:i/>
          <w:iCs/>
          <w:lang w:val="en-GB"/>
        </w:rPr>
        <w:t>The Economic Journal</w:t>
      </w:r>
      <w:r w:rsidRPr="000521D1">
        <w:rPr>
          <w:lang w:val="en-GB"/>
        </w:rPr>
        <w:t xml:space="preserve">, </w:t>
      </w:r>
      <w:r w:rsidRPr="000521D1">
        <w:rPr>
          <w:i/>
          <w:iCs/>
          <w:lang w:val="en-GB"/>
        </w:rPr>
        <w:t>128</w:t>
      </w:r>
      <w:r w:rsidRPr="000521D1">
        <w:rPr>
          <w:lang w:val="en-GB"/>
        </w:rPr>
        <w:t>(608), 262–297. https://doi.org/10.1111/ecoj.12411</w:t>
      </w:r>
    </w:p>
    <w:p w14:paraId="0D6027BD" w14:textId="77777777" w:rsidR="000521D1" w:rsidRPr="000521D1" w:rsidRDefault="000521D1" w:rsidP="000521D1">
      <w:pPr>
        <w:pStyle w:val="Bibliography"/>
        <w:rPr>
          <w:lang w:val="en-GB"/>
        </w:rPr>
      </w:pPr>
      <w:r w:rsidRPr="000521D1">
        <w:rPr>
          <w:lang w:val="en-GB"/>
        </w:rPr>
        <w:t xml:space="preserve">Larsen, C. A. (2016). How three narratives of modernity justify economic inequality. </w:t>
      </w:r>
      <w:r w:rsidRPr="000521D1">
        <w:rPr>
          <w:i/>
          <w:iCs/>
          <w:lang w:val="en-GB"/>
        </w:rPr>
        <w:t>Acta Sociologica</w:t>
      </w:r>
      <w:r w:rsidRPr="000521D1">
        <w:rPr>
          <w:lang w:val="en-GB"/>
        </w:rPr>
        <w:t xml:space="preserve">, </w:t>
      </w:r>
      <w:r w:rsidRPr="000521D1">
        <w:rPr>
          <w:i/>
          <w:iCs/>
          <w:lang w:val="en-GB"/>
        </w:rPr>
        <w:t>59</w:t>
      </w:r>
      <w:r w:rsidRPr="000521D1">
        <w:rPr>
          <w:lang w:val="en-GB"/>
        </w:rPr>
        <w:t>(2), 93–111. https://doi.org/10.1177/0001699315622801</w:t>
      </w:r>
    </w:p>
    <w:p w14:paraId="3CE13F13" w14:textId="77777777" w:rsidR="000521D1" w:rsidRPr="000521D1" w:rsidRDefault="000521D1" w:rsidP="000521D1">
      <w:pPr>
        <w:pStyle w:val="Bibliography"/>
        <w:rPr>
          <w:lang w:val="en-GB"/>
        </w:rPr>
      </w:pPr>
      <w:r w:rsidRPr="000521D1">
        <w:rPr>
          <w:lang w:val="en-GB"/>
        </w:rPr>
        <w:t xml:space="preserve">Lauritzen, S. L. (1996). </w:t>
      </w:r>
      <w:r w:rsidRPr="000521D1">
        <w:rPr>
          <w:i/>
          <w:iCs/>
          <w:lang w:val="en-GB"/>
        </w:rPr>
        <w:t>Graphical models</w:t>
      </w:r>
      <w:r w:rsidRPr="000521D1">
        <w:rPr>
          <w:lang w:val="en-GB"/>
        </w:rPr>
        <w:t xml:space="preserve"> (Vol. 17). Clarendon Press.</w:t>
      </w:r>
    </w:p>
    <w:p w14:paraId="283D8555" w14:textId="77777777" w:rsidR="000521D1" w:rsidRPr="000521D1" w:rsidRDefault="000521D1" w:rsidP="000521D1">
      <w:pPr>
        <w:pStyle w:val="Bibliography"/>
        <w:rPr>
          <w:lang w:val="en-GB"/>
        </w:rPr>
      </w:pPr>
      <w:r w:rsidRPr="000521D1">
        <w:rPr>
          <w:lang w:val="en-GB"/>
        </w:rPr>
        <w:t xml:space="preserve">Lavrakas, &amp; J., P. (2008). Encyclopedia of Survey Research Methods. </w:t>
      </w:r>
      <w:r w:rsidRPr="000521D1">
        <w:rPr>
          <w:i/>
          <w:iCs/>
          <w:lang w:val="en-GB"/>
        </w:rPr>
        <w:t>Sage Publications</w:t>
      </w:r>
      <w:r w:rsidRPr="000521D1">
        <w:rPr>
          <w:lang w:val="en-GB"/>
        </w:rPr>
        <w:t>. https://doi.org/10.4135/9781412963947.n26</w:t>
      </w:r>
    </w:p>
    <w:p w14:paraId="5B30E804" w14:textId="77777777" w:rsidR="000521D1" w:rsidRPr="000521D1" w:rsidRDefault="000521D1" w:rsidP="000521D1">
      <w:pPr>
        <w:pStyle w:val="Bibliography"/>
        <w:rPr>
          <w:lang w:val="en-GB"/>
        </w:rPr>
      </w:pPr>
      <w:r w:rsidRPr="000521D1">
        <w:rPr>
          <w:lang w:val="en-GB"/>
        </w:rPr>
        <w:t xml:space="preserve">Leach, C. W., Iyer, A., &amp; Pedersen, A. (2006). Anger and Guilt About Ingroup Advantage Explain the Willingness for Political Action. </w:t>
      </w:r>
      <w:r w:rsidRPr="000521D1">
        <w:rPr>
          <w:i/>
          <w:iCs/>
          <w:lang w:val="en-GB"/>
        </w:rPr>
        <w:t>Personality and Social Psychology Bulletin</w:t>
      </w:r>
      <w:r w:rsidRPr="000521D1">
        <w:rPr>
          <w:lang w:val="en-GB"/>
        </w:rPr>
        <w:t xml:space="preserve">, </w:t>
      </w:r>
      <w:r w:rsidRPr="000521D1">
        <w:rPr>
          <w:i/>
          <w:iCs/>
          <w:lang w:val="en-GB"/>
        </w:rPr>
        <w:t>32</w:t>
      </w:r>
      <w:r w:rsidRPr="000521D1">
        <w:rPr>
          <w:lang w:val="en-GB"/>
        </w:rPr>
        <w:t>(9), 1232–1245. https://doi.org/10.1177/0146167206289729</w:t>
      </w:r>
    </w:p>
    <w:p w14:paraId="7E41CEFF" w14:textId="77777777" w:rsidR="000521D1" w:rsidRPr="000521D1" w:rsidRDefault="000521D1" w:rsidP="000521D1">
      <w:pPr>
        <w:pStyle w:val="Bibliography"/>
        <w:rPr>
          <w:lang w:val="en-GB"/>
        </w:rPr>
      </w:pPr>
      <w:r w:rsidRPr="000521D1">
        <w:rPr>
          <w:lang w:val="en-GB"/>
        </w:rPr>
        <w:t xml:space="preserve">Lierse, H., Sachweh, P., &amp; Waitkus, N. (2022). Introduction: Wealth, Inequality and Redistribution in Capitalist Societies. </w:t>
      </w:r>
      <w:r w:rsidRPr="000521D1">
        <w:rPr>
          <w:i/>
          <w:iCs/>
          <w:lang w:val="en-GB"/>
        </w:rPr>
        <w:t>Social Justice Research</w:t>
      </w:r>
      <w:r w:rsidRPr="000521D1">
        <w:rPr>
          <w:lang w:val="en-GB"/>
        </w:rPr>
        <w:t xml:space="preserve">, </w:t>
      </w:r>
      <w:r w:rsidRPr="000521D1">
        <w:rPr>
          <w:i/>
          <w:iCs/>
          <w:lang w:val="en-GB"/>
        </w:rPr>
        <w:t>35</w:t>
      </w:r>
      <w:r w:rsidRPr="000521D1">
        <w:rPr>
          <w:lang w:val="en-GB"/>
        </w:rPr>
        <w:t>(4), 367–378. https://doi.org/10.1007/s11211-022-00402-6</w:t>
      </w:r>
    </w:p>
    <w:p w14:paraId="3DAEFBE8" w14:textId="77777777" w:rsidR="000521D1" w:rsidRPr="000521D1" w:rsidRDefault="000521D1" w:rsidP="000521D1">
      <w:pPr>
        <w:pStyle w:val="Bibliography"/>
        <w:rPr>
          <w:lang w:val="en-GB"/>
        </w:rPr>
      </w:pPr>
      <w:r w:rsidRPr="000521D1">
        <w:rPr>
          <w:lang w:val="en-GB"/>
        </w:rPr>
        <w:t xml:space="preserve">Lindh, A., &amp; McCall, L. (2020). Class Position and Political Opinion in Rich Democracies. </w:t>
      </w:r>
      <w:r w:rsidRPr="000521D1">
        <w:rPr>
          <w:i/>
          <w:iCs/>
          <w:lang w:val="en-GB"/>
        </w:rPr>
        <w:t>Annual Review of Sociology</w:t>
      </w:r>
      <w:r w:rsidRPr="000521D1">
        <w:rPr>
          <w:lang w:val="en-GB"/>
        </w:rPr>
        <w:t xml:space="preserve">, </w:t>
      </w:r>
      <w:r w:rsidRPr="000521D1">
        <w:rPr>
          <w:i/>
          <w:iCs/>
          <w:lang w:val="en-GB"/>
        </w:rPr>
        <w:t>46</w:t>
      </w:r>
      <w:r w:rsidRPr="000521D1">
        <w:rPr>
          <w:lang w:val="en-GB"/>
        </w:rPr>
        <w:t>(1), 419–441. https://doi.org/10.1146/annurev-soc-121919-054609</w:t>
      </w:r>
    </w:p>
    <w:p w14:paraId="7D02C314" w14:textId="77777777" w:rsidR="000521D1" w:rsidRPr="000521D1" w:rsidRDefault="000521D1" w:rsidP="000521D1">
      <w:pPr>
        <w:pStyle w:val="Bibliography"/>
        <w:rPr>
          <w:lang w:val="en-GB"/>
        </w:rPr>
      </w:pPr>
      <w:r w:rsidRPr="000521D1">
        <w:rPr>
          <w:lang w:val="en-GB"/>
        </w:rPr>
        <w:lastRenderedPageBreak/>
        <w:t xml:space="preserve">Lübker, M. (2004). Globalization and perceptions of social inequality. </w:t>
      </w:r>
      <w:r w:rsidRPr="000521D1">
        <w:rPr>
          <w:i/>
          <w:iCs/>
          <w:lang w:val="en-GB"/>
        </w:rPr>
        <w:t>International Labour Review</w:t>
      </w:r>
      <w:r w:rsidRPr="000521D1">
        <w:rPr>
          <w:lang w:val="en-GB"/>
        </w:rPr>
        <w:t xml:space="preserve">, </w:t>
      </w:r>
      <w:r w:rsidRPr="000521D1">
        <w:rPr>
          <w:i/>
          <w:iCs/>
          <w:lang w:val="en-GB"/>
        </w:rPr>
        <w:t>143</w:t>
      </w:r>
      <w:r w:rsidRPr="000521D1">
        <w:rPr>
          <w:lang w:val="en-GB"/>
        </w:rPr>
        <w:t>(1–2), 91–128. https://doi.org/10.1111/j.1564-913X.2004.tb00547.x</w:t>
      </w:r>
    </w:p>
    <w:p w14:paraId="6E02C143" w14:textId="77777777" w:rsidR="000521D1" w:rsidRPr="000521D1" w:rsidRDefault="000521D1" w:rsidP="000521D1">
      <w:pPr>
        <w:pStyle w:val="Bibliography"/>
        <w:rPr>
          <w:lang w:val="en-GB"/>
        </w:rPr>
      </w:pPr>
      <w:r w:rsidRPr="000521D1">
        <w:rPr>
          <w:lang w:val="en-GB"/>
        </w:rPr>
        <w:t xml:space="preserve">Luttig, M. (2013). The Structure of Inequality and Americans’ Attitudes toward Redistribution. </w:t>
      </w:r>
      <w:r w:rsidRPr="000521D1">
        <w:rPr>
          <w:i/>
          <w:iCs/>
          <w:lang w:val="en-GB"/>
        </w:rPr>
        <w:t>Public Opinion Quarterly</w:t>
      </w:r>
      <w:r w:rsidRPr="000521D1">
        <w:rPr>
          <w:lang w:val="en-GB"/>
        </w:rPr>
        <w:t xml:space="preserve">, </w:t>
      </w:r>
      <w:r w:rsidRPr="000521D1">
        <w:rPr>
          <w:i/>
          <w:iCs/>
          <w:lang w:val="en-GB"/>
        </w:rPr>
        <w:t>77</w:t>
      </w:r>
      <w:r w:rsidRPr="000521D1">
        <w:rPr>
          <w:lang w:val="en-GB"/>
        </w:rPr>
        <w:t>(3), 811–821. https://doi.org/10.1093/poq/nft025</w:t>
      </w:r>
    </w:p>
    <w:p w14:paraId="7ABD0FDD" w14:textId="77777777" w:rsidR="000521D1" w:rsidRPr="000521D1" w:rsidRDefault="000521D1" w:rsidP="000521D1">
      <w:pPr>
        <w:pStyle w:val="Bibliography"/>
        <w:rPr>
          <w:lang w:val="en-GB"/>
        </w:rPr>
      </w:pPr>
      <w:r w:rsidRPr="000521D1">
        <w:rPr>
          <w:lang w:val="en-GB"/>
        </w:rPr>
        <w:t xml:space="preserve">Martin, J. L. (2000). The relation of aggregate statistics on beliefs to culture and cognition. </w:t>
      </w:r>
      <w:r w:rsidRPr="000521D1">
        <w:rPr>
          <w:i/>
          <w:iCs/>
          <w:lang w:val="en-GB"/>
        </w:rPr>
        <w:t>Poetics</w:t>
      </w:r>
      <w:r w:rsidRPr="000521D1">
        <w:rPr>
          <w:lang w:val="en-GB"/>
        </w:rPr>
        <w:t xml:space="preserve">, </w:t>
      </w:r>
      <w:r w:rsidRPr="000521D1">
        <w:rPr>
          <w:i/>
          <w:iCs/>
          <w:lang w:val="en-GB"/>
        </w:rPr>
        <w:t>28</w:t>
      </w:r>
      <w:r w:rsidRPr="000521D1">
        <w:rPr>
          <w:lang w:val="en-GB"/>
        </w:rPr>
        <w:t>(1), 5–20. https://doi.org/10.1016/S0304-422X(00)00010-3</w:t>
      </w:r>
    </w:p>
    <w:p w14:paraId="42167A1C" w14:textId="77777777" w:rsidR="000521D1" w:rsidRPr="000521D1" w:rsidRDefault="000521D1" w:rsidP="000521D1">
      <w:pPr>
        <w:pStyle w:val="Bibliography"/>
        <w:rPr>
          <w:lang w:val="en-GB"/>
        </w:rPr>
      </w:pPr>
      <w:r w:rsidRPr="000521D1">
        <w:rPr>
          <w:lang w:val="en-GB"/>
        </w:rPr>
        <w:t xml:space="preserve">McCall, L. (2013). </w:t>
      </w:r>
      <w:r w:rsidRPr="000521D1">
        <w:rPr>
          <w:i/>
          <w:iCs/>
          <w:lang w:val="en-GB"/>
        </w:rPr>
        <w:t>The Undeserving Rich American Beliefs about Inequality, Opportunity, and Redistribution</w:t>
      </w:r>
      <w:r w:rsidRPr="000521D1">
        <w:rPr>
          <w:lang w:val="en-GB"/>
        </w:rPr>
        <w:t>.</w:t>
      </w:r>
    </w:p>
    <w:p w14:paraId="73576281" w14:textId="77777777" w:rsidR="000521D1" w:rsidRPr="000521D1" w:rsidRDefault="000521D1" w:rsidP="000521D1">
      <w:pPr>
        <w:pStyle w:val="Bibliography"/>
        <w:rPr>
          <w:lang w:val="en-GB"/>
        </w:rPr>
      </w:pPr>
      <w:r w:rsidRPr="000521D1">
        <w:rPr>
          <w:lang w:val="en-GB"/>
        </w:rPr>
        <w:t xml:space="preserve">McCall, L., &amp; Percheski, C. (2010). Income Inequality: New Trends and Research Directions. </w:t>
      </w:r>
      <w:r w:rsidRPr="000521D1">
        <w:rPr>
          <w:i/>
          <w:iCs/>
          <w:lang w:val="en-GB"/>
        </w:rPr>
        <w:t>Annual Review of Sociology</w:t>
      </w:r>
      <w:r w:rsidRPr="000521D1">
        <w:rPr>
          <w:lang w:val="en-GB"/>
        </w:rPr>
        <w:t xml:space="preserve">, </w:t>
      </w:r>
      <w:r w:rsidRPr="000521D1">
        <w:rPr>
          <w:i/>
          <w:iCs/>
          <w:lang w:val="en-GB"/>
        </w:rPr>
        <w:t>36</w:t>
      </w:r>
      <w:r w:rsidRPr="000521D1">
        <w:rPr>
          <w:lang w:val="en-GB"/>
        </w:rPr>
        <w:t>(1), 329–347. https://doi.org/10.1146/annurev.soc.012809.102541</w:t>
      </w:r>
    </w:p>
    <w:p w14:paraId="7A6AE300" w14:textId="77777777" w:rsidR="000521D1" w:rsidRPr="000521D1" w:rsidRDefault="000521D1" w:rsidP="000521D1">
      <w:pPr>
        <w:pStyle w:val="Bibliography"/>
        <w:rPr>
          <w:lang w:val="en-GB"/>
        </w:rPr>
      </w:pPr>
      <w:r w:rsidRPr="000521D1">
        <w:rPr>
          <w:lang w:val="en-GB"/>
        </w:rPr>
        <w:t xml:space="preserve">McCarty, N., &amp; Pontusson, J. (2011). </w:t>
      </w:r>
      <w:r w:rsidRPr="000521D1">
        <w:rPr>
          <w:i/>
          <w:iCs/>
          <w:lang w:val="en-GB"/>
        </w:rPr>
        <w:t>The Political Economy of Inequality and Redistribution</w:t>
      </w:r>
      <w:r w:rsidRPr="000521D1">
        <w:rPr>
          <w:lang w:val="en-GB"/>
        </w:rPr>
        <w:t>. Oxford University Press. https://doi.org/10.1093/oxfordhb/9780199606061.013.0026</w:t>
      </w:r>
    </w:p>
    <w:p w14:paraId="719365AB" w14:textId="77777777" w:rsidR="000521D1" w:rsidRPr="000521D1" w:rsidRDefault="000521D1" w:rsidP="000521D1">
      <w:pPr>
        <w:pStyle w:val="Bibliography"/>
        <w:rPr>
          <w:lang w:val="en-GB"/>
        </w:rPr>
      </w:pPr>
      <w:r w:rsidRPr="000521D1">
        <w:rPr>
          <w:lang w:val="en-GB"/>
        </w:rPr>
        <w:t xml:space="preserve">Mengel, F., &amp; Weidenholzer, E. (2023). Preferences for redistribution. </w:t>
      </w:r>
      <w:r w:rsidRPr="000521D1">
        <w:rPr>
          <w:i/>
          <w:iCs/>
          <w:lang w:val="en-GB"/>
        </w:rPr>
        <w:t>Journal of Economic Surveys</w:t>
      </w:r>
      <w:r w:rsidRPr="000521D1">
        <w:rPr>
          <w:lang w:val="en-GB"/>
        </w:rPr>
        <w:t xml:space="preserve">, </w:t>
      </w:r>
      <w:r w:rsidRPr="000521D1">
        <w:rPr>
          <w:i/>
          <w:iCs/>
          <w:lang w:val="en-GB"/>
        </w:rPr>
        <w:t>37</w:t>
      </w:r>
      <w:r w:rsidRPr="000521D1">
        <w:rPr>
          <w:lang w:val="en-GB"/>
        </w:rPr>
        <w:t>(5), 1660–1677. https://doi.org/10.1111/joes.12519</w:t>
      </w:r>
    </w:p>
    <w:p w14:paraId="3EB035E6" w14:textId="77777777" w:rsidR="000521D1" w:rsidRPr="000521D1" w:rsidRDefault="000521D1" w:rsidP="000521D1">
      <w:pPr>
        <w:pStyle w:val="Bibliography"/>
        <w:rPr>
          <w:lang w:val="en-GB"/>
        </w:rPr>
      </w:pPr>
      <w:r w:rsidRPr="000521D1">
        <w:rPr>
          <w:lang w:val="en-GB"/>
        </w:rPr>
        <w:t xml:space="preserve">Mijs, J. J. B. (2018). Inequality Is a Problem of Inference: How People Solve the Social Puzzle of Unequal Outcomes. </w:t>
      </w:r>
      <w:r w:rsidRPr="000521D1">
        <w:rPr>
          <w:i/>
          <w:iCs/>
          <w:lang w:val="en-GB"/>
        </w:rPr>
        <w:t>Societies</w:t>
      </w:r>
      <w:r w:rsidRPr="000521D1">
        <w:rPr>
          <w:lang w:val="en-GB"/>
        </w:rPr>
        <w:t xml:space="preserve">, </w:t>
      </w:r>
      <w:r w:rsidRPr="000521D1">
        <w:rPr>
          <w:i/>
          <w:iCs/>
          <w:lang w:val="en-GB"/>
        </w:rPr>
        <w:t>8</w:t>
      </w:r>
      <w:r w:rsidRPr="000521D1">
        <w:rPr>
          <w:lang w:val="en-GB"/>
        </w:rPr>
        <w:t>(3), 64. https://doi.org/10.3390/soc8030064</w:t>
      </w:r>
    </w:p>
    <w:p w14:paraId="09109E3C" w14:textId="77777777" w:rsidR="000521D1" w:rsidRPr="000521D1" w:rsidRDefault="000521D1" w:rsidP="000521D1">
      <w:pPr>
        <w:pStyle w:val="Bibliography"/>
        <w:rPr>
          <w:lang w:val="en-GB"/>
        </w:rPr>
      </w:pPr>
      <w:r w:rsidRPr="000521D1">
        <w:rPr>
          <w:lang w:val="en-GB"/>
        </w:rPr>
        <w:t xml:space="preserve">Mijs, J. J. B. (2019). The paradox of inequality: Income inequality and belief in meritocracy go hand in hand. </w:t>
      </w:r>
      <w:r w:rsidRPr="000521D1">
        <w:rPr>
          <w:i/>
          <w:iCs/>
          <w:lang w:val="en-GB"/>
        </w:rPr>
        <w:t>Socio-Economic Review</w:t>
      </w:r>
      <w:r w:rsidRPr="000521D1">
        <w:rPr>
          <w:lang w:val="en-GB"/>
        </w:rPr>
        <w:t xml:space="preserve">, </w:t>
      </w:r>
      <w:r w:rsidRPr="000521D1">
        <w:rPr>
          <w:i/>
          <w:iCs/>
          <w:lang w:val="en-GB"/>
        </w:rPr>
        <w:t>19</w:t>
      </w:r>
      <w:r w:rsidRPr="000521D1">
        <w:rPr>
          <w:lang w:val="en-GB"/>
        </w:rPr>
        <w:t>(1), 7–35. https://doi.org/10.1093/ser/mwy051</w:t>
      </w:r>
    </w:p>
    <w:p w14:paraId="5D9329EE" w14:textId="77777777" w:rsidR="000521D1" w:rsidRPr="000521D1" w:rsidRDefault="000521D1" w:rsidP="000521D1">
      <w:pPr>
        <w:pStyle w:val="Bibliography"/>
        <w:rPr>
          <w:lang w:val="en-GB"/>
        </w:rPr>
      </w:pPr>
      <w:r w:rsidRPr="000521D1">
        <w:rPr>
          <w:lang w:val="en-GB"/>
        </w:rPr>
        <w:t xml:space="preserve">Mijs, J. J. B., &amp; Hoy, C. (2022). How Information about Inequality Impacts Belief in Meritocracy: Evidence from a Randomized Survey Experiment in Australia, Indonesia and Mexico. </w:t>
      </w:r>
      <w:r w:rsidRPr="000521D1">
        <w:rPr>
          <w:i/>
          <w:iCs/>
          <w:lang w:val="en-GB"/>
        </w:rPr>
        <w:t>Social Problems</w:t>
      </w:r>
      <w:r w:rsidRPr="000521D1">
        <w:rPr>
          <w:lang w:val="en-GB"/>
        </w:rPr>
        <w:t xml:space="preserve">, </w:t>
      </w:r>
      <w:r w:rsidRPr="000521D1">
        <w:rPr>
          <w:i/>
          <w:iCs/>
          <w:lang w:val="en-GB"/>
        </w:rPr>
        <w:t>69</w:t>
      </w:r>
      <w:r w:rsidRPr="000521D1">
        <w:rPr>
          <w:lang w:val="en-GB"/>
        </w:rPr>
        <w:t>(1), 91–122. https://doi.org/10.1093/socpro/spaa059</w:t>
      </w:r>
    </w:p>
    <w:p w14:paraId="71BC69E6" w14:textId="77777777" w:rsidR="000521D1" w:rsidRPr="00DE5F60" w:rsidRDefault="000521D1" w:rsidP="000521D1">
      <w:pPr>
        <w:pStyle w:val="Bibliography"/>
        <w:rPr>
          <w:lang w:val="it-IT"/>
        </w:rPr>
      </w:pPr>
      <w:r w:rsidRPr="000521D1">
        <w:rPr>
          <w:lang w:val="en-GB"/>
        </w:rPr>
        <w:t xml:space="preserve">Mijs, J. J. B., &amp; Roe, E. L. (2021). Is America coming apart? Socioeconomic segregation in neighborhoods, schools, workplaces, and social networks, 1970–2020. </w:t>
      </w:r>
      <w:r w:rsidRPr="00DE5F60">
        <w:rPr>
          <w:i/>
          <w:iCs/>
          <w:lang w:val="it-IT"/>
        </w:rPr>
        <w:t>Sociology Compass</w:t>
      </w:r>
      <w:r w:rsidRPr="00DE5F60">
        <w:rPr>
          <w:lang w:val="it-IT"/>
        </w:rPr>
        <w:t xml:space="preserve">, </w:t>
      </w:r>
      <w:r w:rsidRPr="00DE5F60">
        <w:rPr>
          <w:i/>
          <w:iCs/>
          <w:lang w:val="it-IT"/>
        </w:rPr>
        <w:t>15</w:t>
      </w:r>
      <w:r w:rsidRPr="00DE5F60">
        <w:rPr>
          <w:lang w:val="it-IT"/>
        </w:rPr>
        <w:t>(6), e12884. https://doi.org/10.1111/soc4.12884</w:t>
      </w:r>
    </w:p>
    <w:p w14:paraId="64377F9C" w14:textId="77777777" w:rsidR="000521D1" w:rsidRPr="000521D1" w:rsidRDefault="000521D1" w:rsidP="000521D1">
      <w:pPr>
        <w:pStyle w:val="Bibliography"/>
        <w:rPr>
          <w:lang w:val="en-GB"/>
        </w:rPr>
      </w:pPr>
      <w:r w:rsidRPr="00DE5F60">
        <w:rPr>
          <w:lang w:val="it-IT"/>
        </w:rPr>
        <w:lastRenderedPageBreak/>
        <w:t xml:space="preserve">Nariman, H. S., Hadarics, M., Kende, A., Lášticová, B., Poslon, X. D., Popper, M., Boza, M., Ernst-Vintila, A., Badea, C., Mahfud, Y., O’Connor, A., &amp; Minescu, A. (2020). </w:t>
      </w:r>
      <w:r w:rsidRPr="000521D1">
        <w:rPr>
          <w:lang w:val="en-GB"/>
        </w:rPr>
        <w:t xml:space="preserve">Anti-roma Bias (Stereotypes, Prejudice, Behavioral Tendencies): A Network Approach Toward Attitude Strength. </w:t>
      </w:r>
      <w:r w:rsidRPr="000521D1">
        <w:rPr>
          <w:i/>
          <w:iCs/>
          <w:lang w:val="en-GB"/>
        </w:rPr>
        <w:t>Frontiers in Psychology</w:t>
      </w:r>
      <w:r w:rsidRPr="000521D1">
        <w:rPr>
          <w:lang w:val="en-GB"/>
        </w:rPr>
        <w:t xml:space="preserve">, </w:t>
      </w:r>
      <w:r w:rsidRPr="000521D1">
        <w:rPr>
          <w:i/>
          <w:iCs/>
          <w:lang w:val="en-GB"/>
        </w:rPr>
        <w:t>11</w:t>
      </w:r>
      <w:r w:rsidRPr="000521D1">
        <w:rPr>
          <w:lang w:val="en-GB"/>
        </w:rPr>
        <w:t>, 2071. https://doi.org/10.3389/fpsyg.2020.02071</w:t>
      </w:r>
    </w:p>
    <w:p w14:paraId="40276275" w14:textId="77777777" w:rsidR="000521D1" w:rsidRPr="000521D1" w:rsidRDefault="000521D1" w:rsidP="000521D1">
      <w:pPr>
        <w:pStyle w:val="Bibliography"/>
        <w:rPr>
          <w:lang w:val="en-GB"/>
        </w:rPr>
      </w:pPr>
      <w:r w:rsidRPr="000521D1">
        <w:rPr>
          <w:lang w:val="en-GB"/>
        </w:rPr>
        <w:t xml:space="preserve">Neal, Z. P., Forbes, M. K., Neal, J. W., Brusco, M. J., Krueger, R., Markon, K., Steinley, D., Wasserman, S., &amp; Wright, A. G. C. (2022). Critiques of network analysis of multivariate data in psychological science. </w:t>
      </w:r>
      <w:r w:rsidRPr="000521D1">
        <w:rPr>
          <w:i/>
          <w:iCs/>
          <w:lang w:val="en-GB"/>
        </w:rPr>
        <w:t>Nature Reviews Methods Primers</w:t>
      </w:r>
      <w:r w:rsidRPr="000521D1">
        <w:rPr>
          <w:lang w:val="en-GB"/>
        </w:rPr>
        <w:t xml:space="preserve">, </w:t>
      </w:r>
      <w:r w:rsidRPr="000521D1">
        <w:rPr>
          <w:i/>
          <w:iCs/>
          <w:lang w:val="en-GB"/>
        </w:rPr>
        <w:t>2</w:t>
      </w:r>
      <w:r w:rsidRPr="000521D1">
        <w:rPr>
          <w:lang w:val="en-GB"/>
        </w:rPr>
        <w:t>(1), 90. https://doi.org/10.1038/s43586-022-00177-9</w:t>
      </w:r>
    </w:p>
    <w:p w14:paraId="41F8F3BA" w14:textId="77777777" w:rsidR="000521D1" w:rsidRPr="000521D1" w:rsidRDefault="000521D1" w:rsidP="000521D1">
      <w:pPr>
        <w:pStyle w:val="Bibliography"/>
        <w:rPr>
          <w:lang w:val="en-GB"/>
        </w:rPr>
      </w:pPr>
      <w:r w:rsidRPr="000521D1">
        <w:rPr>
          <w:lang w:val="en-GB"/>
        </w:rPr>
        <w:t xml:space="preserve">Opsahl, T., Agneessens, F., &amp; Skvoretz, J. (2010). Node centrality in weighted networks: Generalizing degree and shortest paths. </w:t>
      </w:r>
      <w:r w:rsidRPr="000521D1">
        <w:rPr>
          <w:i/>
          <w:iCs/>
          <w:lang w:val="en-GB"/>
        </w:rPr>
        <w:t>Social Networks</w:t>
      </w:r>
      <w:r w:rsidRPr="000521D1">
        <w:rPr>
          <w:lang w:val="en-GB"/>
        </w:rPr>
        <w:t xml:space="preserve">, </w:t>
      </w:r>
      <w:r w:rsidRPr="000521D1">
        <w:rPr>
          <w:i/>
          <w:iCs/>
          <w:lang w:val="en-GB"/>
        </w:rPr>
        <w:t>32</w:t>
      </w:r>
      <w:r w:rsidRPr="000521D1">
        <w:rPr>
          <w:lang w:val="en-GB"/>
        </w:rPr>
        <w:t>(3), 245–251. https://doi.org/10.1016/j.socnet.2010.03.006</w:t>
      </w:r>
    </w:p>
    <w:p w14:paraId="06AAFC84" w14:textId="77777777" w:rsidR="000521D1" w:rsidRPr="000521D1" w:rsidRDefault="000521D1" w:rsidP="000521D1">
      <w:pPr>
        <w:pStyle w:val="Bibliography"/>
        <w:rPr>
          <w:lang w:val="en-GB"/>
        </w:rPr>
      </w:pPr>
      <w:r w:rsidRPr="000521D1">
        <w:rPr>
          <w:lang w:val="en-GB"/>
        </w:rPr>
        <w:t xml:space="preserve">Osberg, L., &amp; Smeeding, T. (2006). “Fair” Inequality? Attitudes toward Pay Differentials: The United States in Comparative Perspective. </w:t>
      </w:r>
      <w:r w:rsidRPr="000521D1">
        <w:rPr>
          <w:i/>
          <w:iCs/>
          <w:lang w:val="en-GB"/>
        </w:rPr>
        <w:t>American Sociological Review</w:t>
      </w:r>
      <w:r w:rsidRPr="000521D1">
        <w:rPr>
          <w:lang w:val="en-GB"/>
        </w:rPr>
        <w:t xml:space="preserve">, </w:t>
      </w:r>
      <w:r w:rsidRPr="000521D1">
        <w:rPr>
          <w:i/>
          <w:iCs/>
          <w:lang w:val="en-GB"/>
        </w:rPr>
        <w:t>71</w:t>
      </w:r>
      <w:r w:rsidRPr="000521D1">
        <w:rPr>
          <w:lang w:val="en-GB"/>
        </w:rPr>
        <w:t>(3), 450–473. https://doi.org/10.1177/000312240607100305</w:t>
      </w:r>
    </w:p>
    <w:p w14:paraId="68A6148A" w14:textId="77777777" w:rsidR="000521D1" w:rsidRPr="000521D1" w:rsidRDefault="000521D1" w:rsidP="000521D1">
      <w:pPr>
        <w:pStyle w:val="Bibliography"/>
        <w:rPr>
          <w:lang w:val="en-GB"/>
        </w:rPr>
      </w:pPr>
      <w:r w:rsidRPr="000521D1">
        <w:rPr>
          <w:lang w:val="en-GB"/>
        </w:rPr>
        <w:t xml:space="preserve">Park, J., Kitayama, S., Markus, H. R., Coe, C. L., Miyamoto, Y., Karasawa, M., Curhan, K. B., Love, G. D., Kawakami, N., Boylan, J. M., &amp; Ryff, C. D. (2013). Social status and anger expression: The cultural moderation hypothesis. </w:t>
      </w:r>
      <w:r w:rsidRPr="000521D1">
        <w:rPr>
          <w:i/>
          <w:iCs/>
          <w:lang w:val="en-GB"/>
        </w:rPr>
        <w:t>Emotion</w:t>
      </w:r>
      <w:r w:rsidRPr="000521D1">
        <w:rPr>
          <w:lang w:val="en-GB"/>
        </w:rPr>
        <w:t xml:space="preserve">, </w:t>
      </w:r>
      <w:r w:rsidRPr="000521D1">
        <w:rPr>
          <w:i/>
          <w:iCs/>
          <w:lang w:val="en-GB"/>
        </w:rPr>
        <w:t>13</w:t>
      </w:r>
      <w:r w:rsidRPr="000521D1">
        <w:rPr>
          <w:lang w:val="en-GB"/>
        </w:rPr>
        <w:t>(6), 1122–1131. https://doi.org/10.1037/a0034273</w:t>
      </w:r>
    </w:p>
    <w:p w14:paraId="466EE200" w14:textId="77777777" w:rsidR="000521D1" w:rsidRPr="000521D1" w:rsidRDefault="000521D1" w:rsidP="000521D1">
      <w:pPr>
        <w:pStyle w:val="Bibliography"/>
        <w:rPr>
          <w:lang w:val="en-GB"/>
        </w:rPr>
      </w:pPr>
      <w:r w:rsidRPr="000521D1">
        <w:rPr>
          <w:lang w:val="en-GB"/>
        </w:rPr>
        <w:t xml:space="preserve">Pedersen, R. T., &amp; Mutz, D. C. (2019). Attitudes Toward Economic Inequality: The Illusory Agreement. </w:t>
      </w:r>
      <w:r w:rsidRPr="000521D1">
        <w:rPr>
          <w:i/>
          <w:iCs/>
          <w:lang w:val="en-GB"/>
        </w:rPr>
        <w:t>Political Science Research and Methods</w:t>
      </w:r>
      <w:r w:rsidRPr="000521D1">
        <w:rPr>
          <w:lang w:val="en-GB"/>
        </w:rPr>
        <w:t xml:space="preserve">, </w:t>
      </w:r>
      <w:r w:rsidRPr="000521D1">
        <w:rPr>
          <w:i/>
          <w:iCs/>
          <w:lang w:val="en-GB"/>
        </w:rPr>
        <w:t>7</w:t>
      </w:r>
      <w:r w:rsidRPr="000521D1">
        <w:rPr>
          <w:lang w:val="en-GB"/>
        </w:rPr>
        <w:t>(4), 835–851. https://doi.org/10.1017/psrm.2018.18</w:t>
      </w:r>
    </w:p>
    <w:p w14:paraId="26E0FB1C" w14:textId="77777777" w:rsidR="000521D1" w:rsidRPr="000521D1" w:rsidRDefault="000521D1" w:rsidP="000521D1">
      <w:pPr>
        <w:pStyle w:val="Bibliography"/>
        <w:rPr>
          <w:lang w:val="en-GB"/>
        </w:rPr>
      </w:pPr>
      <w:r w:rsidRPr="000521D1">
        <w:rPr>
          <w:lang w:val="en-GB"/>
        </w:rPr>
        <w:t xml:space="preserve">Piketty, T., &amp; Saez, E. (2014). Inequality in the long run. </w:t>
      </w:r>
      <w:r w:rsidRPr="000521D1">
        <w:rPr>
          <w:i/>
          <w:iCs/>
          <w:lang w:val="en-GB"/>
        </w:rPr>
        <w:t>Science</w:t>
      </w:r>
      <w:r w:rsidRPr="000521D1">
        <w:rPr>
          <w:lang w:val="en-GB"/>
        </w:rPr>
        <w:t xml:space="preserve">, </w:t>
      </w:r>
      <w:r w:rsidRPr="000521D1">
        <w:rPr>
          <w:i/>
          <w:iCs/>
          <w:lang w:val="en-GB"/>
        </w:rPr>
        <w:t>344</w:t>
      </w:r>
      <w:r w:rsidRPr="000521D1">
        <w:rPr>
          <w:lang w:val="en-GB"/>
        </w:rPr>
        <w:t>(6186), 838–843. https://doi.org/10.1126/science.1251936</w:t>
      </w:r>
    </w:p>
    <w:p w14:paraId="200E243C" w14:textId="77777777" w:rsidR="000521D1" w:rsidRPr="000521D1" w:rsidRDefault="000521D1" w:rsidP="000521D1">
      <w:pPr>
        <w:pStyle w:val="Bibliography"/>
        <w:rPr>
          <w:lang w:val="en-GB"/>
        </w:rPr>
      </w:pPr>
      <w:r w:rsidRPr="000521D1">
        <w:rPr>
          <w:lang w:val="en-GB"/>
        </w:rPr>
        <w:t xml:space="preserve">Redmond, G., Schnepf, V. S., &amp; Suhrcke, M. (2002). </w:t>
      </w:r>
      <w:r w:rsidRPr="000521D1">
        <w:rPr>
          <w:i/>
          <w:iCs/>
          <w:lang w:val="en-GB"/>
        </w:rPr>
        <w:t>Attitudes to Inequality after Ten Years of Transition</w:t>
      </w:r>
      <w:r w:rsidRPr="000521D1">
        <w:rPr>
          <w:lang w:val="en-GB"/>
        </w:rPr>
        <w:t xml:space="preserve"> (Working Paper No. 88.). Florence: UNICEF Innocenti Research Centre.</w:t>
      </w:r>
    </w:p>
    <w:p w14:paraId="5990DB13" w14:textId="77777777" w:rsidR="000521D1" w:rsidRPr="000521D1" w:rsidRDefault="000521D1" w:rsidP="000521D1">
      <w:pPr>
        <w:pStyle w:val="Bibliography"/>
        <w:rPr>
          <w:lang w:val="en-GB"/>
        </w:rPr>
      </w:pPr>
      <w:r w:rsidRPr="000521D1">
        <w:rPr>
          <w:lang w:val="en-GB"/>
        </w:rPr>
        <w:lastRenderedPageBreak/>
        <w:t xml:space="preserve">Rosenberg, M. J. (1960). Attitude organization and change; an analysis of consistency among attitude components / by Milton J. Rosenberg [and others]. In </w:t>
      </w:r>
      <w:r w:rsidRPr="000521D1">
        <w:rPr>
          <w:i/>
          <w:iCs/>
          <w:lang w:val="en-GB"/>
        </w:rPr>
        <w:t>Attitude organization and change; an analysis of consistency among attitude components</w:t>
      </w:r>
      <w:r w:rsidRPr="000521D1">
        <w:rPr>
          <w:lang w:val="en-GB"/>
        </w:rPr>
        <w:t>. Yale University Press.</w:t>
      </w:r>
    </w:p>
    <w:p w14:paraId="25315A78" w14:textId="77777777" w:rsidR="000521D1" w:rsidRPr="000521D1" w:rsidRDefault="000521D1" w:rsidP="000521D1">
      <w:pPr>
        <w:pStyle w:val="Bibliography"/>
        <w:rPr>
          <w:lang w:val="en-GB"/>
        </w:rPr>
      </w:pPr>
      <w:r w:rsidRPr="000521D1">
        <w:rPr>
          <w:lang w:val="en-GB"/>
        </w:rPr>
        <w:t xml:space="preserve">Schlicht-Schmälzle, R., Chykina, V., &amp; Schmälzle, R. (2018). An attitude network analysis of post-national citizenship identities. </w:t>
      </w:r>
      <w:r w:rsidRPr="000521D1">
        <w:rPr>
          <w:i/>
          <w:iCs/>
          <w:lang w:val="en-GB"/>
        </w:rPr>
        <w:t>PLoS ONE</w:t>
      </w:r>
      <w:r w:rsidRPr="000521D1">
        <w:rPr>
          <w:lang w:val="en-GB"/>
        </w:rPr>
        <w:t xml:space="preserve">, </w:t>
      </w:r>
      <w:r w:rsidRPr="000521D1">
        <w:rPr>
          <w:i/>
          <w:iCs/>
          <w:lang w:val="en-GB"/>
        </w:rPr>
        <w:t>13</w:t>
      </w:r>
      <w:r w:rsidRPr="000521D1">
        <w:rPr>
          <w:lang w:val="en-GB"/>
        </w:rPr>
        <w:t>(12), e0208241. https://doi.org/10.1371/journal.pone.0208241</w:t>
      </w:r>
    </w:p>
    <w:p w14:paraId="71687D04" w14:textId="77777777" w:rsidR="000521D1" w:rsidRPr="000521D1" w:rsidRDefault="000521D1" w:rsidP="000521D1">
      <w:pPr>
        <w:pStyle w:val="Bibliography"/>
        <w:rPr>
          <w:lang w:val="en-GB"/>
        </w:rPr>
      </w:pPr>
      <w:r w:rsidRPr="000521D1">
        <w:rPr>
          <w:lang w:val="en-GB"/>
        </w:rPr>
        <w:t xml:space="preserve">Schwarz, G. (1978). Estimating the Dimension of a Model. </w:t>
      </w:r>
      <w:r w:rsidRPr="000521D1">
        <w:rPr>
          <w:i/>
          <w:iCs/>
          <w:lang w:val="en-GB"/>
        </w:rPr>
        <w:t>The Annals of Statistics</w:t>
      </w:r>
      <w:r w:rsidRPr="000521D1">
        <w:rPr>
          <w:lang w:val="en-GB"/>
        </w:rPr>
        <w:t xml:space="preserve">, </w:t>
      </w:r>
      <w:r w:rsidRPr="000521D1">
        <w:rPr>
          <w:i/>
          <w:iCs/>
          <w:lang w:val="en-GB"/>
        </w:rPr>
        <w:t>6</w:t>
      </w:r>
      <w:r w:rsidRPr="000521D1">
        <w:rPr>
          <w:lang w:val="en-GB"/>
        </w:rPr>
        <w:t>(2), 461–464. https://doi.org/10.1214/aos/1176344136</w:t>
      </w:r>
    </w:p>
    <w:p w14:paraId="5090F0F9" w14:textId="77777777" w:rsidR="000521D1" w:rsidRPr="000521D1" w:rsidRDefault="000521D1" w:rsidP="000521D1">
      <w:pPr>
        <w:pStyle w:val="Bibliography"/>
        <w:rPr>
          <w:lang w:val="en-GB"/>
        </w:rPr>
      </w:pPr>
      <w:r w:rsidRPr="000521D1">
        <w:rPr>
          <w:lang w:val="en-GB"/>
        </w:rPr>
        <w:t xml:space="preserve">Shariff, A. F., Wiwad, D., &amp; Aknin, L. B. (2016). Income Mobility Breeds Tolerance for Income Inequality: Cross-National and Experimental Evidence. </w:t>
      </w:r>
      <w:r w:rsidRPr="000521D1">
        <w:rPr>
          <w:i/>
          <w:iCs/>
          <w:lang w:val="en-GB"/>
        </w:rPr>
        <w:t>Perspectives on Psychological Science</w:t>
      </w:r>
      <w:r w:rsidRPr="000521D1">
        <w:rPr>
          <w:lang w:val="en-GB"/>
        </w:rPr>
        <w:t xml:space="preserve">, </w:t>
      </w:r>
      <w:r w:rsidRPr="000521D1">
        <w:rPr>
          <w:i/>
          <w:iCs/>
          <w:lang w:val="en-GB"/>
        </w:rPr>
        <w:t>11</w:t>
      </w:r>
      <w:r w:rsidRPr="000521D1">
        <w:rPr>
          <w:lang w:val="en-GB"/>
        </w:rPr>
        <w:t>(3), 373–380. https://doi.org/10.1177/1745691616635596</w:t>
      </w:r>
    </w:p>
    <w:p w14:paraId="6379574C" w14:textId="77777777" w:rsidR="000521D1" w:rsidRPr="000521D1" w:rsidRDefault="000521D1" w:rsidP="000521D1">
      <w:pPr>
        <w:pStyle w:val="Bibliography"/>
        <w:rPr>
          <w:lang w:val="en-GB"/>
        </w:rPr>
      </w:pPr>
      <w:r w:rsidRPr="000521D1">
        <w:rPr>
          <w:lang w:val="en-GB"/>
        </w:rPr>
        <w:t xml:space="preserve">Shepelak, N. J., &amp; Alwin, D. F. (1986). </w:t>
      </w:r>
      <w:r w:rsidRPr="000521D1">
        <w:rPr>
          <w:i/>
          <w:iCs/>
          <w:lang w:val="en-GB"/>
        </w:rPr>
        <w:t>Beliefs about Inequality and Perceptions of Distributive Justice</w:t>
      </w:r>
      <w:r w:rsidRPr="000521D1">
        <w:rPr>
          <w:lang w:val="en-GB"/>
        </w:rPr>
        <w:t xml:space="preserve">. </w:t>
      </w:r>
      <w:r w:rsidRPr="000521D1">
        <w:rPr>
          <w:i/>
          <w:iCs/>
          <w:lang w:val="en-GB"/>
        </w:rPr>
        <w:t>51</w:t>
      </w:r>
      <w:r w:rsidRPr="000521D1">
        <w:rPr>
          <w:lang w:val="en-GB"/>
        </w:rPr>
        <w:t>, 30–46.</w:t>
      </w:r>
    </w:p>
    <w:p w14:paraId="4116EC74" w14:textId="77777777" w:rsidR="000521D1" w:rsidRPr="000521D1" w:rsidRDefault="000521D1" w:rsidP="000521D1">
      <w:pPr>
        <w:pStyle w:val="Bibliography"/>
        <w:rPr>
          <w:lang w:val="en-GB"/>
        </w:rPr>
      </w:pPr>
      <w:r w:rsidRPr="000521D1">
        <w:rPr>
          <w:lang w:val="en-GB"/>
        </w:rPr>
        <w:t xml:space="preserve">Smith, R. (2008). </w:t>
      </w:r>
      <w:r w:rsidRPr="000521D1">
        <w:rPr>
          <w:i/>
          <w:iCs/>
          <w:lang w:val="en-GB"/>
        </w:rPr>
        <w:t>Envy</w:t>
      </w:r>
      <w:r w:rsidRPr="000521D1">
        <w:rPr>
          <w:lang w:val="en-GB"/>
        </w:rPr>
        <w:t>. Oxford University Press. https://doi.org/10.1093/acprof:oso/9780195327953.001.0001</w:t>
      </w:r>
    </w:p>
    <w:p w14:paraId="277A02EC" w14:textId="77777777" w:rsidR="000521D1" w:rsidRPr="000521D1" w:rsidRDefault="000521D1" w:rsidP="000521D1">
      <w:pPr>
        <w:pStyle w:val="Bibliography"/>
        <w:rPr>
          <w:lang w:val="en-GB"/>
        </w:rPr>
      </w:pPr>
      <w:r w:rsidRPr="000521D1">
        <w:rPr>
          <w:lang w:val="en-GB"/>
        </w:rPr>
        <w:t xml:space="preserve">Telesford, Q. K., Joyce, K. E., Hayasaka, S., Burdette, J. H., &amp; Laurienti, P. J. (2011). The Ubiquity of Small-World Networks. </w:t>
      </w:r>
      <w:r w:rsidRPr="000521D1">
        <w:rPr>
          <w:i/>
          <w:iCs/>
          <w:lang w:val="en-GB"/>
        </w:rPr>
        <w:t>Brain Connectivity</w:t>
      </w:r>
      <w:r w:rsidRPr="000521D1">
        <w:rPr>
          <w:lang w:val="en-GB"/>
        </w:rPr>
        <w:t xml:space="preserve">, </w:t>
      </w:r>
      <w:r w:rsidRPr="000521D1">
        <w:rPr>
          <w:i/>
          <w:iCs/>
          <w:lang w:val="en-GB"/>
        </w:rPr>
        <w:t>1</w:t>
      </w:r>
      <w:r w:rsidRPr="000521D1">
        <w:rPr>
          <w:lang w:val="en-GB"/>
        </w:rPr>
        <w:t>(5), 367–375. https://doi.org/10.1089/brain.2011.0038</w:t>
      </w:r>
    </w:p>
    <w:p w14:paraId="0ECED6FA" w14:textId="77777777" w:rsidR="000521D1" w:rsidRPr="000521D1" w:rsidRDefault="000521D1" w:rsidP="000521D1">
      <w:pPr>
        <w:pStyle w:val="Bibliography"/>
        <w:rPr>
          <w:lang w:val="en-GB"/>
        </w:rPr>
      </w:pPr>
      <w:r w:rsidRPr="000521D1">
        <w:rPr>
          <w:lang w:val="en-GB"/>
        </w:rPr>
        <w:t xml:space="preserve">Tibshirani, R. (1996). Regression Shrinkage and Selection Via the Lasso. </w:t>
      </w:r>
      <w:r w:rsidRPr="000521D1">
        <w:rPr>
          <w:i/>
          <w:iCs/>
          <w:lang w:val="en-GB"/>
        </w:rPr>
        <w:t>Journal of the Royal Statistical Society: Series B (Methodological)</w:t>
      </w:r>
      <w:r w:rsidRPr="000521D1">
        <w:rPr>
          <w:lang w:val="en-GB"/>
        </w:rPr>
        <w:t xml:space="preserve">, </w:t>
      </w:r>
      <w:r w:rsidRPr="000521D1">
        <w:rPr>
          <w:i/>
          <w:iCs/>
          <w:lang w:val="en-GB"/>
        </w:rPr>
        <w:t>58</w:t>
      </w:r>
      <w:r w:rsidRPr="000521D1">
        <w:rPr>
          <w:lang w:val="en-GB"/>
        </w:rPr>
        <w:t>(1), 267–288. https://doi.org/10.1111/j.2517-6161.1996.tb02080.x</w:t>
      </w:r>
    </w:p>
    <w:p w14:paraId="3019F3FC" w14:textId="77777777" w:rsidR="000521D1" w:rsidRPr="000521D1" w:rsidRDefault="000521D1" w:rsidP="000521D1">
      <w:pPr>
        <w:pStyle w:val="Bibliography"/>
        <w:rPr>
          <w:lang w:val="en-GB"/>
        </w:rPr>
      </w:pPr>
      <w:r w:rsidRPr="000521D1">
        <w:rPr>
          <w:lang w:val="en-GB"/>
        </w:rPr>
        <w:t xml:space="preserve">Trump, K. (2023). Income inequality is unrelated to perceived inequality and support for redistribution. </w:t>
      </w:r>
      <w:r w:rsidRPr="000521D1">
        <w:rPr>
          <w:i/>
          <w:iCs/>
          <w:lang w:val="en-GB"/>
        </w:rPr>
        <w:t>Social Science Quarterly</w:t>
      </w:r>
      <w:r w:rsidRPr="000521D1">
        <w:rPr>
          <w:lang w:val="en-GB"/>
        </w:rPr>
        <w:t xml:space="preserve">, </w:t>
      </w:r>
      <w:r w:rsidRPr="000521D1">
        <w:rPr>
          <w:i/>
          <w:iCs/>
          <w:lang w:val="en-GB"/>
        </w:rPr>
        <w:t>104</w:t>
      </w:r>
      <w:r w:rsidRPr="000521D1">
        <w:rPr>
          <w:lang w:val="en-GB"/>
        </w:rPr>
        <w:t>(2), 180–188. https://doi.org/10.1111/ssqu.13269</w:t>
      </w:r>
    </w:p>
    <w:p w14:paraId="6EB1E91B" w14:textId="77777777" w:rsidR="000521D1" w:rsidRPr="000521D1" w:rsidRDefault="000521D1" w:rsidP="000521D1">
      <w:pPr>
        <w:pStyle w:val="Bibliography"/>
        <w:rPr>
          <w:lang w:val="en-GB"/>
        </w:rPr>
      </w:pPr>
      <w:r w:rsidRPr="000521D1">
        <w:rPr>
          <w:lang w:val="en-GB"/>
        </w:rPr>
        <w:lastRenderedPageBreak/>
        <w:t xml:space="preserve">Trump, K.-S. (2018). Income Inequality Influences Perceptions of Legitimate Income Differences. </w:t>
      </w:r>
      <w:r w:rsidRPr="000521D1">
        <w:rPr>
          <w:i/>
          <w:iCs/>
          <w:lang w:val="en-GB"/>
        </w:rPr>
        <w:t>British Journal of Political Science</w:t>
      </w:r>
      <w:r w:rsidRPr="000521D1">
        <w:rPr>
          <w:lang w:val="en-GB"/>
        </w:rPr>
        <w:t xml:space="preserve">, </w:t>
      </w:r>
      <w:r w:rsidRPr="000521D1">
        <w:rPr>
          <w:i/>
          <w:iCs/>
          <w:lang w:val="en-GB"/>
        </w:rPr>
        <w:t>48</w:t>
      </w:r>
      <w:r w:rsidRPr="000521D1">
        <w:rPr>
          <w:lang w:val="en-GB"/>
        </w:rPr>
        <w:t>(4), 929–952. https://doi.org/10.1017/S0007123416000326</w:t>
      </w:r>
    </w:p>
    <w:p w14:paraId="3A48937D" w14:textId="77777777" w:rsidR="000521D1" w:rsidRPr="000521D1" w:rsidRDefault="000521D1" w:rsidP="000521D1">
      <w:pPr>
        <w:pStyle w:val="Bibliography"/>
        <w:rPr>
          <w:lang w:val="en-GB"/>
        </w:rPr>
      </w:pPr>
      <w:r w:rsidRPr="000521D1">
        <w:rPr>
          <w:lang w:val="en-GB"/>
        </w:rPr>
        <w:t xml:space="preserve">Turner-Zwinkels, F. M., &amp; Brandt, M. J. (2022). Belief system networks can be used to predict where to expect dynamic constraint. </w:t>
      </w:r>
      <w:r w:rsidRPr="000521D1">
        <w:rPr>
          <w:i/>
          <w:iCs/>
          <w:lang w:val="en-GB"/>
        </w:rPr>
        <w:t>Journal of Experimental Social Psychology</w:t>
      </w:r>
      <w:r w:rsidRPr="000521D1">
        <w:rPr>
          <w:lang w:val="en-GB"/>
        </w:rPr>
        <w:t xml:space="preserve">, </w:t>
      </w:r>
      <w:r w:rsidRPr="000521D1">
        <w:rPr>
          <w:i/>
          <w:iCs/>
          <w:lang w:val="en-GB"/>
        </w:rPr>
        <w:t>100</w:t>
      </w:r>
      <w:r w:rsidRPr="000521D1">
        <w:rPr>
          <w:lang w:val="en-GB"/>
        </w:rPr>
        <w:t>, 104279. https://doi.org/10.1016/j.jesp.2021.104279</w:t>
      </w:r>
    </w:p>
    <w:p w14:paraId="0D4F04CB" w14:textId="77777777" w:rsidR="000521D1" w:rsidRPr="00DE5F60" w:rsidRDefault="000521D1" w:rsidP="000521D1">
      <w:pPr>
        <w:pStyle w:val="Bibliography"/>
        <w:rPr>
          <w:lang w:val="it-IT"/>
        </w:rPr>
      </w:pPr>
      <w:r w:rsidRPr="000521D1">
        <w:rPr>
          <w:lang w:val="en-GB"/>
        </w:rPr>
        <w:t xml:space="preserve">Turner-Zwinkels, F. M., Johnson, B. B., Sibley, C. G., &amp; Brandt, M. J. (2020). Conservatives’ Moral Foundations Are More Densely Connected Than Liberals’ Moral Foundations. </w:t>
      </w:r>
      <w:r w:rsidRPr="00DE5F60">
        <w:rPr>
          <w:i/>
          <w:iCs/>
          <w:lang w:val="it-IT"/>
        </w:rPr>
        <w:t>Personality and Social Psychology Bulletin</w:t>
      </w:r>
      <w:r w:rsidRPr="00DE5F60">
        <w:rPr>
          <w:lang w:val="it-IT"/>
        </w:rPr>
        <w:t xml:space="preserve">, </w:t>
      </w:r>
      <w:r w:rsidRPr="00DE5F60">
        <w:rPr>
          <w:i/>
          <w:iCs/>
          <w:lang w:val="it-IT"/>
        </w:rPr>
        <w:t>47</w:t>
      </w:r>
      <w:r w:rsidRPr="00DE5F60">
        <w:rPr>
          <w:lang w:val="it-IT"/>
        </w:rPr>
        <w:t>(2), 167–184. https://doi.org/10.1177/0146167220916070</w:t>
      </w:r>
    </w:p>
    <w:p w14:paraId="2B77A62E" w14:textId="77777777" w:rsidR="000521D1" w:rsidRPr="000521D1" w:rsidRDefault="000521D1" w:rsidP="000521D1">
      <w:pPr>
        <w:pStyle w:val="Bibliography"/>
        <w:rPr>
          <w:lang w:val="en-GB"/>
        </w:rPr>
      </w:pPr>
      <w:r w:rsidRPr="00DE5F60">
        <w:rPr>
          <w:lang w:val="it-IT"/>
        </w:rPr>
        <w:t xml:space="preserve">Vezzoli, M., Valtorta, R. R., Mari, S., Durante, F., &amp; Volpato, C. (2023). </w:t>
      </w:r>
      <w:r w:rsidRPr="000521D1">
        <w:rPr>
          <w:lang w:val="en-GB"/>
        </w:rPr>
        <w:t xml:space="preserve">Effects of objective and subjective indicators of economic inequality on subjective well‐being: Underlying mechanisms. </w:t>
      </w:r>
      <w:r w:rsidRPr="000521D1">
        <w:rPr>
          <w:i/>
          <w:iCs/>
          <w:lang w:val="en-GB"/>
        </w:rPr>
        <w:t>Journal of Applied Social Psychology</w:t>
      </w:r>
      <w:r w:rsidRPr="000521D1">
        <w:rPr>
          <w:lang w:val="en-GB"/>
        </w:rPr>
        <w:t xml:space="preserve">, </w:t>
      </w:r>
      <w:r w:rsidRPr="000521D1">
        <w:rPr>
          <w:i/>
          <w:iCs/>
          <w:lang w:val="en-GB"/>
        </w:rPr>
        <w:t>53</w:t>
      </w:r>
      <w:r w:rsidRPr="000521D1">
        <w:rPr>
          <w:lang w:val="en-GB"/>
        </w:rPr>
        <w:t>(2), 85–100. https://doi.org/10.1111/jasp.12928</w:t>
      </w:r>
    </w:p>
    <w:p w14:paraId="282F02A9" w14:textId="77777777" w:rsidR="000521D1" w:rsidRPr="000521D1" w:rsidRDefault="000521D1" w:rsidP="000521D1">
      <w:pPr>
        <w:pStyle w:val="Bibliography"/>
        <w:rPr>
          <w:lang w:val="en-GB"/>
        </w:rPr>
      </w:pPr>
      <w:r w:rsidRPr="000521D1">
        <w:rPr>
          <w:lang w:val="en-GB"/>
        </w:rPr>
        <w:t xml:space="preserve">Volscho, T. W., &amp; Kelly, N. J. (2012). The Rise of the Super-Rich: Power Resources, Taxes, Financial Markets, and the Dynamics of the Top 1 Percent, 1949 to 2008. </w:t>
      </w:r>
      <w:r w:rsidRPr="000521D1">
        <w:rPr>
          <w:i/>
          <w:iCs/>
          <w:lang w:val="en-GB"/>
        </w:rPr>
        <w:t>American Sociological Review</w:t>
      </w:r>
      <w:r w:rsidRPr="000521D1">
        <w:rPr>
          <w:lang w:val="en-GB"/>
        </w:rPr>
        <w:t xml:space="preserve">, </w:t>
      </w:r>
      <w:r w:rsidRPr="000521D1">
        <w:rPr>
          <w:i/>
          <w:iCs/>
          <w:lang w:val="en-GB"/>
        </w:rPr>
        <w:t>77</w:t>
      </w:r>
      <w:r w:rsidRPr="000521D1">
        <w:rPr>
          <w:lang w:val="en-GB"/>
        </w:rPr>
        <w:t>(5), 679–699. https://doi.org/10.1177/0003122412458508</w:t>
      </w:r>
    </w:p>
    <w:p w14:paraId="2E85DFF8" w14:textId="77777777" w:rsidR="000521D1" w:rsidRPr="000521D1" w:rsidRDefault="000521D1" w:rsidP="000521D1">
      <w:pPr>
        <w:pStyle w:val="Bibliography"/>
        <w:rPr>
          <w:lang w:val="en-GB"/>
        </w:rPr>
      </w:pPr>
      <w:r w:rsidRPr="000521D1">
        <w:rPr>
          <w:lang w:val="en-GB"/>
        </w:rPr>
        <w:t xml:space="preserve">Watts, D. J., &amp; Strogatz, S. H. (1998). Collective dynamics of ‘small-world’ networks. </w:t>
      </w:r>
      <w:r w:rsidRPr="000521D1">
        <w:rPr>
          <w:i/>
          <w:iCs/>
          <w:lang w:val="en-GB"/>
        </w:rPr>
        <w:t>Nature</w:t>
      </w:r>
      <w:r w:rsidRPr="000521D1">
        <w:rPr>
          <w:lang w:val="en-GB"/>
        </w:rPr>
        <w:t xml:space="preserve">, </w:t>
      </w:r>
      <w:r w:rsidRPr="000521D1">
        <w:rPr>
          <w:i/>
          <w:iCs/>
          <w:lang w:val="en-GB"/>
        </w:rPr>
        <w:t>393</w:t>
      </w:r>
      <w:r w:rsidRPr="000521D1">
        <w:rPr>
          <w:lang w:val="en-GB"/>
        </w:rPr>
        <w:t>(6684), 440–442. https://doi.org/10.1038/30918</w:t>
      </w:r>
    </w:p>
    <w:p w14:paraId="60EDE703" w14:textId="77777777" w:rsidR="000521D1" w:rsidRPr="000521D1" w:rsidRDefault="000521D1" w:rsidP="000521D1">
      <w:pPr>
        <w:pStyle w:val="Bibliography"/>
        <w:rPr>
          <w:lang w:val="en-GB"/>
        </w:rPr>
      </w:pPr>
      <w:r w:rsidRPr="000521D1">
        <w:rPr>
          <w:lang w:val="en-GB"/>
        </w:rPr>
        <w:t xml:space="preserve">Wilkinson, R. G., &amp; Pickett, K. E. (2009). Income Inequality and Social Dysfunction. </w:t>
      </w:r>
      <w:r w:rsidRPr="000521D1">
        <w:rPr>
          <w:i/>
          <w:iCs/>
          <w:lang w:val="en-GB"/>
        </w:rPr>
        <w:t>Annual Review of Sociology</w:t>
      </w:r>
      <w:r w:rsidRPr="000521D1">
        <w:rPr>
          <w:lang w:val="en-GB"/>
        </w:rPr>
        <w:t xml:space="preserve">, </w:t>
      </w:r>
      <w:r w:rsidRPr="000521D1">
        <w:rPr>
          <w:i/>
          <w:iCs/>
          <w:lang w:val="en-GB"/>
        </w:rPr>
        <w:t>35</w:t>
      </w:r>
      <w:r w:rsidRPr="000521D1">
        <w:rPr>
          <w:lang w:val="en-GB"/>
        </w:rPr>
        <w:t>(1), 493–511. https://doi.org/10.1146/annurev-soc-070308-115926</w:t>
      </w:r>
    </w:p>
    <w:p w14:paraId="21C44797" w14:textId="77777777" w:rsidR="000521D1" w:rsidRPr="000521D1" w:rsidRDefault="000521D1" w:rsidP="000521D1">
      <w:pPr>
        <w:pStyle w:val="Bibliography"/>
        <w:rPr>
          <w:lang w:val="en-GB"/>
        </w:rPr>
      </w:pPr>
      <w:r w:rsidRPr="000521D1">
        <w:rPr>
          <w:lang w:val="en-GB"/>
        </w:rPr>
        <w:t xml:space="preserve">Wright, G. (2018). The Political Implications of American Concerns About Economic Inequality. </w:t>
      </w:r>
      <w:r w:rsidRPr="000521D1">
        <w:rPr>
          <w:i/>
          <w:iCs/>
          <w:lang w:val="en-GB"/>
        </w:rPr>
        <w:t>Political Behavior</w:t>
      </w:r>
      <w:r w:rsidRPr="000521D1">
        <w:rPr>
          <w:lang w:val="en-GB"/>
        </w:rPr>
        <w:t xml:space="preserve">, </w:t>
      </w:r>
      <w:r w:rsidRPr="000521D1">
        <w:rPr>
          <w:i/>
          <w:iCs/>
          <w:lang w:val="en-GB"/>
        </w:rPr>
        <w:t>40</w:t>
      </w:r>
      <w:r w:rsidRPr="000521D1">
        <w:rPr>
          <w:lang w:val="en-GB"/>
        </w:rPr>
        <w:t>(2), 321–343. https://doi.org/10.1007/s11109-017-9399-3</w:t>
      </w:r>
    </w:p>
    <w:p w14:paraId="01FB3C1C" w14:textId="77777777" w:rsidR="000521D1" w:rsidRPr="000521D1" w:rsidRDefault="000521D1" w:rsidP="000521D1">
      <w:pPr>
        <w:pStyle w:val="Bibliography"/>
        <w:rPr>
          <w:lang w:val="en-GB"/>
        </w:rPr>
      </w:pPr>
      <w:r w:rsidRPr="000521D1">
        <w:rPr>
          <w:lang w:val="en-GB"/>
        </w:rPr>
        <w:t xml:space="preserve">Zwicker, M. V., Nohlen, H. U., Dalege, J., Gruter, G.-J. M., &amp; Harreveld, F. van. (2020). Applying an attitude network approach to consumer behaviour towards plastic. </w:t>
      </w:r>
      <w:r w:rsidRPr="000521D1">
        <w:rPr>
          <w:i/>
          <w:iCs/>
          <w:lang w:val="en-GB"/>
        </w:rPr>
        <w:t>Journal of Environmental Psychology</w:t>
      </w:r>
      <w:r w:rsidRPr="000521D1">
        <w:rPr>
          <w:lang w:val="en-GB"/>
        </w:rPr>
        <w:t xml:space="preserve">, </w:t>
      </w:r>
      <w:r w:rsidRPr="000521D1">
        <w:rPr>
          <w:i/>
          <w:iCs/>
          <w:lang w:val="en-GB"/>
        </w:rPr>
        <w:t>69</w:t>
      </w:r>
      <w:r w:rsidRPr="000521D1">
        <w:rPr>
          <w:lang w:val="en-GB"/>
        </w:rPr>
        <w:t>, 101433. https://doi.org/10.1016/j.jenvp.2020.101433</w:t>
      </w:r>
    </w:p>
    <w:p w14:paraId="514F3ED5" w14:textId="1474F307" w:rsidR="00E75D96" w:rsidRDefault="00E75D96" w:rsidP="00397883">
      <w:pPr>
        <w:pStyle w:val="Heading1"/>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TableGrid"/>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77777777" w:rsidR="006C5289" w:rsidRPr="00C56316" w:rsidRDefault="006C5289" w:rsidP="00C27FD1">
            <w:pPr>
              <w:rPr>
                <w:sz w:val="11"/>
                <w:szCs w:val="11"/>
              </w:rPr>
            </w:pPr>
            <w:r w:rsidRPr="00C56316">
              <w:rPr>
                <w:sz w:val="11"/>
                <w:szCs w:val="11"/>
              </w:rPr>
              <w:t>ineq_p</w:t>
            </w:r>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77777777" w:rsidR="006C5289" w:rsidRPr="00C56316" w:rsidRDefault="006C5289" w:rsidP="00C27FD1">
            <w:pPr>
              <w:rPr>
                <w:sz w:val="11"/>
                <w:szCs w:val="11"/>
              </w:rPr>
            </w:pPr>
            <w:r w:rsidRPr="00C56316">
              <w:rPr>
                <w:sz w:val="11"/>
                <w:szCs w:val="11"/>
              </w:rPr>
              <w:t>reg_p</w:t>
            </w:r>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77777777" w:rsidR="006C5289" w:rsidRPr="00C56316" w:rsidRDefault="006C5289" w:rsidP="00C27FD1">
            <w:pPr>
              <w:rPr>
                <w:sz w:val="11"/>
                <w:szCs w:val="11"/>
              </w:rPr>
            </w:pPr>
            <w:r w:rsidRPr="00C56316">
              <w:rPr>
                <w:sz w:val="11"/>
                <w:szCs w:val="11"/>
              </w:rPr>
              <w:t>family</w:t>
            </w:r>
          </w:p>
        </w:tc>
        <w:tc>
          <w:tcPr>
            <w:tcW w:w="6783" w:type="dxa"/>
          </w:tcPr>
          <w:p w14:paraId="51C607A5" w14:textId="77777777" w:rsidR="006C5289" w:rsidRPr="00C56316" w:rsidRDefault="006C5289" w:rsidP="00C27FD1">
            <w:pPr>
              <w:rPr>
                <w:sz w:val="11"/>
                <w:szCs w:val="11"/>
              </w:rPr>
            </w:pPr>
            <w:r w:rsidRPr="00C56316">
              <w:rPr>
                <w:sz w:val="11"/>
                <w:szCs w:val="11"/>
              </w:rPr>
              <w:t>[How important is] coming from a wealthy family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77777777" w:rsidR="006C5289" w:rsidRPr="00C56316" w:rsidRDefault="006C5289" w:rsidP="00C27FD1">
            <w:pPr>
              <w:rPr>
                <w:sz w:val="11"/>
                <w:szCs w:val="11"/>
              </w:rPr>
            </w:pPr>
            <w:r w:rsidRPr="00C56316">
              <w:rPr>
                <w:sz w:val="11"/>
                <w:szCs w:val="11"/>
              </w:rPr>
              <w:t>edupar</w:t>
            </w:r>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77777777" w:rsidR="006C5289" w:rsidRPr="00C56316" w:rsidRDefault="006C5289" w:rsidP="00C27FD1">
            <w:pPr>
              <w:rPr>
                <w:sz w:val="11"/>
                <w:szCs w:val="11"/>
              </w:rPr>
            </w:pPr>
            <w:r w:rsidRPr="00C56316">
              <w:rPr>
                <w:sz w:val="11"/>
                <w:szCs w:val="11"/>
              </w:rPr>
              <w:t>edu</w:t>
            </w:r>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77777777" w:rsidR="006C5289" w:rsidRPr="00C56316" w:rsidRDefault="006C5289" w:rsidP="00C27FD1">
            <w:pPr>
              <w:rPr>
                <w:sz w:val="11"/>
                <w:szCs w:val="11"/>
              </w:rPr>
            </w:pPr>
            <w:r w:rsidRPr="00C56316">
              <w:rPr>
                <w:sz w:val="11"/>
                <w:szCs w:val="11"/>
              </w:rPr>
              <w:t>work</w:t>
            </w:r>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77777777" w:rsidR="006C5289" w:rsidRPr="00C56316" w:rsidRDefault="006C5289" w:rsidP="00C27FD1">
            <w:pPr>
              <w:rPr>
                <w:sz w:val="11"/>
                <w:szCs w:val="11"/>
              </w:rPr>
            </w:pPr>
            <w:r w:rsidRPr="00C56316">
              <w:rPr>
                <w:sz w:val="11"/>
                <w:szCs w:val="11"/>
              </w:rPr>
              <w:t>people</w:t>
            </w:r>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77777777" w:rsidR="006C5289" w:rsidRPr="00C56316" w:rsidRDefault="006C5289" w:rsidP="00C27FD1">
            <w:pPr>
              <w:rPr>
                <w:sz w:val="11"/>
                <w:szCs w:val="11"/>
              </w:rPr>
            </w:pPr>
            <w:r w:rsidRPr="00C56316">
              <w:rPr>
                <w:sz w:val="11"/>
                <w:szCs w:val="11"/>
              </w:rPr>
              <w:t>connec</w:t>
            </w:r>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7777777" w:rsidR="006C5289" w:rsidRPr="00C56316" w:rsidRDefault="006C5289" w:rsidP="00C27FD1">
            <w:pPr>
              <w:rPr>
                <w:sz w:val="11"/>
                <w:szCs w:val="11"/>
              </w:rPr>
            </w:pPr>
            <w:r w:rsidRPr="00C56316">
              <w:rPr>
                <w:sz w:val="11"/>
                <w:szCs w:val="11"/>
              </w:rPr>
              <w:t>bribes</w:t>
            </w:r>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77777777" w:rsidR="006C5289" w:rsidRPr="00C56316" w:rsidRDefault="006C5289" w:rsidP="00C27FD1">
            <w:pPr>
              <w:rPr>
                <w:sz w:val="11"/>
                <w:szCs w:val="11"/>
              </w:rPr>
            </w:pPr>
            <w:r w:rsidRPr="00C56316">
              <w:rPr>
                <w:sz w:val="11"/>
                <w:szCs w:val="11"/>
              </w:rPr>
              <w:t>race</w:t>
            </w:r>
          </w:p>
        </w:tc>
        <w:tc>
          <w:tcPr>
            <w:tcW w:w="6783" w:type="dxa"/>
          </w:tcPr>
          <w:p w14:paraId="715300F9" w14:textId="77777777" w:rsidR="006C5289" w:rsidRPr="00C56316" w:rsidRDefault="006C5289" w:rsidP="00C27FD1">
            <w:pPr>
              <w:rPr>
                <w:sz w:val="11"/>
                <w:szCs w:val="11"/>
              </w:rPr>
            </w:pPr>
            <w:r w:rsidRPr="00C56316">
              <w:rPr>
                <w:sz w:val="11"/>
                <w:szCs w:val="11"/>
              </w:rPr>
              <w:t>[…] a person’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77777777" w:rsidR="006C5289" w:rsidRPr="00C56316" w:rsidRDefault="006C5289" w:rsidP="00C27FD1">
            <w:pPr>
              <w:rPr>
                <w:sz w:val="11"/>
                <w:szCs w:val="11"/>
              </w:rPr>
            </w:pPr>
            <w:r w:rsidRPr="00C56316">
              <w:rPr>
                <w:sz w:val="11"/>
                <w:szCs w:val="11"/>
              </w:rPr>
              <w:t>relig</w:t>
            </w:r>
          </w:p>
        </w:tc>
        <w:tc>
          <w:tcPr>
            <w:tcW w:w="6783" w:type="dxa"/>
          </w:tcPr>
          <w:p w14:paraId="36A29BAD" w14:textId="77777777" w:rsidR="006C5289" w:rsidRPr="00C56316" w:rsidRDefault="006C5289" w:rsidP="00C27FD1">
            <w:pPr>
              <w:rPr>
                <w:sz w:val="11"/>
                <w:szCs w:val="11"/>
              </w:rPr>
            </w:pPr>
            <w:r w:rsidRPr="00C56316">
              <w:rPr>
                <w:sz w:val="11"/>
                <w:szCs w:val="11"/>
              </w:rPr>
              <w:t>[…] a person’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7777777" w:rsidR="006C5289" w:rsidRPr="00C56316" w:rsidRDefault="006C5289" w:rsidP="00C27FD1">
            <w:pPr>
              <w:rPr>
                <w:sz w:val="11"/>
                <w:szCs w:val="11"/>
              </w:rPr>
            </w:pPr>
            <w:r w:rsidRPr="00C56316">
              <w:rPr>
                <w:sz w:val="11"/>
                <w:szCs w:val="11"/>
              </w:rPr>
              <w:t>sex</w:t>
            </w:r>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77777777" w:rsidR="006C5289" w:rsidRPr="00C56316" w:rsidRDefault="006C5289" w:rsidP="00C27FD1">
            <w:pPr>
              <w:rPr>
                <w:sz w:val="11"/>
                <w:szCs w:val="11"/>
              </w:rPr>
            </w:pPr>
            <w:r w:rsidRPr="00C56316">
              <w:rPr>
                <w:sz w:val="11"/>
                <w:szCs w:val="11"/>
              </w:rPr>
              <w:t>prog_b</w:t>
            </w:r>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77777777" w:rsidR="006C5289" w:rsidRPr="00C56316" w:rsidRDefault="006C5289" w:rsidP="00C27FD1">
            <w:pPr>
              <w:rPr>
                <w:sz w:val="11"/>
                <w:szCs w:val="11"/>
              </w:rPr>
            </w:pPr>
            <w:r w:rsidRPr="00C56316">
              <w:rPr>
                <w:sz w:val="11"/>
                <w:szCs w:val="11"/>
              </w:rPr>
              <w:t>redis_p</w:t>
            </w:r>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77777777" w:rsidR="006C5289" w:rsidRPr="00C56316" w:rsidRDefault="006C5289" w:rsidP="00C27FD1">
            <w:pPr>
              <w:rPr>
                <w:sz w:val="11"/>
                <w:szCs w:val="11"/>
              </w:rPr>
            </w:pPr>
            <w:r w:rsidRPr="00C56316">
              <w:rPr>
                <w:sz w:val="11"/>
                <w:szCs w:val="11"/>
              </w:rPr>
              <w:t>redis_m</w:t>
            </w:r>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77777777" w:rsidR="006C5289" w:rsidRPr="00C56316" w:rsidRDefault="006C5289" w:rsidP="00C27FD1">
            <w:pPr>
              <w:rPr>
                <w:sz w:val="11"/>
                <w:szCs w:val="11"/>
              </w:rPr>
            </w:pPr>
            <w:r w:rsidRPr="00C56316">
              <w:rPr>
                <w:sz w:val="11"/>
                <w:szCs w:val="11"/>
              </w:rPr>
              <w:t>resp</w:t>
            </w:r>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77777777" w:rsidR="006C5289" w:rsidRPr="00C56316" w:rsidRDefault="006C5289" w:rsidP="00C27FD1">
            <w:pPr>
              <w:rPr>
                <w:sz w:val="11"/>
                <w:szCs w:val="11"/>
              </w:rPr>
            </w:pPr>
            <w:r w:rsidRPr="00C56316">
              <w:rPr>
                <w:sz w:val="11"/>
                <w:szCs w:val="11"/>
              </w:rPr>
              <w:t>train</w:t>
            </w:r>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77777777" w:rsidR="006C5289" w:rsidRPr="00C56316" w:rsidRDefault="006C5289" w:rsidP="00C27FD1">
            <w:pPr>
              <w:rPr>
                <w:sz w:val="11"/>
                <w:szCs w:val="11"/>
              </w:rPr>
            </w:pPr>
            <w:r w:rsidRPr="00C56316">
              <w:rPr>
                <w:sz w:val="11"/>
                <w:szCs w:val="11"/>
              </w:rPr>
              <w:t>need</w:t>
            </w:r>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77777777" w:rsidR="006C5289" w:rsidRPr="00C56316" w:rsidRDefault="006C5289" w:rsidP="00C27FD1">
            <w:pPr>
              <w:rPr>
                <w:sz w:val="11"/>
                <w:szCs w:val="11"/>
              </w:rPr>
            </w:pPr>
            <w:r w:rsidRPr="00C56316">
              <w:rPr>
                <w:sz w:val="11"/>
                <w:szCs w:val="11"/>
              </w:rPr>
              <w:t>merit</w:t>
            </w:r>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77777777" w:rsidR="006C5289" w:rsidRPr="00C56316" w:rsidRDefault="006C5289" w:rsidP="00C27FD1">
            <w:pPr>
              <w:rPr>
                <w:sz w:val="11"/>
                <w:szCs w:val="11"/>
              </w:rPr>
            </w:pPr>
            <w:r w:rsidRPr="00C56316">
              <w:rPr>
                <w:sz w:val="11"/>
                <w:szCs w:val="11"/>
              </w:rPr>
              <w:t>ineq_j</w:t>
            </w:r>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77777777" w:rsidR="006C5289" w:rsidRPr="00C56316" w:rsidRDefault="006C5289" w:rsidP="00C27FD1">
            <w:pPr>
              <w:rPr>
                <w:sz w:val="11"/>
                <w:szCs w:val="11"/>
              </w:rPr>
            </w:pPr>
            <w:r w:rsidRPr="00C56316">
              <w:rPr>
                <w:sz w:val="11"/>
                <w:szCs w:val="11"/>
              </w:rPr>
              <w:t>redis_d</w:t>
            </w:r>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77777777" w:rsidR="006C5289" w:rsidRPr="00C56316" w:rsidRDefault="006C5289" w:rsidP="00C27FD1">
            <w:pPr>
              <w:rPr>
                <w:sz w:val="11"/>
                <w:szCs w:val="11"/>
              </w:rPr>
            </w:pPr>
            <w:r w:rsidRPr="00C56316">
              <w:rPr>
                <w:sz w:val="11"/>
                <w:szCs w:val="11"/>
              </w:rPr>
              <w:t>redis_f</w:t>
            </w:r>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79CBCBB0" w:rsidR="00352C28" w:rsidRPr="00753F1A" w:rsidRDefault="00352C28" w:rsidP="00352C28">
      <w:pPr>
        <w:jc w:val="center"/>
      </w:pPr>
      <w:r w:rsidRPr="00753F1A">
        <w:lastRenderedPageBreak/>
        <w:t xml:space="preserve">Figure 1: </w:t>
      </w:r>
      <w:r w:rsidRPr="007C35A8">
        <w:t xml:space="preserve">Mixed Graphical Model </w:t>
      </w:r>
      <w:r>
        <w:t>- N</w:t>
      </w:r>
      <w:r w:rsidRPr="00753F1A">
        <w:t xml:space="preserve">etwork of </w:t>
      </w:r>
      <w:r>
        <w:t>Attitudes Toward I</w:t>
      </w:r>
      <w:r w:rsidRPr="00753F1A">
        <w:t>nequality</w:t>
      </w:r>
    </w:p>
    <w:p w14:paraId="70E4417D" w14:textId="77777777" w:rsidR="00352C28" w:rsidRPr="00753F1A" w:rsidRDefault="00352C28" w:rsidP="00352C28">
      <w:r w:rsidRPr="00753F1A">
        <w:rPr>
          <w:noProof/>
        </w:rPr>
        <w:drawing>
          <wp:inline distT="0" distB="0" distL="0" distR="0" wp14:anchorId="514DF475" wp14:editId="45D0CE3E">
            <wp:extent cx="5731192" cy="3820795"/>
            <wp:effectExtent l="0" t="0" r="0" b="1905"/>
            <wp:docPr id="954095785"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descr="A diagram of a network&#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192" cy="3820795"/>
                    </a:xfrm>
                    <a:prstGeom prst="rect">
                      <a:avLst/>
                    </a:prstGeom>
                  </pic:spPr>
                </pic:pic>
              </a:graphicData>
            </a:graphic>
          </wp:inline>
        </w:drawing>
      </w:r>
    </w:p>
    <w:p w14:paraId="7FB1567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network of attitudes toward inequality. Variables are represented as nodes, which are connected by weighted and signed edges. Nodes are colored according to their theoretical classification in perceptions, beliefs, and judgments about inequality.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3445FBC6" w:rsidR="00352C28" w:rsidRPr="00753F1A" w:rsidRDefault="00352C28" w:rsidP="00352C28">
      <w:pPr>
        <w:jc w:val="center"/>
      </w:pPr>
      <w:r w:rsidRPr="00753F1A">
        <w:lastRenderedPageBreak/>
        <w:t>Figure 2: Node centrality</w:t>
      </w:r>
    </w:p>
    <w:p w14:paraId="29F9D1E7" w14:textId="77777777" w:rsidR="00352C28" w:rsidRPr="00753F1A" w:rsidRDefault="00352C28" w:rsidP="00352C28">
      <w:r w:rsidRPr="00753F1A">
        <w:rPr>
          <w:noProof/>
        </w:rPr>
        <w:drawing>
          <wp:inline distT="0" distB="0" distL="0" distR="0" wp14:anchorId="7687463E" wp14:editId="3E9E9D87">
            <wp:extent cx="5731510" cy="3144861"/>
            <wp:effectExtent l="0" t="0" r="0" b="5080"/>
            <wp:docPr id="402618088" name="Picture 2"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639975" name="Picture 2" descr="Gráfico, Gráfico de líneas&#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144861"/>
                    </a:xfrm>
                    <a:prstGeom prst="rect">
                      <a:avLst/>
                    </a:prstGeom>
                  </pic:spPr>
                </pic:pic>
              </a:graphicData>
            </a:graphic>
          </wp:inline>
        </w:drawing>
      </w:r>
    </w:p>
    <w:p w14:paraId="6FF650E6" w14:textId="77777777" w:rsidR="00352C28" w:rsidRPr="00753F1A" w:rsidRDefault="00352C28" w:rsidP="00352C28">
      <w:r w:rsidRPr="00753F1A">
        <w:rPr>
          <w:i/>
          <w:iCs/>
        </w:rPr>
        <w:t>Caption:</w:t>
      </w:r>
      <w:r w:rsidRPr="00753F1A">
        <w:t xml:space="preserve"> Strength centrality of GGM’s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4B9DFAC3" w:rsidR="00352C28" w:rsidRPr="00753F1A" w:rsidRDefault="00352C28" w:rsidP="00352C28">
      <w:pPr>
        <w:jc w:val="center"/>
      </w:pPr>
      <w:r w:rsidRPr="00753F1A">
        <w:lastRenderedPageBreak/>
        <w:t>Figure 3: Moderated Network Model</w:t>
      </w:r>
      <w:r>
        <w:t xml:space="preserve"> - N</w:t>
      </w:r>
      <w:r w:rsidRPr="00753F1A">
        <w:t>etwork of attitudes toward inequality</w:t>
      </w:r>
    </w:p>
    <w:p w14:paraId="75D40E47" w14:textId="77777777" w:rsidR="00352C28" w:rsidRPr="00753F1A" w:rsidRDefault="00352C28" w:rsidP="00352C28">
      <w:r w:rsidRPr="00753F1A">
        <w:rPr>
          <w:noProof/>
        </w:rPr>
        <w:drawing>
          <wp:inline distT="0" distB="0" distL="0" distR="0" wp14:anchorId="7509CD2F" wp14:editId="407D3E81">
            <wp:extent cx="6116185" cy="6116185"/>
            <wp:effectExtent l="0" t="0" r="0" b="0"/>
            <wp:docPr id="182767938" name="Picture 3" descr="A group of circles connected to each oth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descr="A group of circles connected to each oth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77777777" w:rsidR="000C651B" w:rsidRDefault="00352C28" w:rsidP="000C651B">
      <w:pPr>
        <w:rPr>
          <w:sz w:val="20"/>
          <w:szCs w:val="20"/>
        </w:rPr>
      </w:pPr>
      <w:r w:rsidRPr="00753F1A">
        <w:rPr>
          <w:i/>
          <w:iCs/>
          <w:sz w:val="20"/>
          <w:szCs w:val="20"/>
        </w:rPr>
        <w:t>Caption:</w:t>
      </w:r>
      <w:r w:rsidRPr="00753F1A">
        <w:rPr>
          <w:sz w:val="20"/>
          <w:szCs w:val="20"/>
        </w:rPr>
        <w:t xml:space="preserve"> each panel shows the result of a GGM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50590219" w:rsidR="00352C28" w:rsidRPr="000C651B" w:rsidRDefault="000C651B" w:rsidP="00E50848">
      <w:pPr>
        <w:jc w:val="left"/>
        <w:rPr>
          <w:sz w:val="20"/>
          <w:szCs w:val="20"/>
        </w:rPr>
      </w:pPr>
      <w:r>
        <w:rPr>
          <w:sz w:val="20"/>
          <w:szCs w:val="20"/>
        </w:rPr>
        <w:br w:type="page"/>
      </w:r>
      <w:r w:rsidR="00352C28" w:rsidRPr="00753F1A">
        <w:lastRenderedPageBreak/>
        <w:t xml:space="preserve">Figure 4: Ising </w:t>
      </w:r>
      <w:r w:rsidR="00352C28">
        <w:t xml:space="preserve">Model - </w:t>
      </w:r>
      <w:r w:rsidR="00352C28" w:rsidRPr="007C35A8">
        <w:t>Network of attitudes toward inequality</w:t>
      </w:r>
      <w:r w:rsidR="00352C28">
        <w:t xml:space="preserve"> </w:t>
      </w:r>
      <w:r w:rsidR="00352C28" w:rsidRPr="00753F1A">
        <w:t>and centrality table</w:t>
      </w:r>
    </w:p>
    <w:p w14:paraId="5AB9E89B" w14:textId="77777777" w:rsidR="00352C28" w:rsidRPr="00753F1A" w:rsidRDefault="00352C28" w:rsidP="00352C28">
      <w:r w:rsidRPr="00753F1A">
        <w:rPr>
          <w:noProof/>
        </w:rPr>
        <w:drawing>
          <wp:inline distT="0" distB="0" distL="0" distR="0" wp14:anchorId="46FFB953" wp14:editId="4C8AA2ED">
            <wp:extent cx="5716514" cy="5852622"/>
            <wp:effectExtent l="0" t="0" r="0" b="0"/>
            <wp:docPr id="1109771120" name="Picture 6"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descr="A diagram of a network&#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0873" cy="5928751"/>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77777777" w:rsidR="00352C28" w:rsidRPr="00753F1A" w:rsidRDefault="00352C28" w:rsidP="00352C28">
      <w:pPr>
        <w:jc w:val="center"/>
      </w:pPr>
      <w:r w:rsidRPr="00753F1A">
        <w:lastRenderedPageBreak/>
        <w:t xml:space="preserve">Figure 5: </w:t>
      </w:r>
      <w:r>
        <w:t>R</w:t>
      </w:r>
      <w:r w:rsidRPr="00753F1A">
        <w:t>esults of simulated manipulation attempts</w:t>
      </w:r>
    </w:p>
    <w:p w14:paraId="3370A5F3" w14:textId="77777777" w:rsidR="00352C28" w:rsidRPr="00753F1A" w:rsidRDefault="00352C28" w:rsidP="00352C28">
      <w:r w:rsidRPr="00753F1A">
        <w:rPr>
          <w:noProof/>
        </w:rPr>
        <w:drawing>
          <wp:inline distT="0" distB="0" distL="0" distR="0" wp14:anchorId="73D5F721" wp14:editId="17FA1732">
            <wp:extent cx="5731510" cy="2865755"/>
            <wp:effectExtent l="0" t="0" r="0" b="4445"/>
            <wp:docPr id="552037872" name="Picture 7" descr="A graph showing the change in sum sco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descr="A graph showing the change in sum sco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each row is associated with a simulated manipulation attempt targeting one network node. Dots and confidence intervals show the mean sum score of the 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C7E58B" w14:textId="77777777" w:rsidR="00745F92" w:rsidRDefault="00745F92" w:rsidP="007E7B00">
      <w:r>
        <w:separator/>
      </w:r>
    </w:p>
  </w:endnote>
  <w:endnote w:type="continuationSeparator" w:id="0">
    <w:p w14:paraId="3066874A" w14:textId="77777777" w:rsidR="00745F92" w:rsidRDefault="00745F92"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FE59CE" w14:textId="77777777" w:rsidR="00745F92" w:rsidRDefault="00745F92" w:rsidP="007E7B00">
      <w:r>
        <w:separator/>
      </w:r>
    </w:p>
  </w:footnote>
  <w:footnote w:type="continuationSeparator" w:id="0">
    <w:p w14:paraId="319EF913" w14:textId="77777777" w:rsidR="00745F92" w:rsidRDefault="00745F92" w:rsidP="007E7B00">
      <w:r>
        <w:continuationSeparator/>
      </w:r>
    </w:p>
  </w:footnote>
  <w:footnote w:id="1">
    <w:p w14:paraId="1A1A5526" w14:textId="714210E8" w:rsidR="00544CDC" w:rsidRPr="00544CDC" w:rsidRDefault="00544CDC">
      <w:pPr>
        <w:pStyle w:val="FootnoteText"/>
      </w:pPr>
      <w:r>
        <w:rPr>
          <w:rStyle w:val="FootnoteReference"/>
        </w:rPr>
        <w:footnoteRef/>
      </w:r>
      <w:r>
        <w:t xml:space="preserve"> </w:t>
      </w:r>
      <w:r w:rsidRPr="007B0DB1">
        <w:t xml:space="preserve">In the remainder of the article, </w:t>
      </w:r>
      <w:r>
        <w:t xml:space="preserve">network nodes are </w:t>
      </w:r>
      <w:r w:rsidR="00D01E70">
        <w:t>indicated</w:t>
      </w:r>
      <w:r>
        <w:t xml:space="preserve"> in italics.</w:t>
      </w:r>
    </w:p>
  </w:footnote>
  <w:footnote w:id="2">
    <w:p w14:paraId="28BF64EF" w14:textId="4E97AEB4" w:rsidR="00852050" w:rsidRPr="00852050" w:rsidRDefault="00852050">
      <w:pPr>
        <w:pStyle w:val="FootnoteText"/>
      </w:pPr>
      <w:r>
        <w:rPr>
          <w:rStyle w:val="FootnoteReference"/>
        </w:rPr>
        <w:footnoteRef/>
      </w:r>
      <w:r>
        <w:t xml:space="preserve"> As a robustness check, H1 and H2 are also tested on the binary network (see </w:t>
      </w:r>
      <w:r w:rsidR="00343044">
        <w:t>Results section</w:t>
      </w:r>
      <w:r>
        <w:t>).</w:t>
      </w:r>
    </w:p>
  </w:footnote>
  <w:footnote w:id="3">
    <w:p w14:paraId="12FB611E" w14:textId="07AEB7D0" w:rsidR="00020DED" w:rsidRPr="00020DED" w:rsidRDefault="00020DED">
      <w:pPr>
        <w:pStyle w:val="FootnoteText"/>
      </w:pPr>
      <w:r>
        <w:rPr>
          <w:rStyle w:val="FootnoteReference"/>
        </w:rPr>
        <w:footnoteRef/>
      </w:r>
      <w:r>
        <w:t xml:space="preserve"> To cumulate with past research, the clustering coefficient and the ASPL are calculated from the absolute and unweighted adjacency matrix.</w:t>
      </w:r>
    </w:p>
  </w:footnote>
  <w:footnote w:id="4">
    <w:p w14:paraId="4B8A7690" w14:textId="44C25E9C" w:rsidR="00C21D91" w:rsidRPr="00C21D91" w:rsidRDefault="00C21D91">
      <w:pPr>
        <w:pStyle w:val="FootnoteText"/>
      </w:pPr>
      <w:r>
        <w:rPr>
          <w:rStyle w:val="FootnoteReference"/>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5">
    <w:p w14:paraId="294E9714" w14:textId="1F20CBDC" w:rsidR="00B32C4F" w:rsidRPr="00B32C4F" w:rsidRDefault="00B32C4F">
      <w:pPr>
        <w:pStyle w:val="FootnoteText"/>
      </w:pPr>
      <w:r>
        <w:rPr>
          <w:rStyle w:val="FootnoteReference"/>
        </w:rPr>
        <w:footnoteRef/>
      </w:r>
      <w:r>
        <w:t xml:space="preserve"> </w:t>
      </w:r>
      <w:r w:rsidRPr="00B32C4F">
        <w:t xml:space="preserve">That is, the sum of </w:t>
      </w:r>
      <w:r>
        <w:t>the values of the state of all nodes (either -1 or +1). Hence, the sum scores range between -</w:t>
      </w:r>
      <w:r w:rsidR="00F96D4F">
        <w:t>22</w:t>
      </w:r>
      <w:r>
        <w:t xml:space="preserve"> (all evaluative reactions are not endorsed) and +</w:t>
      </w:r>
      <w:r w:rsidR="00F96D4F">
        <w:t>22</w:t>
      </w:r>
      <w:r>
        <w:t xml:space="preserve"> (every item is endorsed)</w:t>
      </w:r>
      <w:r w:rsidR="00F96D4F">
        <w:t>.</w:t>
      </w:r>
    </w:p>
  </w:footnote>
  <w:footnote w:id="6">
    <w:p w14:paraId="4E5116BF" w14:textId="5F607174" w:rsidR="005274BF" w:rsidRPr="005274BF" w:rsidRDefault="005274BF">
      <w:pPr>
        <w:pStyle w:val="FootnoteText"/>
      </w:pPr>
      <w:r>
        <w:rPr>
          <w:rStyle w:val="FootnoteReference"/>
        </w:rPr>
        <w:footnoteRef/>
      </w:r>
      <w:r>
        <w:t xml:space="preserve"> </w:t>
      </w:r>
      <w:r w:rsidR="005F4974">
        <w:t>P</w:t>
      </w:r>
      <w:r>
        <w:t xml:space="preserve">arameters </w:t>
      </w:r>
      <w:r w:rsidR="005F4974">
        <w:t xml:space="preserve">are selected to maintain comparability with </w:t>
      </w:r>
      <w:r>
        <w:t>the other studies adopting this simulation strategy</w:t>
      </w:r>
      <w:r w:rsidR="000A4037">
        <w:t xml:space="preserve"> </w:t>
      </w:r>
      <w:r w:rsidR="000A4037" w:rsidRPr="00753F1A">
        <w:fldChar w:fldCharType="begin"/>
      </w:r>
      <w:r w:rsidR="004B7006">
        <w:instrText xml:space="preserve"> ADDIN ZOTERO_ITEM CSL_CITATION {"citationID":"T58NsSG0","properties":{"formattedCitation":"(Dalege, Borsboom, Harreveld, &amp; Maas, 2017; Schlicht-Schm\\uc0\\u228{}lzle et al., 2018)","plainCitation":"(Dalege, Borsboom, Harreveld, &amp; Maas, 2017; Schlicht-Schmälzle et al., 2018)","noteIndex":6},"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0A4037" w:rsidRPr="00753F1A">
        <w:fldChar w:fldCharType="separate"/>
      </w:r>
      <w:r w:rsidR="000A4037" w:rsidRPr="00753F1A">
        <w:rPr>
          <w:kern w:val="0"/>
        </w:rPr>
        <w:t>(Dalege, Borsboom, Harreveld, &amp; Maas, 2017; Schlicht-Schmälzle et al., 2018)</w:t>
      </w:r>
      <w:r w:rsidR="000A4037" w:rsidRPr="00753F1A">
        <w:fldChar w:fldCharType="end"/>
      </w:r>
      <w:r>
        <w:t xml:space="preserve">. </w:t>
      </w:r>
    </w:p>
  </w:footnote>
  <w:footnote w:id="7">
    <w:p w14:paraId="7B931D54" w14:textId="64EE542F" w:rsidR="001119FC" w:rsidRPr="001119FC" w:rsidRDefault="001119FC">
      <w:pPr>
        <w:pStyle w:val="FootnoteText"/>
      </w:pPr>
      <w:r>
        <w:rPr>
          <w:rStyle w:val="FootnoteReference"/>
        </w:rPr>
        <w:footnoteRef/>
      </w:r>
      <w:r>
        <w:t xml:space="preserve"> </w:t>
      </w:r>
      <w:r w:rsidR="00C74C39">
        <w:t>Throughout the article t</w:t>
      </w:r>
      <w:r>
        <w:t xml:space="preserve">he magnitude of network edges </w:t>
      </w:r>
      <w:r w:rsidR="00C74C39">
        <w:t xml:space="preserve">is </w:t>
      </w:r>
      <w:r>
        <w:t xml:space="preserve">described by the mean value </w:t>
      </w:r>
      <w:r w:rsidR="00641433">
        <w:t xml:space="preserve">of </w:t>
      </w:r>
      <w:r>
        <w:t xml:space="preserve">the parameters scored across all </w:t>
      </w:r>
      <w:r w:rsidR="00641433">
        <w:t xml:space="preserve">bootstrapped samples. </w:t>
      </w:r>
      <w:r w:rsidR="00076524">
        <w:t>Reference to the point estimates of the parameters</w:t>
      </w:r>
      <w:r>
        <w:t xml:space="preserve"> </w:t>
      </w:r>
      <w:r w:rsidR="00076524">
        <w:t xml:space="preserve">are indicated with </w:t>
      </w:r>
      <w:r w:rsidR="00076524" w:rsidRPr="00076524">
        <w:t>ω</w:t>
      </w:r>
      <w:r w:rsidR="00C74C39">
        <w:t xml:space="preserve"> instead</w:t>
      </w:r>
      <w:r w:rsidR="00076524">
        <w:rPr>
          <w:i/>
          <w:iCs/>
        </w:rPr>
        <w:t xml:space="preserve">. </w:t>
      </w:r>
    </w:p>
  </w:footnote>
  <w:footnote w:id="8">
    <w:p w14:paraId="3A4617CE" w14:textId="2E31A5C0" w:rsidR="00760DBE" w:rsidRPr="00EA6C09" w:rsidRDefault="004431B8">
      <w:pPr>
        <w:pStyle w:val="FootnoteText"/>
      </w:pPr>
      <w:r>
        <w:rPr>
          <w:rStyle w:val="FootnoteReference"/>
        </w:rPr>
        <w:footnoteRef/>
      </w:r>
      <w:r w:rsidRPr="00EA6C09">
        <w:t xml:space="preserve"> </w:t>
      </w:r>
      <w:r w:rsidRPr="00EA6C09">
        <w:rPr>
          <w:color w:val="000000" w:themeColor="text1"/>
        </w:rPr>
        <w:t>CI</w:t>
      </w:r>
      <w:r w:rsidR="004246FB" w:rsidRPr="00EA6C09">
        <w:rPr>
          <w:i/>
          <w:iCs/>
          <w:color w:val="000000" w:themeColor="text1"/>
          <w:vertAlign w:val="subscript"/>
        </w:rPr>
        <w:t>ineq_p-race</w:t>
      </w:r>
      <w:r w:rsidRPr="00EA6C09">
        <w:rPr>
          <w:color w:val="000000" w:themeColor="text1"/>
        </w:rPr>
        <w:t>= -1.835</w:t>
      </w:r>
      <w:r w:rsidR="00EA7CCF" w:rsidRPr="00EA6C09">
        <w:rPr>
          <w:color w:val="000000" w:themeColor="text1"/>
        </w:rPr>
        <w:t>,</w:t>
      </w:r>
      <w:r w:rsidRPr="00EA6C09">
        <w:rPr>
          <w:color w:val="000000" w:themeColor="text1"/>
        </w:rPr>
        <w:t xml:space="preserve"> 1.121</w:t>
      </w:r>
      <w:r w:rsidR="00EA7CCF" w:rsidRPr="00EA6C09">
        <w:rPr>
          <w:color w:val="000000" w:themeColor="text1"/>
        </w:rPr>
        <w:t>;</w:t>
      </w:r>
      <w:r w:rsidRPr="00EA6C09">
        <w:rPr>
          <w:color w:val="000000" w:themeColor="text1"/>
        </w:rPr>
        <w:t xml:space="preserve"> CI</w:t>
      </w:r>
      <w:r w:rsidR="004246FB" w:rsidRPr="00EA6C09">
        <w:rPr>
          <w:color w:val="000000" w:themeColor="text1"/>
          <w:vertAlign w:val="subscript"/>
        </w:rPr>
        <w:t>ineq_p-redis_p</w:t>
      </w:r>
      <w:r w:rsidRPr="00EA6C09">
        <w:rPr>
          <w:color w:val="000000" w:themeColor="text1"/>
        </w:rPr>
        <w:t>= -2.102</w:t>
      </w:r>
      <w:r w:rsidR="00EA7CCF" w:rsidRPr="00EA6C09">
        <w:rPr>
          <w:color w:val="000000" w:themeColor="text1"/>
        </w:rPr>
        <w:t>,</w:t>
      </w:r>
      <w:r w:rsidRPr="00EA6C09">
        <w:rPr>
          <w:color w:val="000000" w:themeColor="text1"/>
        </w:rPr>
        <w:t xml:space="preserve"> 1.072</w:t>
      </w:r>
      <w:r w:rsidR="00EA7CCF" w:rsidRPr="00EA6C09">
        <w:rPr>
          <w:color w:val="000000" w:themeColor="text1"/>
        </w:rPr>
        <w:t>;</w:t>
      </w:r>
      <w:r w:rsidRPr="00EA6C09">
        <w:rPr>
          <w:color w:val="000000" w:themeColor="text1"/>
        </w:rPr>
        <w:t xml:space="preserve"> </w:t>
      </w:r>
      <w:r w:rsidR="00CA67DD" w:rsidRPr="00EA6C09">
        <w:rPr>
          <w:color w:val="000000" w:themeColor="text1"/>
        </w:rPr>
        <w:t>CI</w:t>
      </w:r>
      <w:r w:rsidR="004246FB" w:rsidRPr="00EA6C09">
        <w:rPr>
          <w:color w:val="000000" w:themeColor="text1"/>
          <w:vertAlign w:val="subscript"/>
        </w:rPr>
        <w:t>redis_p</w:t>
      </w:r>
      <w:r w:rsidR="00CA67DD" w:rsidRPr="00EA6C09">
        <w:rPr>
          <w:color w:val="000000" w:themeColor="text1"/>
          <w:vertAlign w:val="subscript"/>
        </w:rPr>
        <w:t xml:space="preserve">-race </w:t>
      </w:r>
      <w:r w:rsidR="00CA67DD" w:rsidRPr="00EA6C09">
        <w:rPr>
          <w:color w:val="000000" w:themeColor="text1"/>
        </w:rPr>
        <w:t>= -1.142</w:t>
      </w:r>
      <w:r w:rsidR="00EA7CCF" w:rsidRPr="00EA6C09">
        <w:rPr>
          <w:color w:val="000000" w:themeColor="text1"/>
        </w:rPr>
        <w:t>,</w:t>
      </w:r>
      <w:r w:rsidR="00CA67DD" w:rsidRPr="00EA6C09">
        <w:rPr>
          <w:color w:val="000000" w:themeColor="text1"/>
        </w:rPr>
        <w:t xml:space="preserve"> 1.552</w:t>
      </w:r>
      <w:r w:rsidR="00EA7CCF" w:rsidRPr="00EA6C09">
        <w:rPr>
          <w:color w:val="000000" w:themeColor="text1"/>
        </w:rPr>
        <w:t>;</w:t>
      </w:r>
      <w:r w:rsidR="00CA67DD" w:rsidRPr="00EA6C09">
        <w:rPr>
          <w:color w:val="000000" w:themeColor="text1"/>
        </w:rPr>
        <w:t xml:space="preserve"> CI</w:t>
      </w:r>
      <w:r w:rsidR="004246FB" w:rsidRPr="00EA6C09">
        <w:rPr>
          <w:color w:val="000000" w:themeColor="text1"/>
          <w:vertAlign w:val="subscript"/>
        </w:rPr>
        <w:t>redis_p</w:t>
      </w:r>
      <w:r w:rsidR="00CA67DD" w:rsidRPr="00EA6C09">
        <w:rPr>
          <w:color w:val="000000" w:themeColor="text1"/>
          <w:vertAlign w:val="subscript"/>
        </w:rPr>
        <w:t>-fami</w:t>
      </w:r>
      <w:r w:rsidR="00CA67DD" w:rsidRPr="00EA6C09">
        <w:rPr>
          <w:vertAlign w:val="subscript"/>
        </w:rPr>
        <w:t xml:space="preserve">ly </w:t>
      </w:r>
      <w:r w:rsidR="00CA67DD" w:rsidRPr="00EA6C09">
        <w:t>= -2.157</w:t>
      </w:r>
      <w:r w:rsidR="00EA7CCF" w:rsidRPr="00EA6C09">
        <w:t>,</w:t>
      </w:r>
      <w:r w:rsidR="00CA67DD" w:rsidRPr="00EA6C09">
        <w:t xml:space="preserve"> 0.32.</w:t>
      </w:r>
    </w:p>
  </w:footnote>
  <w:footnote w:id="9">
    <w:p w14:paraId="1FBA9079" w14:textId="40EDE5B4" w:rsidR="002D0BE6" w:rsidRPr="002D0BE6" w:rsidRDefault="002D0BE6">
      <w:pPr>
        <w:pStyle w:val="FootnoteText"/>
      </w:pPr>
      <w:r>
        <w:rPr>
          <w:rStyle w:val="FootnoteReference"/>
        </w:rPr>
        <w:footnoteRef/>
      </w:r>
      <w:r>
        <w:t xml:space="preserve"> CI</w:t>
      </w:r>
      <w:r>
        <w:rPr>
          <w:vertAlign w:val="subscript"/>
        </w:rPr>
        <w:t xml:space="preserve">ineq_p-family </w:t>
      </w:r>
      <w:r>
        <w:t xml:space="preserve">= </w:t>
      </w:r>
      <w:r w:rsidRPr="00CA67DD">
        <w:t>-2.938</w:t>
      </w:r>
      <w:r>
        <w:t>; -0.055.</w:t>
      </w:r>
    </w:p>
  </w:footnote>
  <w:footnote w:id="10">
    <w:p w14:paraId="573B1B38" w14:textId="2A57C8AE" w:rsidR="009224F7" w:rsidRPr="002D0BE6" w:rsidRDefault="009224F7">
      <w:pPr>
        <w:pStyle w:val="FootnoteText"/>
      </w:pPr>
      <w:r>
        <w:rPr>
          <w:rStyle w:val="FootnoteReference"/>
        </w:rPr>
        <w:footnoteRef/>
      </w:r>
      <w:r>
        <w:t xml:space="preserve"> </w:t>
      </w:r>
      <w:r w:rsidR="004246FB" w:rsidRPr="004246FB">
        <w:t>CI</w:t>
      </w:r>
      <w:r w:rsidR="004246FB" w:rsidRPr="00732737">
        <w:rPr>
          <w:vertAlign w:val="subscript"/>
        </w:rPr>
        <w:t>redis_p-connec</w:t>
      </w:r>
      <w:r w:rsidR="002D0BE6" w:rsidRPr="004246FB">
        <w:rPr>
          <w:vertAlign w:val="subscript"/>
        </w:rPr>
        <w:t xml:space="preserve"> </w:t>
      </w:r>
      <w:r w:rsidR="002D0BE6">
        <w:t xml:space="preserve">= </w:t>
      </w:r>
      <w:r w:rsidR="002D0BE6" w:rsidRPr="00CA67DD">
        <w:t>-2.</w:t>
      </w:r>
      <w:r w:rsidR="002D0BE6">
        <w:t>5</w:t>
      </w:r>
      <w:r w:rsidR="002D0BE6" w:rsidRPr="00CA67DD">
        <w:t>8</w:t>
      </w:r>
      <w:r w:rsidR="002D0BE6">
        <w:t>3; -0.146.</w:t>
      </w:r>
    </w:p>
  </w:footnote>
  <w:footnote w:id="11">
    <w:p w14:paraId="0F287416" w14:textId="73B9B557" w:rsidR="00F550F3" w:rsidRPr="00F550F3" w:rsidRDefault="00F550F3">
      <w:pPr>
        <w:pStyle w:val="FootnoteText"/>
      </w:pPr>
      <w:r>
        <w:rPr>
          <w:rStyle w:val="FootnoteReference"/>
        </w:rPr>
        <w:footnoteRef/>
      </w:r>
      <w:r>
        <w:t xml:space="preserve"> </w:t>
      </w:r>
      <w:r w:rsidRPr="00F550F3">
        <w:t xml:space="preserve">Respondents indicated it has </w:t>
      </w:r>
      <w:r>
        <w:t xml:space="preserve">an </w:t>
      </w:r>
      <w:r w:rsidRPr="00F550F3">
        <w:t xml:space="preserve">importance of </w:t>
      </w:r>
      <w:r w:rsidRPr="003201D6">
        <w:t>4.342</w:t>
      </w:r>
      <w:r>
        <w:t xml:space="preserve"> on a five-point scale (See Table 1 in the </w:t>
      </w:r>
      <w:r w:rsidR="009361F6">
        <w:t>Supplemental Material</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3"/>
  </w:num>
  <w:num w:numId="2" w16cid:durableId="885138043">
    <w:abstractNumId w:val="2"/>
  </w:num>
  <w:num w:numId="3" w16cid:durableId="2126382355">
    <w:abstractNumId w:val="4"/>
  </w:num>
  <w:num w:numId="4" w16cid:durableId="1839029913">
    <w:abstractNumId w:val="7"/>
  </w:num>
  <w:num w:numId="5" w16cid:durableId="1693532243">
    <w:abstractNumId w:val="1"/>
  </w:num>
  <w:num w:numId="6" w16cid:durableId="1403485123">
    <w:abstractNumId w:val="5"/>
  </w:num>
  <w:num w:numId="7" w16cid:durableId="709648464">
    <w:abstractNumId w:val="6"/>
  </w:num>
  <w:num w:numId="8" w16cid:durableId="748574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TYxNTI3MjW2MDE0szBR0lEKTi0uzszPAykwqQUANf8YWiwAAAA="/>
  </w:docVars>
  <w:rsids>
    <w:rsidRoot w:val="00654A75"/>
    <w:rsid w:val="00012D7F"/>
    <w:rsid w:val="00017825"/>
    <w:rsid w:val="00020DED"/>
    <w:rsid w:val="00024973"/>
    <w:rsid w:val="000521D1"/>
    <w:rsid w:val="00057C11"/>
    <w:rsid w:val="000753A5"/>
    <w:rsid w:val="00076524"/>
    <w:rsid w:val="00083AF1"/>
    <w:rsid w:val="00094187"/>
    <w:rsid w:val="00094F8D"/>
    <w:rsid w:val="000A4037"/>
    <w:rsid w:val="000A61C9"/>
    <w:rsid w:val="000C3BCD"/>
    <w:rsid w:val="000C651B"/>
    <w:rsid w:val="000D283A"/>
    <w:rsid w:val="000D507B"/>
    <w:rsid w:val="000E10F2"/>
    <w:rsid w:val="000E31DB"/>
    <w:rsid w:val="000E4FFB"/>
    <w:rsid w:val="000E74B5"/>
    <w:rsid w:val="000F19FB"/>
    <w:rsid w:val="000F4F7E"/>
    <w:rsid w:val="0010211C"/>
    <w:rsid w:val="00106BEC"/>
    <w:rsid w:val="001119FC"/>
    <w:rsid w:val="00120E0E"/>
    <w:rsid w:val="0012415C"/>
    <w:rsid w:val="00124170"/>
    <w:rsid w:val="00125B9B"/>
    <w:rsid w:val="0014162F"/>
    <w:rsid w:val="00144E67"/>
    <w:rsid w:val="00146707"/>
    <w:rsid w:val="001526D6"/>
    <w:rsid w:val="001633B9"/>
    <w:rsid w:val="00174B79"/>
    <w:rsid w:val="0018696B"/>
    <w:rsid w:val="001909A6"/>
    <w:rsid w:val="001A6BC3"/>
    <w:rsid w:val="001A6EA8"/>
    <w:rsid w:val="001A7B6D"/>
    <w:rsid w:val="001A7CC4"/>
    <w:rsid w:val="001B4CCF"/>
    <w:rsid w:val="001C1580"/>
    <w:rsid w:val="001C1754"/>
    <w:rsid w:val="001C2AA0"/>
    <w:rsid w:val="001C2E69"/>
    <w:rsid w:val="001C3252"/>
    <w:rsid w:val="001C4507"/>
    <w:rsid w:val="001C6D60"/>
    <w:rsid w:val="001D37D6"/>
    <w:rsid w:val="001E1240"/>
    <w:rsid w:val="001E7009"/>
    <w:rsid w:val="001F3ACB"/>
    <w:rsid w:val="001F7BA8"/>
    <w:rsid w:val="00207D43"/>
    <w:rsid w:val="002253E9"/>
    <w:rsid w:val="00234F84"/>
    <w:rsid w:val="002370FF"/>
    <w:rsid w:val="002426AC"/>
    <w:rsid w:val="00246664"/>
    <w:rsid w:val="002549FE"/>
    <w:rsid w:val="0027000C"/>
    <w:rsid w:val="002756F9"/>
    <w:rsid w:val="00281FB5"/>
    <w:rsid w:val="0028488B"/>
    <w:rsid w:val="00287698"/>
    <w:rsid w:val="00291993"/>
    <w:rsid w:val="002A3252"/>
    <w:rsid w:val="002A3488"/>
    <w:rsid w:val="002B43B1"/>
    <w:rsid w:val="002C0431"/>
    <w:rsid w:val="002C5925"/>
    <w:rsid w:val="002D04B6"/>
    <w:rsid w:val="002D0BE6"/>
    <w:rsid w:val="002D19BE"/>
    <w:rsid w:val="002D6F4E"/>
    <w:rsid w:val="002E002E"/>
    <w:rsid w:val="002E6E04"/>
    <w:rsid w:val="002F67E5"/>
    <w:rsid w:val="00301220"/>
    <w:rsid w:val="0031494A"/>
    <w:rsid w:val="00321D6C"/>
    <w:rsid w:val="00334DBA"/>
    <w:rsid w:val="00335412"/>
    <w:rsid w:val="00343044"/>
    <w:rsid w:val="00346552"/>
    <w:rsid w:val="00352C28"/>
    <w:rsid w:val="003532FE"/>
    <w:rsid w:val="00357BFF"/>
    <w:rsid w:val="003643B6"/>
    <w:rsid w:val="00366E0F"/>
    <w:rsid w:val="00381F13"/>
    <w:rsid w:val="00391C24"/>
    <w:rsid w:val="00397883"/>
    <w:rsid w:val="003A27F5"/>
    <w:rsid w:val="003A4126"/>
    <w:rsid w:val="003C0FA4"/>
    <w:rsid w:val="003C3CBD"/>
    <w:rsid w:val="003C67BF"/>
    <w:rsid w:val="003D3F31"/>
    <w:rsid w:val="003D734A"/>
    <w:rsid w:val="003E241F"/>
    <w:rsid w:val="003E49E3"/>
    <w:rsid w:val="004245DD"/>
    <w:rsid w:val="004246FB"/>
    <w:rsid w:val="0043300A"/>
    <w:rsid w:val="004350C3"/>
    <w:rsid w:val="00440848"/>
    <w:rsid w:val="00442A69"/>
    <w:rsid w:val="004431B8"/>
    <w:rsid w:val="004649FA"/>
    <w:rsid w:val="004666CE"/>
    <w:rsid w:val="00474A2B"/>
    <w:rsid w:val="004769B1"/>
    <w:rsid w:val="00477962"/>
    <w:rsid w:val="00485F20"/>
    <w:rsid w:val="00490121"/>
    <w:rsid w:val="004B6A10"/>
    <w:rsid w:val="004B7006"/>
    <w:rsid w:val="004C021B"/>
    <w:rsid w:val="004D18F6"/>
    <w:rsid w:val="004D49AA"/>
    <w:rsid w:val="004D67D1"/>
    <w:rsid w:val="004D6CFB"/>
    <w:rsid w:val="004E1217"/>
    <w:rsid w:val="004E34BB"/>
    <w:rsid w:val="004F407F"/>
    <w:rsid w:val="005069FC"/>
    <w:rsid w:val="00510087"/>
    <w:rsid w:val="00520C18"/>
    <w:rsid w:val="00523F43"/>
    <w:rsid w:val="005274BF"/>
    <w:rsid w:val="00535CCE"/>
    <w:rsid w:val="00536A96"/>
    <w:rsid w:val="005411B8"/>
    <w:rsid w:val="00544537"/>
    <w:rsid w:val="00544BA3"/>
    <w:rsid w:val="00544CDC"/>
    <w:rsid w:val="00545EDF"/>
    <w:rsid w:val="00547EC8"/>
    <w:rsid w:val="005653F2"/>
    <w:rsid w:val="00573F6A"/>
    <w:rsid w:val="00577CF5"/>
    <w:rsid w:val="0058352C"/>
    <w:rsid w:val="0059209B"/>
    <w:rsid w:val="00593A70"/>
    <w:rsid w:val="005B05DA"/>
    <w:rsid w:val="005E69CE"/>
    <w:rsid w:val="005F4974"/>
    <w:rsid w:val="00600DF3"/>
    <w:rsid w:val="00602CCD"/>
    <w:rsid w:val="00603412"/>
    <w:rsid w:val="00611D93"/>
    <w:rsid w:val="00615EBC"/>
    <w:rsid w:val="0062590A"/>
    <w:rsid w:val="0062631D"/>
    <w:rsid w:val="006273BF"/>
    <w:rsid w:val="0063422E"/>
    <w:rsid w:val="006411DE"/>
    <w:rsid w:val="00641433"/>
    <w:rsid w:val="006455E4"/>
    <w:rsid w:val="00654A75"/>
    <w:rsid w:val="00657E92"/>
    <w:rsid w:val="00671E8D"/>
    <w:rsid w:val="00674DC9"/>
    <w:rsid w:val="006805DD"/>
    <w:rsid w:val="006808BE"/>
    <w:rsid w:val="00691CB7"/>
    <w:rsid w:val="006B2793"/>
    <w:rsid w:val="006C0B4E"/>
    <w:rsid w:val="006C5289"/>
    <w:rsid w:val="006E53B4"/>
    <w:rsid w:val="006E7D90"/>
    <w:rsid w:val="006F09E6"/>
    <w:rsid w:val="006F6791"/>
    <w:rsid w:val="006F77DA"/>
    <w:rsid w:val="00707520"/>
    <w:rsid w:val="00715E5C"/>
    <w:rsid w:val="00732737"/>
    <w:rsid w:val="00737AB8"/>
    <w:rsid w:val="00742A59"/>
    <w:rsid w:val="00742DDA"/>
    <w:rsid w:val="00745F92"/>
    <w:rsid w:val="0074629F"/>
    <w:rsid w:val="00753F1A"/>
    <w:rsid w:val="007548BD"/>
    <w:rsid w:val="0075587F"/>
    <w:rsid w:val="00760DBE"/>
    <w:rsid w:val="00760EEE"/>
    <w:rsid w:val="0078524A"/>
    <w:rsid w:val="007857A8"/>
    <w:rsid w:val="00786AFF"/>
    <w:rsid w:val="00786EAC"/>
    <w:rsid w:val="00791750"/>
    <w:rsid w:val="00796BD8"/>
    <w:rsid w:val="00796CA3"/>
    <w:rsid w:val="007B0AAE"/>
    <w:rsid w:val="007B0DB1"/>
    <w:rsid w:val="007C35A8"/>
    <w:rsid w:val="007C4261"/>
    <w:rsid w:val="007C56A6"/>
    <w:rsid w:val="007E7B00"/>
    <w:rsid w:val="007F5A6B"/>
    <w:rsid w:val="007F6245"/>
    <w:rsid w:val="008156B0"/>
    <w:rsid w:val="0081649E"/>
    <w:rsid w:val="00822482"/>
    <w:rsid w:val="0084455D"/>
    <w:rsid w:val="008515B6"/>
    <w:rsid w:val="00852050"/>
    <w:rsid w:val="00856C6D"/>
    <w:rsid w:val="00867FF4"/>
    <w:rsid w:val="0087018A"/>
    <w:rsid w:val="00873377"/>
    <w:rsid w:val="00875CC6"/>
    <w:rsid w:val="00885F61"/>
    <w:rsid w:val="00897A06"/>
    <w:rsid w:val="008A0782"/>
    <w:rsid w:val="008A637C"/>
    <w:rsid w:val="008A72D2"/>
    <w:rsid w:val="008B28B1"/>
    <w:rsid w:val="008D1AF5"/>
    <w:rsid w:val="008D5550"/>
    <w:rsid w:val="008E17C3"/>
    <w:rsid w:val="008E36DD"/>
    <w:rsid w:val="00900613"/>
    <w:rsid w:val="009028D1"/>
    <w:rsid w:val="00911525"/>
    <w:rsid w:val="00917272"/>
    <w:rsid w:val="009224F7"/>
    <w:rsid w:val="00922BC5"/>
    <w:rsid w:val="00925DD6"/>
    <w:rsid w:val="00927443"/>
    <w:rsid w:val="0093437C"/>
    <w:rsid w:val="009361F6"/>
    <w:rsid w:val="00976C10"/>
    <w:rsid w:val="00976C1B"/>
    <w:rsid w:val="0097755A"/>
    <w:rsid w:val="00983B1E"/>
    <w:rsid w:val="00984178"/>
    <w:rsid w:val="009A28E1"/>
    <w:rsid w:val="009A2D7A"/>
    <w:rsid w:val="009B1DE1"/>
    <w:rsid w:val="009B4BD1"/>
    <w:rsid w:val="009B7CEE"/>
    <w:rsid w:val="009C6B07"/>
    <w:rsid w:val="009C7021"/>
    <w:rsid w:val="009C7A18"/>
    <w:rsid w:val="009D495C"/>
    <w:rsid w:val="009E0BE3"/>
    <w:rsid w:val="009E18A7"/>
    <w:rsid w:val="009E7588"/>
    <w:rsid w:val="009F1D69"/>
    <w:rsid w:val="009F2E43"/>
    <w:rsid w:val="009F2F44"/>
    <w:rsid w:val="009F4219"/>
    <w:rsid w:val="009F4A1A"/>
    <w:rsid w:val="009F5C9A"/>
    <w:rsid w:val="009F6299"/>
    <w:rsid w:val="00A04210"/>
    <w:rsid w:val="00A07EF1"/>
    <w:rsid w:val="00A10C81"/>
    <w:rsid w:val="00A13334"/>
    <w:rsid w:val="00A150A8"/>
    <w:rsid w:val="00A41978"/>
    <w:rsid w:val="00A64E6A"/>
    <w:rsid w:val="00A678E2"/>
    <w:rsid w:val="00A70791"/>
    <w:rsid w:val="00A726CD"/>
    <w:rsid w:val="00A72E2D"/>
    <w:rsid w:val="00AA1FE6"/>
    <w:rsid w:val="00AE4A4F"/>
    <w:rsid w:val="00AF0C32"/>
    <w:rsid w:val="00AF4171"/>
    <w:rsid w:val="00AF4B3F"/>
    <w:rsid w:val="00B1337E"/>
    <w:rsid w:val="00B20D46"/>
    <w:rsid w:val="00B26C36"/>
    <w:rsid w:val="00B31B27"/>
    <w:rsid w:val="00B32C4F"/>
    <w:rsid w:val="00B35C2F"/>
    <w:rsid w:val="00B36082"/>
    <w:rsid w:val="00B41985"/>
    <w:rsid w:val="00B42508"/>
    <w:rsid w:val="00B4701D"/>
    <w:rsid w:val="00B51C46"/>
    <w:rsid w:val="00B5314B"/>
    <w:rsid w:val="00B54ADC"/>
    <w:rsid w:val="00B564B5"/>
    <w:rsid w:val="00B64BB3"/>
    <w:rsid w:val="00B6612C"/>
    <w:rsid w:val="00B67272"/>
    <w:rsid w:val="00B718DA"/>
    <w:rsid w:val="00B748E4"/>
    <w:rsid w:val="00B93206"/>
    <w:rsid w:val="00B957FC"/>
    <w:rsid w:val="00BA0532"/>
    <w:rsid w:val="00BA1720"/>
    <w:rsid w:val="00BA5513"/>
    <w:rsid w:val="00BB77DA"/>
    <w:rsid w:val="00BC01E6"/>
    <w:rsid w:val="00BC130A"/>
    <w:rsid w:val="00BC14B5"/>
    <w:rsid w:val="00BD3D23"/>
    <w:rsid w:val="00BE30D8"/>
    <w:rsid w:val="00BE4F34"/>
    <w:rsid w:val="00BF0A24"/>
    <w:rsid w:val="00BF2CA7"/>
    <w:rsid w:val="00BF5A86"/>
    <w:rsid w:val="00BF6041"/>
    <w:rsid w:val="00C131EE"/>
    <w:rsid w:val="00C15219"/>
    <w:rsid w:val="00C15BFB"/>
    <w:rsid w:val="00C15D1A"/>
    <w:rsid w:val="00C21D91"/>
    <w:rsid w:val="00C248EA"/>
    <w:rsid w:val="00C25AFA"/>
    <w:rsid w:val="00C30E96"/>
    <w:rsid w:val="00C34D2C"/>
    <w:rsid w:val="00C4473E"/>
    <w:rsid w:val="00C44C21"/>
    <w:rsid w:val="00C45329"/>
    <w:rsid w:val="00C55595"/>
    <w:rsid w:val="00C56316"/>
    <w:rsid w:val="00C66289"/>
    <w:rsid w:val="00C73912"/>
    <w:rsid w:val="00C74C39"/>
    <w:rsid w:val="00C75C0B"/>
    <w:rsid w:val="00C94AD4"/>
    <w:rsid w:val="00CA67DD"/>
    <w:rsid w:val="00CB4074"/>
    <w:rsid w:val="00CB5D76"/>
    <w:rsid w:val="00CC1CAE"/>
    <w:rsid w:val="00CE0A87"/>
    <w:rsid w:val="00CE0EA9"/>
    <w:rsid w:val="00CE541F"/>
    <w:rsid w:val="00CE55A3"/>
    <w:rsid w:val="00CF113D"/>
    <w:rsid w:val="00CF178C"/>
    <w:rsid w:val="00CF5015"/>
    <w:rsid w:val="00CF5D9C"/>
    <w:rsid w:val="00CF623D"/>
    <w:rsid w:val="00D01E70"/>
    <w:rsid w:val="00D06C50"/>
    <w:rsid w:val="00D11733"/>
    <w:rsid w:val="00D20168"/>
    <w:rsid w:val="00D20ED9"/>
    <w:rsid w:val="00D2322B"/>
    <w:rsid w:val="00D27D57"/>
    <w:rsid w:val="00D31DD4"/>
    <w:rsid w:val="00D37B73"/>
    <w:rsid w:val="00D42071"/>
    <w:rsid w:val="00D42117"/>
    <w:rsid w:val="00D44259"/>
    <w:rsid w:val="00D67F72"/>
    <w:rsid w:val="00D810A3"/>
    <w:rsid w:val="00D84548"/>
    <w:rsid w:val="00DB73F8"/>
    <w:rsid w:val="00DC15FA"/>
    <w:rsid w:val="00DD4D23"/>
    <w:rsid w:val="00DD4F27"/>
    <w:rsid w:val="00DD5F1E"/>
    <w:rsid w:val="00DE1D52"/>
    <w:rsid w:val="00DE5F60"/>
    <w:rsid w:val="00DE69B0"/>
    <w:rsid w:val="00DF07FD"/>
    <w:rsid w:val="00E05385"/>
    <w:rsid w:val="00E0663C"/>
    <w:rsid w:val="00E10379"/>
    <w:rsid w:val="00E24D40"/>
    <w:rsid w:val="00E441B3"/>
    <w:rsid w:val="00E44484"/>
    <w:rsid w:val="00E50427"/>
    <w:rsid w:val="00E50848"/>
    <w:rsid w:val="00E52EE8"/>
    <w:rsid w:val="00E55C45"/>
    <w:rsid w:val="00E61F8B"/>
    <w:rsid w:val="00E62E95"/>
    <w:rsid w:val="00E66DA1"/>
    <w:rsid w:val="00E7550E"/>
    <w:rsid w:val="00E75D96"/>
    <w:rsid w:val="00E81B32"/>
    <w:rsid w:val="00E87E02"/>
    <w:rsid w:val="00E97296"/>
    <w:rsid w:val="00EA6C09"/>
    <w:rsid w:val="00EA7CCF"/>
    <w:rsid w:val="00EB440C"/>
    <w:rsid w:val="00EB5228"/>
    <w:rsid w:val="00EB6030"/>
    <w:rsid w:val="00EC7AFA"/>
    <w:rsid w:val="00ED21E2"/>
    <w:rsid w:val="00EE0301"/>
    <w:rsid w:val="00EF1DCB"/>
    <w:rsid w:val="00F0607A"/>
    <w:rsid w:val="00F323F7"/>
    <w:rsid w:val="00F4317E"/>
    <w:rsid w:val="00F463B5"/>
    <w:rsid w:val="00F51017"/>
    <w:rsid w:val="00F510BA"/>
    <w:rsid w:val="00F52CC4"/>
    <w:rsid w:val="00F53926"/>
    <w:rsid w:val="00F550F3"/>
    <w:rsid w:val="00F566C6"/>
    <w:rsid w:val="00F57F39"/>
    <w:rsid w:val="00F61F72"/>
    <w:rsid w:val="00F651AE"/>
    <w:rsid w:val="00F72F63"/>
    <w:rsid w:val="00F77955"/>
    <w:rsid w:val="00F800DA"/>
    <w:rsid w:val="00F82B67"/>
    <w:rsid w:val="00F91C7A"/>
    <w:rsid w:val="00F94752"/>
    <w:rsid w:val="00F96D4F"/>
    <w:rsid w:val="00FA1058"/>
    <w:rsid w:val="00FC3AB0"/>
    <w:rsid w:val="00FD561B"/>
    <w:rsid w:val="00FD621E"/>
    <w:rsid w:val="00FF04ED"/>
    <w:rsid w:val="00FF2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B00"/>
    <w:pPr>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Heading2">
    <w:name w:val="heading 2"/>
    <w:basedOn w:val="Normal"/>
    <w:next w:val="Normal"/>
    <w:link w:val="Heading2Char"/>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7E7B00"/>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178C"/>
    <w:rPr>
      <w:rFonts w:ascii="Times New Roman" w:eastAsia="Times New Roman" w:hAnsi="Times New Roman" w:cs="Times New Roman"/>
      <w:kern w:val="0"/>
      <w:sz w:val="40"/>
      <w:szCs w:val="40"/>
      <w:lang w:val="en" w:eastAsia="en-GB"/>
    </w:rPr>
  </w:style>
  <w:style w:type="character" w:customStyle="1" w:styleId="Heading2Char">
    <w:name w:val="Heading 2 Char"/>
    <w:basedOn w:val="DefaultParagraphFont"/>
    <w:link w:val="Heading2"/>
    <w:uiPriority w:val="9"/>
    <w:rsid w:val="00246664"/>
    <w:rPr>
      <w:rFonts w:ascii="Times New Roman" w:eastAsiaTheme="majorEastAsia" w:hAnsi="Times New Roman" w:cs="Times New Roman"/>
      <w:color w:val="2F5496" w:themeColor="accent1" w:themeShade="BF"/>
      <w:sz w:val="26"/>
      <w:szCs w:val="26"/>
    </w:rPr>
  </w:style>
  <w:style w:type="character" w:styleId="CommentReference">
    <w:name w:val="annotation reference"/>
    <w:basedOn w:val="DefaultParagraphFont"/>
    <w:uiPriority w:val="99"/>
    <w:semiHidden/>
    <w:unhideWhenUsed/>
    <w:rsid w:val="00DC15FA"/>
    <w:rPr>
      <w:sz w:val="16"/>
      <w:szCs w:val="16"/>
    </w:rPr>
  </w:style>
  <w:style w:type="paragraph" w:styleId="CommentText">
    <w:name w:val="annotation text"/>
    <w:basedOn w:val="Normal"/>
    <w:link w:val="CommentTextChar"/>
    <w:uiPriority w:val="99"/>
    <w:unhideWhenUsed/>
    <w:rsid w:val="00DC15FA"/>
    <w:rPr>
      <w:sz w:val="20"/>
      <w:szCs w:val="20"/>
    </w:rPr>
  </w:style>
  <w:style w:type="character" w:customStyle="1" w:styleId="CommentTextChar">
    <w:name w:val="Comment Text Char"/>
    <w:basedOn w:val="DefaultParagraphFont"/>
    <w:link w:val="CommentText"/>
    <w:uiPriority w:val="99"/>
    <w:rsid w:val="00DC15FA"/>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C15FA"/>
    <w:rPr>
      <w:b/>
      <w:bCs/>
    </w:rPr>
  </w:style>
  <w:style w:type="character" w:customStyle="1" w:styleId="CommentSubjectChar">
    <w:name w:val="Comment Subject Char"/>
    <w:basedOn w:val="CommentTextChar"/>
    <w:link w:val="CommentSubject"/>
    <w:uiPriority w:val="99"/>
    <w:semiHidden/>
    <w:rsid w:val="00DC15FA"/>
    <w:rPr>
      <w:rFonts w:ascii="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7E7B00"/>
    <w:rPr>
      <w:rFonts w:ascii="Times New Roman" w:hAnsi="Times New Roman" w:cs="Times New Roman"/>
      <w:b/>
      <w:bCs/>
      <w:sz w:val="22"/>
      <w:szCs w:val="22"/>
      <w:lang w:val="en-US"/>
    </w:rPr>
  </w:style>
  <w:style w:type="paragraph" w:styleId="FootnoteText">
    <w:name w:val="footnote text"/>
    <w:basedOn w:val="Normal"/>
    <w:link w:val="FootnoteTextChar"/>
    <w:uiPriority w:val="99"/>
    <w:semiHidden/>
    <w:unhideWhenUsed/>
    <w:rsid w:val="00C21D91"/>
    <w:rPr>
      <w:sz w:val="20"/>
      <w:szCs w:val="20"/>
    </w:rPr>
  </w:style>
  <w:style w:type="character" w:customStyle="1" w:styleId="FootnoteTextChar">
    <w:name w:val="Footnote Text Char"/>
    <w:basedOn w:val="DefaultParagraphFont"/>
    <w:link w:val="FootnoteText"/>
    <w:uiPriority w:val="99"/>
    <w:semiHidden/>
    <w:rsid w:val="00C21D91"/>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C21D91"/>
    <w:rPr>
      <w:vertAlign w:val="superscript"/>
    </w:rPr>
  </w:style>
  <w:style w:type="paragraph" w:styleId="Bibliography">
    <w:name w:val="Bibliography"/>
    <w:basedOn w:val="Normal"/>
    <w:next w:val="Normal"/>
    <w:uiPriority w:val="37"/>
    <w:unhideWhenUsed/>
    <w:rsid w:val="00E75D96"/>
    <w:pPr>
      <w:ind w:left="720" w:hanging="720"/>
    </w:pPr>
  </w:style>
  <w:style w:type="character" w:styleId="Hyperlink">
    <w:name w:val="Hyperlink"/>
    <w:basedOn w:val="DefaultParagraphFont"/>
    <w:uiPriority w:val="99"/>
    <w:semiHidden/>
    <w:unhideWhenUsed/>
    <w:rsid w:val="000753A5"/>
    <w:rPr>
      <w:color w:val="0000FF"/>
      <w:u w:val="single"/>
    </w:rPr>
  </w:style>
  <w:style w:type="character" w:styleId="FollowedHyperlink">
    <w:name w:val="FollowedHyperlink"/>
    <w:basedOn w:val="DefaultParagraphFont"/>
    <w:uiPriority w:val="99"/>
    <w:semiHidden/>
    <w:unhideWhenUsed/>
    <w:rsid w:val="000753A5"/>
    <w:rPr>
      <w:color w:val="954F72" w:themeColor="followedHyperlink"/>
      <w:u w:val="single"/>
    </w:rPr>
  </w:style>
  <w:style w:type="paragraph" w:styleId="NoSpacing">
    <w:name w:val="No Spacing"/>
    <w:uiPriority w:val="1"/>
    <w:qFormat/>
    <w:rsid w:val="00DB73F8"/>
    <w:pPr>
      <w:jc w:val="both"/>
    </w:pPr>
    <w:rPr>
      <w:rFonts w:ascii="Times New Roman" w:hAnsi="Times New Roman" w:cs="Times New Roman"/>
      <w:sz w:val="22"/>
      <w:szCs w:val="22"/>
    </w:rPr>
  </w:style>
  <w:style w:type="paragraph" w:styleId="Revision">
    <w:name w:val="Revision"/>
    <w:hidden/>
    <w:uiPriority w:val="99"/>
    <w:semiHidden/>
    <w:rsid w:val="001C1580"/>
    <w:rPr>
      <w:rFonts w:ascii="Times New Roman" w:hAnsi="Times New Roman" w:cs="Times New Roman"/>
      <w:sz w:val="22"/>
      <w:szCs w:val="22"/>
    </w:rPr>
  </w:style>
  <w:style w:type="paragraph" w:styleId="Header">
    <w:name w:val="header"/>
    <w:basedOn w:val="Normal"/>
    <w:link w:val="HeaderChar"/>
    <w:uiPriority w:val="99"/>
    <w:unhideWhenUsed/>
    <w:rsid w:val="00F53926"/>
    <w:pPr>
      <w:tabs>
        <w:tab w:val="center" w:pos="4680"/>
        <w:tab w:val="right" w:pos="9360"/>
      </w:tabs>
    </w:pPr>
  </w:style>
  <w:style w:type="character" w:customStyle="1" w:styleId="HeaderChar">
    <w:name w:val="Header Char"/>
    <w:basedOn w:val="DefaultParagraphFont"/>
    <w:link w:val="Header"/>
    <w:uiPriority w:val="99"/>
    <w:rsid w:val="00F53926"/>
    <w:rPr>
      <w:rFonts w:ascii="Times New Roman" w:hAnsi="Times New Roman" w:cs="Times New Roman"/>
      <w:sz w:val="22"/>
      <w:szCs w:val="22"/>
    </w:rPr>
  </w:style>
  <w:style w:type="paragraph" w:styleId="Footer">
    <w:name w:val="footer"/>
    <w:basedOn w:val="Normal"/>
    <w:link w:val="FooterChar"/>
    <w:uiPriority w:val="99"/>
    <w:unhideWhenUsed/>
    <w:rsid w:val="00F53926"/>
    <w:pPr>
      <w:tabs>
        <w:tab w:val="center" w:pos="4680"/>
        <w:tab w:val="right" w:pos="9360"/>
      </w:tabs>
    </w:pPr>
  </w:style>
  <w:style w:type="character" w:customStyle="1" w:styleId="FooterChar">
    <w:name w:val="Footer Char"/>
    <w:basedOn w:val="DefaultParagraphFont"/>
    <w:link w:val="Footer"/>
    <w:uiPriority w:val="99"/>
    <w:rsid w:val="00F53926"/>
    <w:rPr>
      <w:rFonts w:ascii="Times New Roman" w:hAnsi="Times New Roman" w:cs="Times New Roman"/>
      <w:sz w:val="22"/>
      <w:szCs w:val="22"/>
    </w:rPr>
  </w:style>
  <w:style w:type="character" w:styleId="PlaceholderText">
    <w:name w:val="Placeholder Text"/>
    <w:basedOn w:val="DefaultParagraphFont"/>
    <w:uiPriority w:val="99"/>
    <w:semiHidden/>
    <w:rsid w:val="00346552"/>
    <w:rPr>
      <w:color w:val="666666"/>
    </w:rPr>
  </w:style>
  <w:style w:type="paragraph" w:customStyle="1" w:styleId="Bibliografa1">
    <w:name w:val="Bibliografía1"/>
    <w:basedOn w:val="Normal"/>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DefaultParagraphFont"/>
    <w:rsid w:val="00141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5</Pages>
  <Words>68852</Words>
  <Characters>392457</Characters>
  <Application>Microsoft Office Word</Application>
  <DocSecurity>0</DocSecurity>
  <Lines>3270</Lines>
  <Paragraphs>9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60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3</cp:revision>
  <cp:lastPrinted>2024-04-25T09:00:00Z</cp:lastPrinted>
  <dcterms:created xsi:type="dcterms:W3CDTF">2024-04-25T09:00:00Z</dcterms:created>
  <dcterms:modified xsi:type="dcterms:W3CDTF">2024-04-25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WhKDKL96"/&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e3a33cb613a059769c063f04363cf0e241ac21bfe31b703186de4b7f4320c7</vt:lpwstr>
  </property>
</Properties>
</file>